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899A1C1" w14:textId="06330364" w:rsidR="008B5364" w:rsidRPr="00A93284" w:rsidRDefault="008B5364" w:rsidP="0095069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</w:rPr>
      </w:pPr>
      <w:bookmarkStart w:id="0" w:name="OLE_LINK3"/>
      <w:bookmarkStart w:id="1" w:name="OLE_LINK4"/>
      <w:r w:rsidRPr="00A93284">
        <w:rPr>
          <w:rFonts w:ascii="Book Antiqua" w:hAnsi="Book Antiqua" w:cs="Arial"/>
          <w:b/>
        </w:rPr>
        <w:t xml:space="preserve">Name of Journal: </w:t>
      </w:r>
      <w:r w:rsidRPr="00A93284">
        <w:rPr>
          <w:rFonts w:ascii="Book Antiqua" w:hAnsi="Book Antiqua" w:cs="Arial"/>
          <w:b/>
          <w:i/>
        </w:rPr>
        <w:t xml:space="preserve">World Journal of </w:t>
      </w:r>
      <w:r w:rsidR="00676C3F" w:rsidRPr="00A93284">
        <w:rPr>
          <w:rFonts w:ascii="Book Antiqua" w:hAnsi="Book Antiqua" w:cs="Arial"/>
          <w:b/>
          <w:i/>
        </w:rPr>
        <w:t>Transplantation</w:t>
      </w:r>
    </w:p>
    <w:p w14:paraId="06FDD3BC" w14:textId="365B3E05" w:rsidR="00F32FB9" w:rsidRPr="00A93284" w:rsidRDefault="00F32FB9" w:rsidP="0095069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</w:rPr>
      </w:pPr>
      <w:r w:rsidRPr="00A93284">
        <w:rPr>
          <w:rFonts w:ascii="Book Antiqua" w:hAnsi="Book Antiqua" w:cs="Arial"/>
          <w:b/>
        </w:rPr>
        <w:t xml:space="preserve">ESPS Manuscript NO: </w:t>
      </w:r>
      <w:r w:rsidRPr="00A93284">
        <w:rPr>
          <w:rFonts w:ascii="Book Antiqua" w:hAnsi="Book Antiqua" w:cs="Calibri"/>
          <w:b/>
        </w:rPr>
        <w:t>22350</w:t>
      </w:r>
    </w:p>
    <w:p w14:paraId="5907BBDB" w14:textId="01F9AD21" w:rsidR="008B5364" w:rsidRPr="00A93284" w:rsidRDefault="008B5364" w:rsidP="0095069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93284">
        <w:rPr>
          <w:rFonts w:ascii="Book Antiqua" w:hAnsi="Book Antiqua" w:cs="Arial"/>
          <w:b/>
        </w:rPr>
        <w:t xml:space="preserve">Manuscript Type: </w:t>
      </w:r>
      <w:r w:rsidR="00D602F2" w:rsidRPr="00A93284">
        <w:rPr>
          <w:rFonts w:ascii="Book Antiqua" w:eastAsia="宋体" w:hAnsi="Book Antiqua" w:cs="Arial"/>
          <w:b/>
          <w:lang w:eastAsia="zh-CN"/>
        </w:rPr>
        <w:t>Mini</w:t>
      </w:r>
      <w:r w:rsidR="00D602F2" w:rsidRPr="00A93284">
        <w:rPr>
          <w:rFonts w:ascii="Book Antiqua" w:hAnsi="Book Antiqua" w:cs="Arial"/>
          <w:b/>
        </w:rPr>
        <w:t>r</w:t>
      </w:r>
      <w:r w:rsidR="00F32FB9" w:rsidRPr="00A93284">
        <w:rPr>
          <w:rFonts w:ascii="Book Antiqua" w:hAnsi="Book Antiqua" w:cs="Arial"/>
          <w:b/>
        </w:rPr>
        <w:t>eview</w:t>
      </w:r>
      <w:r w:rsidR="00D602F2" w:rsidRPr="00A93284">
        <w:rPr>
          <w:rFonts w:ascii="Book Antiqua" w:eastAsia="宋体" w:hAnsi="Book Antiqua" w:cs="Arial"/>
          <w:b/>
          <w:lang w:eastAsia="zh-CN"/>
        </w:rPr>
        <w:t>s</w:t>
      </w:r>
    </w:p>
    <w:bookmarkEnd w:id="0"/>
    <w:bookmarkEnd w:id="1"/>
    <w:p w14:paraId="18BE9B39" w14:textId="77777777" w:rsidR="008B5364" w:rsidRPr="00A93284" w:rsidRDefault="008B5364" w:rsidP="0095069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</w:p>
    <w:p w14:paraId="2FF84634" w14:textId="3719FFBC" w:rsidR="00AB5961" w:rsidRPr="00A93284" w:rsidRDefault="00AB5961" w:rsidP="0095069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lang w:val="en-US"/>
        </w:rPr>
      </w:pPr>
      <w:r w:rsidRPr="00A93284">
        <w:rPr>
          <w:rFonts w:ascii="Book Antiqua" w:hAnsi="Book Antiqua" w:cs="Arial"/>
          <w:b/>
          <w:lang w:val="en-US"/>
        </w:rPr>
        <w:t>Heparin-</w:t>
      </w:r>
      <w:r w:rsidR="009C6F9F" w:rsidRPr="00A93284">
        <w:rPr>
          <w:rFonts w:ascii="Book Antiqua" w:hAnsi="Book Antiqua" w:cs="Arial"/>
          <w:b/>
          <w:lang w:val="en-US"/>
        </w:rPr>
        <w:t>induced t</w:t>
      </w:r>
      <w:r w:rsidRPr="00A93284">
        <w:rPr>
          <w:rFonts w:ascii="Book Antiqua" w:hAnsi="Book Antiqua" w:cs="Arial"/>
          <w:b/>
          <w:lang w:val="en-US"/>
        </w:rPr>
        <w:t xml:space="preserve">hrombocytopenia in </w:t>
      </w:r>
      <w:r w:rsidR="009C6F9F" w:rsidRPr="00A93284">
        <w:rPr>
          <w:rFonts w:ascii="Book Antiqua" w:hAnsi="Book Antiqua" w:cs="Arial"/>
          <w:b/>
          <w:lang w:val="en-US"/>
        </w:rPr>
        <w:t>solid organ transplant r</w:t>
      </w:r>
      <w:r w:rsidRPr="00A93284">
        <w:rPr>
          <w:rFonts w:ascii="Book Antiqua" w:hAnsi="Book Antiqua" w:cs="Arial"/>
          <w:b/>
          <w:lang w:val="en-US"/>
        </w:rPr>
        <w:t xml:space="preserve">ecipients: </w:t>
      </w:r>
      <w:r w:rsidR="00E4735B" w:rsidRPr="00A93284">
        <w:rPr>
          <w:rFonts w:ascii="Book Antiqua" w:hAnsi="Book Antiqua" w:cs="Arial"/>
          <w:b/>
          <w:lang w:val="en-US"/>
        </w:rPr>
        <w:t>T</w:t>
      </w:r>
      <w:r w:rsidRPr="00A93284">
        <w:rPr>
          <w:rFonts w:ascii="Book Antiqua" w:hAnsi="Book Antiqua" w:cs="Arial"/>
          <w:b/>
          <w:lang w:val="en-US"/>
        </w:rPr>
        <w:t xml:space="preserve">he </w:t>
      </w:r>
      <w:r w:rsidR="009C6F9F" w:rsidRPr="00A93284">
        <w:rPr>
          <w:rFonts w:ascii="Book Antiqua" w:hAnsi="Book Antiqua" w:cs="Arial"/>
          <w:b/>
          <w:lang w:val="en-US"/>
        </w:rPr>
        <w:t>current scientific k</w:t>
      </w:r>
      <w:r w:rsidRPr="00A93284">
        <w:rPr>
          <w:rFonts w:ascii="Book Antiqua" w:hAnsi="Book Antiqua" w:cs="Arial"/>
          <w:b/>
          <w:lang w:val="en-US"/>
        </w:rPr>
        <w:t>nowledge</w:t>
      </w:r>
    </w:p>
    <w:p w14:paraId="62AA0E28" w14:textId="77777777" w:rsidR="00AB5961" w:rsidRPr="00A93284" w:rsidRDefault="00AB5961" w:rsidP="0095069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lang w:val="en-US"/>
        </w:rPr>
      </w:pPr>
    </w:p>
    <w:p w14:paraId="017BDEBA" w14:textId="77777777" w:rsidR="008B5364" w:rsidRPr="00A93284" w:rsidRDefault="008B5364" w:rsidP="0095069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  <w:r w:rsidRPr="00A93284">
        <w:rPr>
          <w:rFonts w:ascii="Book Antiqua" w:hAnsi="Book Antiqua" w:cs="Arial"/>
        </w:rPr>
        <w:t xml:space="preserve">Assfalg V </w:t>
      </w:r>
      <w:r w:rsidRPr="00A93284">
        <w:rPr>
          <w:rFonts w:ascii="Book Antiqua" w:hAnsi="Book Antiqua" w:cs="Arial"/>
          <w:i/>
        </w:rPr>
        <w:t>et al.</w:t>
      </w:r>
      <w:r w:rsidRPr="00A93284">
        <w:rPr>
          <w:rFonts w:ascii="Book Antiqua" w:hAnsi="Book Antiqua" w:cs="Arial"/>
        </w:rPr>
        <w:t xml:space="preserve"> HIT in solid organ transplant recipients</w:t>
      </w:r>
    </w:p>
    <w:p w14:paraId="081C396D" w14:textId="77777777" w:rsidR="008B5364" w:rsidRPr="00A93284" w:rsidRDefault="008B5364" w:rsidP="0095069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lang w:val="en-US"/>
        </w:rPr>
      </w:pPr>
    </w:p>
    <w:p w14:paraId="30EE097F" w14:textId="1E04A211" w:rsidR="00AB5961" w:rsidRPr="00A93284" w:rsidRDefault="00AB5961" w:rsidP="0095069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b/>
          <w:vertAlign w:val="superscript"/>
        </w:rPr>
      </w:pPr>
      <w:r w:rsidRPr="00A93284">
        <w:rPr>
          <w:rFonts w:ascii="Book Antiqua" w:hAnsi="Book Antiqua" w:cs="Arial"/>
          <w:b/>
        </w:rPr>
        <w:t>Volker Assfalg</w:t>
      </w:r>
      <w:r w:rsidR="00F32FB9" w:rsidRPr="00A93284">
        <w:rPr>
          <w:rFonts w:ascii="Book Antiqua" w:hAnsi="Book Antiqua" w:cs="Arial"/>
          <w:b/>
        </w:rPr>
        <w:t>,</w:t>
      </w:r>
      <w:r w:rsidRPr="00A93284">
        <w:rPr>
          <w:rFonts w:ascii="Book Antiqua" w:hAnsi="Book Antiqua" w:cs="Arial"/>
          <w:b/>
        </w:rPr>
        <w:t xml:space="preserve"> Norbert Hüser</w:t>
      </w:r>
    </w:p>
    <w:p w14:paraId="36EF155E" w14:textId="77777777" w:rsidR="00AB5961" w:rsidRPr="00A93284" w:rsidRDefault="00AB5961" w:rsidP="0095069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vertAlign w:val="superscript"/>
        </w:rPr>
      </w:pPr>
    </w:p>
    <w:p w14:paraId="7EDE0005" w14:textId="1A638DAF" w:rsidR="00F32FB9" w:rsidRPr="00A93284" w:rsidRDefault="008B5364" w:rsidP="0095069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  <w:r w:rsidRPr="00A93284">
        <w:rPr>
          <w:rFonts w:ascii="Book Antiqua" w:hAnsi="Book Antiqua" w:cs="Arial"/>
          <w:b/>
        </w:rPr>
        <w:t>Volker Assfalg</w:t>
      </w:r>
      <w:r w:rsidR="00F32FB9" w:rsidRPr="00A93284">
        <w:rPr>
          <w:rFonts w:ascii="Book Antiqua" w:hAnsi="Book Antiqua" w:cs="Arial"/>
        </w:rPr>
        <w:t xml:space="preserve">, </w:t>
      </w:r>
      <w:r w:rsidR="00B30A03" w:rsidRPr="00A93284">
        <w:rPr>
          <w:rFonts w:ascii="Book Antiqua" w:hAnsi="Book Antiqua" w:cs="Arial"/>
          <w:b/>
        </w:rPr>
        <w:t>Norbert Hüser</w:t>
      </w:r>
      <w:r w:rsidR="00B30A03" w:rsidRPr="00A93284">
        <w:rPr>
          <w:rFonts w:ascii="Book Antiqua" w:hAnsi="Book Antiqua" w:cs="Arial"/>
        </w:rPr>
        <w:t>,</w:t>
      </w:r>
      <w:r w:rsidR="00B30A03" w:rsidRPr="00A93284">
        <w:rPr>
          <w:rFonts w:ascii="Book Antiqua" w:eastAsia="宋体" w:hAnsi="Book Antiqua" w:cs="Arial"/>
          <w:lang w:eastAsia="zh-CN"/>
        </w:rPr>
        <w:t xml:space="preserve"> </w:t>
      </w:r>
      <w:r w:rsidR="00F32FB9" w:rsidRPr="00A93284">
        <w:rPr>
          <w:rFonts w:ascii="Book Antiqua" w:hAnsi="Book Antiqua" w:cs="Arial"/>
        </w:rPr>
        <w:t>Department of Surgery, Klinikum rechts der Isar der Technischen Universität München, D-81675 Munich, Germany</w:t>
      </w:r>
    </w:p>
    <w:p w14:paraId="434384DB" w14:textId="77777777" w:rsidR="00AB5961" w:rsidRPr="00A93284" w:rsidRDefault="00AB5961" w:rsidP="00950696">
      <w:pPr>
        <w:widowControl w:val="0"/>
        <w:autoSpaceDE w:val="0"/>
        <w:autoSpaceDN w:val="0"/>
        <w:adjustRightInd w:val="0"/>
        <w:spacing w:line="360" w:lineRule="auto"/>
        <w:ind w:left="142" w:hanging="142"/>
        <w:jc w:val="both"/>
        <w:rPr>
          <w:rFonts w:ascii="Book Antiqua" w:hAnsi="Book Antiqua" w:cs="Arial"/>
        </w:rPr>
      </w:pPr>
    </w:p>
    <w:p w14:paraId="68DC0315" w14:textId="24734221" w:rsidR="00AB5961" w:rsidRPr="00A93284" w:rsidRDefault="00F067A8" w:rsidP="0095069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  <w:r w:rsidRPr="00A93284">
        <w:rPr>
          <w:rFonts w:ascii="Book Antiqua" w:hAnsi="Book Antiqua" w:cs="Arial"/>
          <w:b/>
        </w:rPr>
        <w:t>Author contributions:</w:t>
      </w:r>
      <w:r w:rsidRPr="00A93284">
        <w:rPr>
          <w:rFonts w:ascii="Book Antiqua" w:hAnsi="Book Antiqua" w:cs="Arial"/>
        </w:rPr>
        <w:t xml:space="preserve"> Both authors equally contributed to this paper with conception and design of the review, literature review and analysis, drafting an</w:t>
      </w:r>
      <w:r w:rsidR="001D76FF" w:rsidRPr="00A93284">
        <w:rPr>
          <w:rFonts w:ascii="Book Antiqua" w:hAnsi="Book Antiqua" w:cs="Arial"/>
        </w:rPr>
        <w:t>d critical revision and editing</w:t>
      </w:r>
      <w:r w:rsidRPr="00A93284">
        <w:rPr>
          <w:rFonts w:ascii="Book Antiqua" w:hAnsi="Book Antiqua" w:cs="Arial"/>
        </w:rPr>
        <w:t xml:space="preserve"> and final approval of the final version.</w:t>
      </w:r>
    </w:p>
    <w:p w14:paraId="54AE925C" w14:textId="77777777" w:rsidR="00AB5961" w:rsidRPr="00A93284" w:rsidRDefault="00AB5961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</w:p>
    <w:p w14:paraId="465B055E" w14:textId="201F0675" w:rsidR="0092118C" w:rsidRPr="00A93284" w:rsidRDefault="00EC69C8" w:rsidP="00950696">
      <w:pPr>
        <w:spacing w:line="360" w:lineRule="auto"/>
        <w:jc w:val="both"/>
        <w:rPr>
          <w:rFonts w:ascii="Book Antiqua" w:eastAsia="宋体" w:hAnsi="Book Antiqua" w:cs="Garamond"/>
          <w:lang w:eastAsia="zh-CN"/>
        </w:rPr>
      </w:pPr>
      <w:bookmarkStart w:id="2" w:name="OLE_LINK244"/>
      <w:bookmarkStart w:id="3" w:name="OLE_LINK245"/>
      <w:r w:rsidRPr="00A93284">
        <w:rPr>
          <w:rFonts w:ascii="Book Antiqua" w:hAnsi="Book Antiqua" w:cs="TimesNewRomanPS-BoldItalicMT"/>
          <w:b/>
          <w:bCs/>
          <w:iCs/>
        </w:rPr>
        <w:t>Conflict-of-interest</w:t>
      </w:r>
      <w:r w:rsidRPr="00A93284">
        <w:rPr>
          <w:rFonts w:ascii="Book Antiqua" w:hAnsi="Book Antiqua"/>
        </w:rPr>
        <w:t xml:space="preserve"> </w:t>
      </w:r>
      <w:r w:rsidRPr="00A93284">
        <w:rPr>
          <w:rFonts w:ascii="Book Antiqua" w:hAnsi="Book Antiqua" w:cs="TimesNewRomanPS-BoldItalicMT"/>
          <w:b/>
          <w:bCs/>
          <w:iCs/>
        </w:rPr>
        <w:t xml:space="preserve">statement: </w:t>
      </w:r>
      <w:r w:rsidRPr="00A93284">
        <w:rPr>
          <w:rFonts w:ascii="Book Antiqua" w:hAnsi="Book Antiqua" w:cs="Garamond"/>
        </w:rPr>
        <w:t>The authors declare no conflicts of interest regarding this manuscript.</w:t>
      </w:r>
      <w:bookmarkEnd w:id="2"/>
      <w:bookmarkEnd w:id="3"/>
    </w:p>
    <w:p w14:paraId="614774B1" w14:textId="77777777" w:rsidR="00EC69C8" w:rsidRPr="00A93284" w:rsidRDefault="00EC69C8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</w:p>
    <w:p w14:paraId="19D78D93" w14:textId="77777777" w:rsidR="00CE7BEE" w:rsidRPr="00A93284" w:rsidRDefault="00CE7BEE" w:rsidP="00950696">
      <w:pPr>
        <w:widowControl w:val="0"/>
        <w:spacing w:line="360" w:lineRule="auto"/>
        <w:jc w:val="both"/>
        <w:rPr>
          <w:rFonts w:ascii="Book Antiqua" w:eastAsia="宋体" w:hAnsi="Book Antiqua" w:cs="Times New Roman"/>
          <w:kern w:val="2"/>
          <w:lang w:val="en-US" w:eastAsia="zh-CN"/>
        </w:rPr>
      </w:pPr>
      <w:bookmarkStart w:id="4" w:name="OLE_LINK507"/>
      <w:bookmarkStart w:id="5" w:name="OLE_LINK506"/>
      <w:bookmarkStart w:id="6" w:name="OLE_LINK496"/>
      <w:bookmarkStart w:id="7" w:name="OLE_LINK479"/>
      <w:r w:rsidRPr="00A93284">
        <w:rPr>
          <w:rFonts w:ascii="Book Antiqua" w:eastAsia="宋体" w:hAnsi="Book Antiqua" w:cs="Times New Roman"/>
          <w:b/>
          <w:kern w:val="2"/>
          <w:lang w:val="en-US" w:eastAsia="zh-CN"/>
        </w:rPr>
        <w:t xml:space="preserve">Open-Access: </w:t>
      </w:r>
      <w:r w:rsidRPr="00A93284">
        <w:rPr>
          <w:rFonts w:ascii="Book Antiqua" w:eastAsia="宋体" w:hAnsi="Book Antiqua" w:cs="Times New Roman"/>
          <w:kern w:val="2"/>
          <w:lang w:val="en-US" w:eastAsia="zh-CN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A93284">
          <w:rPr>
            <w:rFonts w:ascii="Book Antiqua" w:eastAsia="宋体" w:hAnsi="Book Antiqua" w:cs="Times New Roman"/>
            <w:kern w:val="2"/>
            <w:lang w:val="en-US" w:eastAsia="zh-CN"/>
          </w:rPr>
          <w:t>http://creativecommons.org/licenses/by-nc/4.0/</w:t>
        </w:r>
      </w:hyperlink>
      <w:bookmarkEnd w:id="4"/>
      <w:bookmarkEnd w:id="5"/>
      <w:bookmarkEnd w:id="6"/>
      <w:bookmarkEnd w:id="7"/>
    </w:p>
    <w:p w14:paraId="39B3CC48" w14:textId="77777777" w:rsidR="00CE7BEE" w:rsidRPr="00A93284" w:rsidRDefault="00CE7BEE" w:rsidP="00950696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2CE9BF6A" w14:textId="62730BBA" w:rsidR="0092118C" w:rsidRPr="00A93284" w:rsidRDefault="00F067A8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b/>
          <w:lang w:val="en-US"/>
        </w:rPr>
        <w:t xml:space="preserve">Correspondence to: </w:t>
      </w:r>
      <w:r w:rsidRPr="00A93284">
        <w:rPr>
          <w:rFonts w:ascii="Book Antiqua" w:hAnsi="Book Antiqua" w:cs="Arial"/>
          <w:b/>
        </w:rPr>
        <w:t xml:space="preserve">Volker Assfalg, </w:t>
      </w:r>
      <w:r w:rsidR="008F3BDF" w:rsidRPr="00A93284">
        <w:rPr>
          <w:rFonts w:ascii="Book Antiqua" w:hAnsi="Book Antiqua" w:cs="Arial"/>
          <w:b/>
        </w:rPr>
        <w:t>MD</w:t>
      </w:r>
      <w:r w:rsidR="008F3BDF" w:rsidRPr="00A93284">
        <w:rPr>
          <w:rFonts w:ascii="Book Antiqua" w:hAnsi="Book Antiqua" w:cs="Arial"/>
        </w:rPr>
        <w:t xml:space="preserve">, </w:t>
      </w:r>
      <w:r w:rsidRPr="00A93284">
        <w:rPr>
          <w:rFonts w:ascii="Book Antiqua" w:hAnsi="Book Antiqua" w:cs="Arial"/>
        </w:rPr>
        <w:t>Department of Surgery, Klinikum rechts der Isar der TU München</w:t>
      </w:r>
      <w:r w:rsidRPr="00A93284">
        <w:rPr>
          <w:rFonts w:ascii="Book Antiqua" w:hAnsi="Book Antiqua" w:cs="Arial"/>
          <w:lang w:val="en-US"/>
        </w:rPr>
        <w:t xml:space="preserve">, </w:t>
      </w:r>
      <w:proofErr w:type="spellStart"/>
      <w:r w:rsidRPr="00A93284">
        <w:rPr>
          <w:rFonts w:ascii="Book Antiqua" w:hAnsi="Book Antiqua" w:cs="Arial"/>
          <w:lang w:val="en-US"/>
        </w:rPr>
        <w:t>Ismaningerstr</w:t>
      </w:r>
      <w:proofErr w:type="spellEnd"/>
      <w:r w:rsidRPr="00A93284">
        <w:rPr>
          <w:rFonts w:ascii="Book Antiqua" w:hAnsi="Book Antiqua" w:cs="Arial"/>
          <w:lang w:val="en-US"/>
        </w:rPr>
        <w:t xml:space="preserve">. </w:t>
      </w:r>
      <w:proofErr w:type="gramStart"/>
      <w:r w:rsidRPr="00A93284">
        <w:rPr>
          <w:rFonts w:ascii="Book Antiqua" w:hAnsi="Book Antiqua" w:cs="Arial"/>
          <w:lang w:val="en-US"/>
        </w:rPr>
        <w:t>22, D-81675 Munich, Germany</w:t>
      </w:r>
      <w:r w:rsidR="00D65DD1" w:rsidRPr="00A93284">
        <w:rPr>
          <w:rFonts w:ascii="Book Antiqua" w:eastAsia="宋体" w:hAnsi="Book Antiqua" w:cs="Arial"/>
          <w:lang w:val="en-US" w:eastAsia="zh-CN"/>
        </w:rPr>
        <w:t>.</w:t>
      </w:r>
      <w:proofErr w:type="gramEnd"/>
      <w:r w:rsidR="008F3BDF" w:rsidRPr="00A93284">
        <w:rPr>
          <w:rFonts w:ascii="Book Antiqua" w:hAnsi="Book Antiqua" w:cs="Arial"/>
          <w:lang w:val="en-US"/>
        </w:rPr>
        <w:t xml:space="preserve"> volker.assfalg@tum.de</w:t>
      </w:r>
    </w:p>
    <w:p w14:paraId="6A0D680B" w14:textId="5F748533" w:rsidR="00F32FB9" w:rsidRPr="00A93284" w:rsidRDefault="00F32FB9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b/>
          <w:lang w:val="en-US"/>
        </w:rPr>
        <w:t>Telephone:</w:t>
      </w:r>
      <w:r w:rsidRPr="00A93284">
        <w:rPr>
          <w:rFonts w:ascii="Book Antiqua" w:hAnsi="Book Antiqua" w:cs="Arial"/>
          <w:lang w:val="en-US"/>
        </w:rPr>
        <w:t xml:space="preserve"> +49-89-41402121</w:t>
      </w:r>
    </w:p>
    <w:p w14:paraId="2FCD178E" w14:textId="3E50AA60" w:rsidR="00F32FB9" w:rsidRPr="00A93284" w:rsidRDefault="00F32FB9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b/>
          <w:lang w:val="en-US"/>
        </w:rPr>
        <w:lastRenderedPageBreak/>
        <w:t>Fax:</w:t>
      </w:r>
      <w:r w:rsidRPr="00A93284">
        <w:rPr>
          <w:rFonts w:ascii="Book Antiqua" w:hAnsi="Book Antiqua" w:cs="Arial"/>
          <w:lang w:val="en-US"/>
        </w:rPr>
        <w:t xml:space="preserve"> +49-89-41404870</w:t>
      </w:r>
    </w:p>
    <w:p w14:paraId="140FEE58" w14:textId="77777777" w:rsidR="0092118C" w:rsidRPr="00A93284" w:rsidRDefault="0092118C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</w:p>
    <w:p w14:paraId="1A979662" w14:textId="3346DF71" w:rsidR="00F32FB9" w:rsidRPr="00A93284" w:rsidRDefault="00F32FB9" w:rsidP="00950696">
      <w:pPr>
        <w:spacing w:line="360" w:lineRule="auto"/>
        <w:jc w:val="both"/>
        <w:rPr>
          <w:rFonts w:ascii="Book Antiqua" w:hAnsi="Book Antiqua"/>
          <w:b/>
        </w:rPr>
      </w:pPr>
      <w:r w:rsidRPr="00A93284">
        <w:rPr>
          <w:rFonts w:ascii="Book Antiqua" w:hAnsi="Book Antiqua"/>
          <w:b/>
        </w:rPr>
        <w:t>Received:</w:t>
      </w:r>
      <w:r w:rsidRPr="00A93284">
        <w:rPr>
          <w:rFonts w:ascii="Book Antiqua" w:eastAsia="宋体" w:hAnsi="Book Antiqua"/>
          <w:b/>
          <w:lang w:eastAsia="zh-CN"/>
        </w:rPr>
        <w:t xml:space="preserve"> </w:t>
      </w:r>
      <w:r w:rsidRPr="00A93284">
        <w:rPr>
          <w:rFonts w:ascii="Book Antiqua" w:eastAsia="宋体" w:hAnsi="Book Antiqua"/>
          <w:lang w:eastAsia="zh-CN"/>
        </w:rPr>
        <w:t>August 28, 2015</w:t>
      </w:r>
      <w:r w:rsidRPr="00A93284">
        <w:rPr>
          <w:rFonts w:ascii="Book Antiqua" w:hAnsi="Book Antiqua"/>
          <w:b/>
        </w:rPr>
        <w:t xml:space="preserve"> </w:t>
      </w:r>
    </w:p>
    <w:p w14:paraId="4470EF2A" w14:textId="794DA885" w:rsidR="00F32FB9" w:rsidRPr="00A93284" w:rsidRDefault="00F32FB9" w:rsidP="00950696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93284">
        <w:rPr>
          <w:rFonts w:ascii="Book Antiqua" w:hAnsi="Book Antiqua"/>
          <w:b/>
        </w:rPr>
        <w:t xml:space="preserve">Peer-review started: </w:t>
      </w:r>
      <w:r w:rsidRPr="00A93284">
        <w:rPr>
          <w:rFonts w:ascii="Book Antiqua" w:hAnsi="Book Antiqua"/>
        </w:rPr>
        <w:t xml:space="preserve">August </w:t>
      </w:r>
      <w:r w:rsidR="00E63955" w:rsidRPr="00A93284">
        <w:rPr>
          <w:rFonts w:ascii="Book Antiqua" w:eastAsia="宋体" w:hAnsi="Book Antiqua"/>
          <w:lang w:eastAsia="zh-CN"/>
        </w:rPr>
        <w:t>31</w:t>
      </w:r>
      <w:r w:rsidRPr="00A93284">
        <w:rPr>
          <w:rFonts w:ascii="Book Antiqua" w:hAnsi="Book Antiqua"/>
        </w:rPr>
        <w:t>, 2015</w:t>
      </w:r>
      <w:r w:rsidRPr="00A93284">
        <w:rPr>
          <w:rFonts w:ascii="Book Antiqua" w:eastAsia="宋体" w:hAnsi="Book Antiqua"/>
          <w:lang w:eastAsia="zh-CN"/>
        </w:rPr>
        <w:t xml:space="preserve"> </w:t>
      </w:r>
    </w:p>
    <w:p w14:paraId="3B93F5A0" w14:textId="35A796B7" w:rsidR="00F32FB9" w:rsidRPr="00A93284" w:rsidRDefault="00F32FB9" w:rsidP="00950696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93284">
        <w:rPr>
          <w:rFonts w:ascii="Book Antiqua" w:hAnsi="Book Antiqua"/>
          <w:b/>
        </w:rPr>
        <w:t xml:space="preserve">First decision: </w:t>
      </w:r>
      <w:r w:rsidRPr="00A93284">
        <w:rPr>
          <w:rFonts w:ascii="Book Antiqua" w:hAnsi="Book Antiqua"/>
        </w:rPr>
        <w:t>November 24, 2015</w:t>
      </w:r>
      <w:r w:rsidRPr="00A93284">
        <w:rPr>
          <w:rFonts w:ascii="Book Antiqua" w:eastAsia="宋体" w:hAnsi="Book Antiqua"/>
          <w:lang w:eastAsia="zh-CN"/>
        </w:rPr>
        <w:t xml:space="preserve"> </w:t>
      </w:r>
    </w:p>
    <w:p w14:paraId="3642CD06" w14:textId="2B338BD1" w:rsidR="00F32FB9" w:rsidRPr="00A93284" w:rsidRDefault="00F32FB9" w:rsidP="00950696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93284">
        <w:rPr>
          <w:rFonts w:ascii="Book Antiqua" w:hAnsi="Book Antiqua"/>
          <w:b/>
        </w:rPr>
        <w:t xml:space="preserve">Revised: </w:t>
      </w:r>
      <w:r w:rsidRPr="00A93284">
        <w:rPr>
          <w:rFonts w:ascii="Book Antiqua" w:hAnsi="Book Antiqua"/>
        </w:rPr>
        <w:t>December 1</w:t>
      </w:r>
      <w:r w:rsidR="001C08CA" w:rsidRPr="00A93284">
        <w:rPr>
          <w:rFonts w:ascii="Book Antiqua" w:eastAsia="宋体" w:hAnsi="Book Antiqua"/>
          <w:lang w:eastAsia="zh-CN"/>
        </w:rPr>
        <w:t>8</w:t>
      </w:r>
      <w:r w:rsidRPr="00A93284">
        <w:rPr>
          <w:rFonts w:ascii="Book Antiqua" w:hAnsi="Book Antiqua"/>
        </w:rPr>
        <w:t>, 2015</w:t>
      </w:r>
      <w:r w:rsidRPr="00A93284">
        <w:rPr>
          <w:rFonts w:ascii="Book Antiqua" w:eastAsia="宋体" w:hAnsi="Book Antiqua"/>
          <w:lang w:eastAsia="zh-CN"/>
        </w:rPr>
        <w:t xml:space="preserve"> </w:t>
      </w:r>
    </w:p>
    <w:p w14:paraId="3BC0271D" w14:textId="14D6642E" w:rsidR="00F32FB9" w:rsidRPr="00BE4714" w:rsidRDefault="00F32FB9" w:rsidP="00BE4714">
      <w:pPr>
        <w:rPr>
          <w:rFonts w:ascii="Book Antiqua" w:hAnsi="Book Antiqua"/>
          <w:iCs/>
        </w:rPr>
      </w:pPr>
      <w:r w:rsidRPr="00A93284">
        <w:rPr>
          <w:rFonts w:ascii="Book Antiqua" w:hAnsi="Book Antiqua"/>
          <w:b/>
        </w:rPr>
        <w:t>Accepted:</w:t>
      </w:r>
      <w:bookmarkStart w:id="8" w:name="OLE_LINK98"/>
      <w:bookmarkStart w:id="9" w:name="OLE_LINK99"/>
      <w:bookmarkStart w:id="10" w:name="OLE_LINK104"/>
      <w:bookmarkStart w:id="11" w:name="OLE_LINK110"/>
      <w:bookmarkStart w:id="12" w:name="OLE_LINK111"/>
      <w:bookmarkStart w:id="13" w:name="OLE_LINK115"/>
      <w:bookmarkStart w:id="14" w:name="OLE_LINK116"/>
      <w:r w:rsidRPr="00A93284">
        <w:rPr>
          <w:rFonts w:ascii="Book Antiqua" w:hAnsi="Book Antiqua"/>
        </w:rPr>
        <w:t xml:space="preserve"> </w:t>
      </w:r>
      <w:bookmarkEnd w:id="8"/>
      <w:bookmarkEnd w:id="9"/>
      <w:bookmarkEnd w:id="10"/>
      <w:bookmarkEnd w:id="11"/>
      <w:bookmarkEnd w:id="12"/>
      <w:bookmarkEnd w:id="13"/>
      <w:bookmarkEnd w:id="14"/>
      <w:proofErr w:type="spellStart"/>
      <w:r w:rsidR="00BE4714">
        <w:rPr>
          <w:rStyle w:val="Emphasis"/>
        </w:rPr>
        <w:t>February</w:t>
      </w:r>
      <w:proofErr w:type="spellEnd"/>
      <w:r w:rsidR="00BE4714">
        <w:rPr>
          <w:rStyle w:val="Emphasis"/>
        </w:rPr>
        <w:t xml:space="preserve"> </w:t>
      </w:r>
      <w:r w:rsidR="00BE4714">
        <w:rPr>
          <w:rStyle w:val="Emphasis"/>
          <w:rFonts w:ascii="宋体" w:hAnsi="宋体" w:cs="宋体" w:hint="eastAsia"/>
        </w:rPr>
        <w:t>14</w:t>
      </w:r>
      <w:r w:rsidR="00BE4714" w:rsidRPr="00235CD4">
        <w:rPr>
          <w:rStyle w:val="Emphasis"/>
        </w:rPr>
        <w:t>,</w:t>
      </w:r>
      <w:r w:rsidR="00BE4714">
        <w:rPr>
          <w:rStyle w:val="Emphasis"/>
        </w:rPr>
        <w:t xml:space="preserve"> 2016</w:t>
      </w:r>
      <w:bookmarkStart w:id="15" w:name="_GoBack"/>
      <w:bookmarkEnd w:id="15"/>
    </w:p>
    <w:p w14:paraId="55A94565" w14:textId="77777777" w:rsidR="00F32FB9" w:rsidRPr="00A93284" w:rsidRDefault="00F32FB9" w:rsidP="00950696">
      <w:pPr>
        <w:spacing w:line="360" w:lineRule="auto"/>
        <w:jc w:val="both"/>
        <w:rPr>
          <w:rFonts w:ascii="Book Antiqua" w:hAnsi="Book Antiqua"/>
          <w:b/>
        </w:rPr>
      </w:pPr>
      <w:r w:rsidRPr="00A93284">
        <w:rPr>
          <w:rFonts w:ascii="Book Antiqua" w:hAnsi="Book Antiqua"/>
          <w:b/>
        </w:rPr>
        <w:t>Article in press:</w:t>
      </w:r>
    </w:p>
    <w:p w14:paraId="42376D73" w14:textId="59D826EE" w:rsidR="0092118C" w:rsidRPr="00A93284" w:rsidRDefault="00F32FB9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/>
          <w:b/>
        </w:rPr>
        <w:t>Published online:</w:t>
      </w:r>
    </w:p>
    <w:p w14:paraId="636EB98E" w14:textId="77777777" w:rsidR="0092118C" w:rsidRPr="00A93284" w:rsidRDefault="0092118C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</w:p>
    <w:p w14:paraId="29D16231" w14:textId="77777777" w:rsidR="0092118C" w:rsidRPr="00A93284" w:rsidRDefault="0092118C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</w:p>
    <w:p w14:paraId="60B0B0F7" w14:textId="77777777" w:rsidR="0092118C" w:rsidRPr="00A93284" w:rsidRDefault="0092118C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</w:p>
    <w:p w14:paraId="2C27710F" w14:textId="77777777" w:rsidR="00193C69" w:rsidRPr="00A93284" w:rsidRDefault="00193C69" w:rsidP="00950696">
      <w:pPr>
        <w:spacing w:line="360" w:lineRule="auto"/>
        <w:jc w:val="both"/>
        <w:rPr>
          <w:rFonts w:ascii="Book Antiqua" w:hAnsi="Book Antiqua" w:cs="Arial"/>
          <w:b/>
          <w:lang w:val="en-US"/>
        </w:rPr>
      </w:pPr>
      <w:r w:rsidRPr="00A93284">
        <w:rPr>
          <w:rFonts w:ascii="Book Antiqua" w:hAnsi="Book Antiqua" w:cs="Arial"/>
          <w:b/>
          <w:lang w:val="en-US"/>
        </w:rPr>
        <w:br w:type="page"/>
      </w:r>
    </w:p>
    <w:p w14:paraId="75AAB380" w14:textId="1E548964" w:rsidR="00AB5961" w:rsidRPr="00A93284" w:rsidRDefault="00AB5961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  <w:r w:rsidRPr="00A93284">
        <w:rPr>
          <w:rFonts w:ascii="Book Antiqua" w:hAnsi="Book Antiqua" w:cs="Arial"/>
          <w:b/>
          <w:lang w:val="en-US"/>
        </w:rPr>
        <w:lastRenderedPageBreak/>
        <w:t>Abstract</w:t>
      </w:r>
    </w:p>
    <w:p w14:paraId="4316FB37" w14:textId="199CDC88" w:rsidR="00DA603F" w:rsidRPr="00A93284" w:rsidRDefault="001D23E9" w:rsidP="008E37DC">
      <w:pPr>
        <w:spacing w:line="360" w:lineRule="auto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Exposure to heparin is associated with a high incidence of immunization against platelet factor 4 (PF4)/heparin complexes. A subgroup of immunized patients is at risk of developing </w:t>
      </w:r>
      <w:r w:rsidR="009543DD" w:rsidRPr="00A93284">
        <w:rPr>
          <w:rFonts w:ascii="Book Antiqua" w:hAnsi="Book Antiqua" w:cs="Arial"/>
          <w:lang w:val="en-US"/>
        </w:rPr>
        <w:t xml:space="preserve">heparin-induced thrombocytopenia (HIT), an immune mediated </w:t>
      </w:r>
      <w:proofErr w:type="spellStart"/>
      <w:r w:rsidR="009543DD" w:rsidRPr="00A93284">
        <w:rPr>
          <w:rFonts w:ascii="Book Antiqua" w:hAnsi="Book Antiqua" w:cs="Arial"/>
          <w:lang w:val="en-US"/>
        </w:rPr>
        <w:t>prothrombotic</w:t>
      </w:r>
      <w:proofErr w:type="spellEnd"/>
      <w:r w:rsidR="009543DD" w:rsidRPr="00A93284">
        <w:rPr>
          <w:rFonts w:ascii="Book Antiqua" w:hAnsi="Book Antiqua" w:cs="Arial"/>
          <w:lang w:val="en-US"/>
        </w:rPr>
        <w:t xml:space="preserve"> adverse drug effect</w:t>
      </w:r>
      <w:r w:rsidRPr="00A93284">
        <w:rPr>
          <w:rFonts w:ascii="Book Antiqua" w:hAnsi="Book Antiqua" w:cs="Arial"/>
          <w:lang w:val="en-US"/>
        </w:rPr>
        <w:t xml:space="preserve">. </w:t>
      </w:r>
      <w:r w:rsidR="00A90D48" w:rsidRPr="00A93284">
        <w:rPr>
          <w:rFonts w:ascii="Book Antiqua" w:hAnsi="Book Antiqua" w:cs="Arial"/>
          <w:lang w:val="en-US"/>
        </w:rPr>
        <w:t>T</w:t>
      </w:r>
      <w:r w:rsidR="0092118C" w:rsidRPr="00A93284">
        <w:rPr>
          <w:rFonts w:ascii="Book Antiqua" w:hAnsi="Book Antiqua" w:cs="Arial"/>
          <w:lang w:val="en-US"/>
        </w:rPr>
        <w:t xml:space="preserve">ransplant recipients are frequently exposed to heparin either due to the underlying end-stage </w:t>
      </w:r>
      <w:r w:rsidRPr="00A93284">
        <w:rPr>
          <w:rFonts w:ascii="Book Antiqua" w:hAnsi="Book Antiqua" w:cs="Arial"/>
          <w:lang w:val="en-US"/>
        </w:rPr>
        <w:t>disease, which</w:t>
      </w:r>
      <w:r w:rsidR="0092118C" w:rsidRPr="00A93284">
        <w:rPr>
          <w:rFonts w:ascii="Book Antiqua" w:hAnsi="Book Antiqua" w:cs="Arial"/>
          <w:lang w:val="en-US"/>
        </w:rPr>
        <w:t xml:space="preserve"> leads to listing and transplantation or during the transplant procedure and the perioperative period. </w:t>
      </w:r>
      <w:r w:rsidRPr="00A93284">
        <w:rPr>
          <w:rFonts w:ascii="Book Antiqua" w:hAnsi="Book Antiqua" w:cs="Arial"/>
          <w:lang w:val="en-US"/>
        </w:rPr>
        <w:t xml:space="preserve">To review the current scientific knowledge </w:t>
      </w:r>
      <w:r w:rsidR="00D823FC" w:rsidRPr="00A93284">
        <w:rPr>
          <w:rFonts w:ascii="Book Antiqua" w:hAnsi="Book Antiqua" w:cs="Arial"/>
          <w:lang w:val="en-US"/>
        </w:rPr>
        <w:t>on</w:t>
      </w:r>
      <w:r w:rsidRPr="00A93284">
        <w:rPr>
          <w:rFonts w:ascii="Book Antiqua" w:hAnsi="Book Antiqua" w:cs="Arial"/>
          <w:lang w:val="en-US"/>
        </w:rPr>
        <w:t xml:space="preserve"> anti-heparin/PF4 antibodies and HIT in transplant recipients</w:t>
      </w:r>
      <w:r w:rsidR="008F3BDF" w:rsidRPr="00A93284">
        <w:rPr>
          <w:rFonts w:ascii="Book Antiqua" w:hAnsi="Book Antiqua" w:cs="Arial"/>
          <w:lang w:val="en-US"/>
        </w:rPr>
        <w:t xml:space="preserve"> a s</w:t>
      </w:r>
      <w:r w:rsidR="00DA603F" w:rsidRPr="00A93284">
        <w:rPr>
          <w:rFonts w:ascii="Book Antiqua" w:hAnsi="Book Antiqua" w:cs="Arial"/>
          <w:lang w:val="en-US"/>
        </w:rPr>
        <w:t xml:space="preserve">ystematic </w:t>
      </w:r>
      <w:proofErr w:type="spellStart"/>
      <w:r w:rsidR="00DA603F" w:rsidRPr="00A93284">
        <w:rPr>
          <w:rFonts w:ascii="Book Antiqua" w:hAnsi="Book Antiqua" w:cs="Arial"/>
          <w:lang w:val="en-US"/>
        </w:rPr>
        <w:t>Pubmed</w:t>
      </w:r>
      <w:proofErr w:type="spellEnd"/>
      <w:r w:rsidR="00DA603F" w:rsidRPr="00A93284">
        <w:rPr>
          <w:rFonts w:ascii="Book Antiqua" w:hAnsi="Book Antiqua" w:cs="Arial"/>
          <w:lang w:val="en-US"/>
        </w:rPr>
        <w:t xml:space="preserve"> literature search on articles in English language</w:t>
      </w:r>
      <w:r w:rsidR="008F3BDF" w:rsidRPr="00A93284">
        <w:rPr>
          <w:rFonts w:ascii="Book Antiqua" w:hAnsi="Book Antiqua" w:cs="Arial"/>
          <w:lang w:val="en-US"/>
        </w:rPr>
        <w:t xml:space="preserve"> was performed.</w:t>
      </w:r>
      <w:r w:rsidR="008E37DC">
        <w:rPr>
          <w:rFonts w:ascii="Book Antiqua" w:eastAsia="宋体" w:hAnsi="Book Antiqua" w:cs="Arial" w:hint="eastAsia"/>
          <w:lang w:val="en-US" w:eastAsia="zh-CN"/>
        </w:rPr>
        <w:t xml:space="preserve"> </w:t>
      </w:r>
      <w:r w:rsidR="00AC18F2" w:rsidRPr="00A93284">
        <w:rPr>
          <w:rFonts w:ascii="Book Antiqua" w:hAnsi="Book Antiqua" w:cs="Arial"/>
          <w:lang w:val="en-US"/>
        </w:rPr>
        <w:t>The definition of HIT is inconsistent amongst the publications. Overall, six</w:t>
      </w:r>
      <w:r w:rsidR="00E02911" w:rsidRPr="00A93284">
        <w:rPr>
          <w:rFonts w:ascii="Book Antiqua" w:hAnsi="Book Antiqua" w:cs="Arial"/>
          <w:lang w:val="en-US"/>
        </w:rPr>
        <w:t xml:space="preserve"> studies and </w:t>
      </w:r>
      <w:r w:rsidR="004A2411" w:rsidRPr="00A93284">
        <w:rPr>
          <w:rFonts w:ascii="Book Antiqua" w:hAnsi="Book Antiqua" w:cs="Arial"/>
          <w:lang w:val="en-US"/>
        </w:rPr>
        <w:t>15</w:t>
      </w:r>
      <w:r w:rsidR="00A90D48" w:rsidRPr="00A93284">
        <w:rPr>
          <w:rFonts w:ascii="Book Antiqua" w:hAnsi="Book Antiqua" w:cs="Arial"/>
          <w:lang w:val="en-US"/>
        </w:rPr>
        <w:t xml:space="preserve"> </w:t>
      </w:r>
      <w:r w:rsidR="00E02911" w:rsidRPr="00A93284">
        <w:rPr>
          <w:rFonts w:ascii="Book Antiqua" w:hAnsi="Book Antiqua" w:cs="Arial"/>
          <w:lang w:val="en-US"/>
        </w:rPr>
        <w:t>case reports have been published on HIT</w:t>
      </w:r>
      <w:r w:rsidR="00A90D48" w:rsidRPr="00A93284">
        <w:rPr>
          <w:rFonts w:ascii="Book Antiqua" w:hAnsi="Book Antiqua" w:cs="Arial"/>
          <w:lang w:val="en-US"/>
        </w:rPr>
        <w:t xml:space="preserve"> </w:t>
      </w:r>
      <w:r w:rsidR="009543DD" w:rsidRPr="00A93284">
        <w:rPr>
          <w:rFonts w:ascii="Book Antiqua" w:hAnsi="Book Antiqua" w:cs="Arial"/>
          <w:lang w:val="en-US"/>
        </w:rPr>
        <w:t xml:space="preserve">before or </w:t>
      </w:r>
      <w:r w:rsidR="00E02911" w:rsidRPr="00A93284">
        <w:rPr>
          <w:rFonts w:ascii="Book Antiqua" w:hAnsi="Book Antiqua" w:cs="Arial"/>
          <w:lang w:val="en-US"/>
        </w:rPr>
        <w:t xml:space="preserve">after heart, liver, kidney, and lung transplantation, respectively. </w:t>
      </w:r>
      <w:r w:rsidR="00F47A7E" w:rsidRPr="00A93284">
        <w:rPr>
          <w:rFonts w:ascii="Book Antiqua" w:hAnsi="Book Antiqua" w:cs="Arial"/>
          <w:lang w:val="en-US"/>
        </w:rPr>
        <w:t>The frequency of seroconversio</w:t>
      </w:r>
      <w:r w:rsidR="007D55B6" w:rsidRPr="00A93284">
        <w:rPr>
          <w:rFonts w:ascii="Book Antiqua" w:hAnsi="Book Antiqua" w:cs="Arial"/>
          <w:lang w:val="en-US"/>
        </w:rPr>
        <w:t xml:space="preserve">n </w:t>
      </w:r>
      <w:r w:rsidR="001C3718" w:rsidRPr="00A93284">
        <w:rPr>
          <w:rFonts w:ascii="Book Antiqua" w:hAnsi="Book Antiqua" w:cs="Arial"/>
          <w:lang w:val="en-US"/>
        </w:rPr>
        <w:t xml:space="preserve">for anti-PF4/heparin antibodies </w:t>
      </w:r>
      <w:r w:rsidR="007D55B6" w:rsidRPr="00A93284">
        <w:rPr>
          <w:rFonts w:ascii="Book Antiqua" w:hAnsi="Book Antiqua" w:cs="Arial"/>
          <w:lang w:val="en-US"/>
        </w:rPr>
        <w:t>range</w:t>
      </w:r>
      <w:r w:rsidR="004917ED" w:rsidRPr="00A93284">
        <w:rPr>
          <w:rFonts w:ascii="Book Antiqua" w:hAnsi="Book Antiqua" w:cs="Arial"/>
          <w:lang w:val="en-US"/>
        </w:rPr>
        <w:t>d</w:t>
      </w:r>
      <w:r w:rsidR="007D55B6" w:rsidRPr="00A93284">
        <w:rPr>
          <w:rFonts w:ascii="Book Antiqua" w:hAnsi="Book Antiqua" w:cs="Arial"/>
          <w:lang w:val="en-US"/>
        </w:rPr>
        <w:t xml:space="preserve"> </w:t>
      </w:r>
      <w:r w:rsidR="001C3718" w:rsidRPr="00A93284">
        <w:rPr>
          <w:rFonts w:ascii="Book Antiqua" w:hAnsi="Book Antiqua" w:cs="Arial"/>
          <w:lang w:val="en-US"/>
        </w:rPr>
        <w:t>between</w:t>
      </w:r>
      <w:r w:rsidR="00E4735B" w:rsidRPr="00A93284">
        <w:rPr>
          <w:rFonts w:ascii="Book Antiqua" w:hAnsi="Book Antiqua" w:cs="Arial"/>
          <w:lang w:val="en-US"/>
        </w:rPr>
        <w:t xml:space="preserve"> </w:t>
      </w:r>
      <w:r w:rsidR="007D55B6" w:rsidRPr="00A93284">
        <w:rPr>
          <w:rFonts w:ascii="Book Antiqua" w:hAnsi="Book Antiqua" w:cs="Arial"/>
          <w:lang w:val="en-US"/>
        </w:rPr>
        <w:t>1.9</w:t>
      </w:r>
      <w:r w:rsidR="00E4735B" w:rsidRPr="00A93284">
        <w:rPr>
          <w:rFonts w:ascii="Book Antiqua" w:hAnsi="Book Antiqua" w:cs="Arial"/>
          <w:lang w:val="en-US"/>
        </w:rPr>
        <w:t>%</w:t>
      </w:r>
      <w:r w:rsidR="007D55B6" w:rsidRPr="00A93284">
        <w:rPr>
          <w:rFonts w:ascii="Book Antiqua" w:hAnsi="Book Antiqua" w:cs="Arial"/>
          <w:lang w:val="en-US"/>
        </w:rPr>
        <w:t xml:space="preserve"> </w:t>
      </w:r>
      <w:r w:rsidR="004D76E6" w:rsidRPr="00A93284">
        <w:rPr>
          <w:rFonts w:ascii="Book Antiqua" w:hAnsi="Book Antiqua" w:cs="Arial"/>
          <w:lang w:val="en-US"/>
        </w:rPr>
        <w:t>and</w:t>
      </w:r>
      <w:r w:rsidR="007D55B6" w:rsidRPr="00A93284">
        <w:rPr>
          <w:rFonts w:ascii="Book Antiqua" w:hAnsi="Book Antiqua" w:cs="Arial"/>
          <w:lang w:val="en-US"/>
        </w:rPr>
        <w:t xml:space="preserve"> 57.9%</w:t>
      </w:r>
      <w:r w:rsidR="00A90D48" w:rsidRPr="00A93284">
        <w:rPr>
          <w:rFonts w:ascii="Book Antiqua" w:hAnsi="Book Antiqua" w:cs="Arial"/>
          <w:lang w:val="en-US"/>
        </w:rPr>
        <w:t xml:space="preserve">. </w:t>
      </w:r>
      <w:r w:rsidR="001C3718" w:rsidRPr="00A93284">
        <w:rPr>
          <w:rFonts w:ascii="Book Antiqua" w:hAnsi="Book Antiqua" w:cs="Arial"/>
          <w:lang w:val="en-US"/>
        </w:rPr>
        <w:t xml:space="preserve">However, different methods to detect anti-PF4/heparin antibodies were applied. In none of the studies </w:t>
      </w:r>
      <w:r w:rsidR="007D55B6" w:rsidRPr="00A93284">
        <w:rPr>
          <w:rFonts w:ascii="Book Antiqua" w:hAnsi="Book Antiqua" w:cs="Arial"/>
          <w:lang w:val="en-US"/>
        </w:rPr>
        <w:t xml:space="preserve">HIT-associated thromboembolic events </w:t>
      </w:r>
      <w:r w:rsidR="004917ED" w:rsidRPr="00A93284">
        <w:rPr>
          <w:rFonts w:ascii="Book Antiqua" w:hAnsi="Book Antiqua" w:cs="Arial"/>
          <w:lang w:val="en-US"/>
        </w:rPr>
        <w:t>or</w:t>
      </w:r>
      <w:r w:rsidR="007D55B6" w:rsidRPr="00A93284">
        <w:rPr>
          <w:rFonts w:ascii="Book Antiqua" w:hAnsi="Book Antiqua" w:cs="Arial"/>
          <w:lang w:val="en-US"/>
        </w:rPr>
        <w:t xml:space="preserve"> </w:t>
      </w:r>
      <w:r w:rsidR="001C3718" w:rsidRPr="00A93284">
        <w:rPr>
          <w:rFonts w:ascii="Book Antiqua" w:hAnsi="Book Antiqua" w:cs="Arial"/>
          <w:lang w:val="en-US"/>
        </w:rPr>
        <w:t>fatalities were</w:t>
      </w:r>
      <w:r w:rsidR="004917ED" w:rsidRPr="00A93284">
        <w:rPr>
          <w:rFonts w:ascii="Book Antiqua" w:hAnsi="Book Antiqua" w:cs="Arial"/>
          <w:lang w:val="en-US"/>
        </w:rPr>
        <w:t xml:space="preserve"> observed</w:t>
      </w:r>
      <w:r w:rsidR="007D55B6" w:rsidRPr="00A93284">
        <w:rPr>
          <w:rFonts w:ascii="Book Antiqua" w:hAnsi="Book Antiqua" w:cs="Arial"/>
          <w:lang w:val="en-US"/>
        </w:rPr>
        <w:t>.</w:t>
      </w:r>
      <w:r w:rsidR="00947596" w:rsidRPr="00A93284">
        <w:rPr>
          <w:rFonts w:ascii="Book Antiqua" w:hAnsi="Book Antiqua" w:cs="Arial"/>
          <w:lang w:val="en-US"/>
        </w:rPr>
        <w:t xml:space="preserve"> </w:t>
      </w:r>
      <w:r w:rsidR="00E4735B" w:rsidRPr="00A93284">
        <w:rPr>
          <w:rFonts w:ascii="Book Antiqua" w:hAnsi="Book Antiqua" w:cs="Arial"/>
          <w:lang w:val="en-US"/>
        </w:rPr>
        <w:t>More i</w:t>
      </w:r>
      <w:r w:rsidR="001C3718" w:rsidRPr="00A93284">
        <w:rPr>
          <w:rFonts w:ascii="Book Antiqua" w:hAnsi="Book Antiqua" w:cs="Arial"/>
          <w:lang w:val="en-US"/>
        </w:rPr>
        <w:t xml:space="preserve">mportantly, in patients with a history of HIT, </w:t>
      </w:r>
      <w:proofErr w:type="spellStart"/>
      <w:r w:rsidR="001C3718" w:rsidRPr="00A93284">
        <w:rPr>
          <w:rFonts w:ascii="Book Antiqua" w:hAnsi="Book Antiqua" w:cs="Arial"/>
          <w:lang w:val="en-US"/>
        </w:rPr>
        <w:t>reexposure</w:t>
      </w:r>
      <w:proofErr w:type="spellEnd"/>
      <w:r w:rsidR="001C3718" w:rsidRPr="00A93284">
        <w:rPr>
          <w:rFonts w:ascii="Book Antiqua" w:hAnsi="Book Antiqua" w:cs="Arial"/>
          <w:lang w:val="en-US"/>
        </w:rPr>
        <w:t xml:space="preserve"> to heparin during transplantation was not associated with thrombotic complications.</w:t>
      </w:r>
      <w:r w:rsidR="008E37DC">
        <w:rPr>
          <w:rFonts w:ascii="Book Antiqua" w:eastAsia="宋体" w:hAnsi="Book Antiqua" w:cs="Arial" w:hint="eastAsia"/>
          <w:lang w:val="en-US" w:eastAsia="zh-CN"/>
        </w:rPr>
        <w:t xml:space="preserve"> </w:t>
      </w:r>
      <w:r w:rsidR="008358AF" w:rsidRPr="00A93284">
        <w:rPr>
          <w:rFonts w:ascii="Book Antiqua" w:hAnsi="Book Antiqua" w:cs="Arial"/>
          <w:lang w:val="en-US"/>
        </w:rPr>
        <w:t xml:space="preserve">Taken together, the overall incidence of HIT after solid organ transplantation seems to be </w:t>
      </w:r>
      <w:r w:rsidR="004917ED" w:rsidRPr="00A93284">
        <w:rPr>
          <w:rFonts w:ascii="Book Antiqua" w:hAnsi="Book Antiqua" w:cs="Arial"/>
          <w:lang w:val="en-US"/>
        </w:rPr>
        <w:t xml:space="preserve">very </w:t>
      </w:r>
      <w:r w:rsidR="008358AF" w:rsidRPr="00A93284">
        <w:rPr>
          <w:rFonts w:ascii="Book Antiqua" w:hAnsi="Book Antiqua" w:cs="Arial"/>
          <w:lang w:val="en-US"/>
        </w:rPr>
        <w:t xml:space="preserve">low. However, </w:t>
      </w:r>
      <w:r w:rsidR="000667B1" w:rsidRPr="00A93284">
        <w:rPr>
          <w:rFonts w:ascii="Book Antiqua" w:hAnsi="Book Antiqua" w:cs="Arial"/>
          <w:lang w:val="en-US"/>
        </w:rPr>
        <w:t xml:space="preserve">according to the current knowledge, </w:t>
      </w:r>
      <w:r w:rsidR="008358AF" w:rsidRPr="00A93284">
        <w:rPr>
          <w:rFonts w:ascii="Book Antiqua" w:hAnsi="Book Antiqua" w:cs="Arial"/>
          <w:lang w:val="en-US"/>
        </w:rPr>
        <w:t xml:space="preserve">cardiac transplant recipients </w:t>
      </w:r>
      <w:r w:rsidR="00E4735B" w:rsidRPr="00A93284">
        <w:rPr>
          <w:rFonts w:ascii="Book Antiqua" w:hAnsi="Book Antiqua" w:cs="Arial"/>
          <w:lang w:val="en-US"/>
        </w:rPr>
        <w:t xml:space="preserve">may </w:t>
      </w:r>
      <w:r w:rsidR="008358AF" w:rsidRPr="00A93284">
        <w:rPr>
          <w:rFonts w:ascii="Book Antiqua" w:hAnsi="Book Antiqua" w:cs="Arial"/>
          <w:lang w:val="en-US"/>
        </w:rPr>
        <w:t xml:space="preserve">have the highest risk to develop HIT. </w:t>
      </w:r>
      <w:r w:rsidR="003C331C" w:rsidRPr="00A93284">
        <w:rPr>
          <w:rFonts w:ascii="Book Antiqua" w:hAnsi="Book Antiqua" w:cs="Arial"/>
          <w:lang w:val="en-US"/>
        </w:rPr>
        <w:t xml:space="preserve">Different alternative suggestions for heparin-free anticoagulation have been reported for recipients with suspected HIT albeit no official recommendations on management </w:t>
      </w:r>
      <w:r w:rsidR="00FE4429" w:rsidRPr="00A93284">
        <w:rPr>
          <w:rFonts w:ascii="Book Antiqua" w:hAnsi="Book Antiqua" w:cs="Arial"/>
          <w:lang w:val="en-US"/>
        </w:rPr>
        <w:t xml:space="preserve">have been published </w:t>
      </w:r>
      <w:r w:rsidR="003C331C" w:rsidRPr="00A93284">
        <w:rPr>
          <w:rFonts w:ascii="Book Antiqua" w:hAnsi="Book Antiqua" w:cs="Arial"/>
          <w:lang w:val="en-US"/>
        </w:rPr>
        <w:t>for this special collective</w:t>
      </w:r>
      <w:r w:rsidR="001C3000" w:rsidRPr="00A93284">
        <w:rPr>
          <w:rFonts w:ascii="Book Antiqua" w:hAnsi="Book Antiqua" w:cs="Arial"/>
          <w:lang w:val="en-US"/>
        </w:rPr>
        <w:t xml:space="preserve"> so far</w:t>
      </w:r>
      <w:r w:rsidR="003C331C" w:rsidRPr="00A93284">
        <w:rPr>
          <w:rFonts w:ascii="Book Antiqua" w:hAnsi="Book Antiqua" w:cs="Arial"/>
          <w:lang w:val="en-US"/>
        </w:rPr>
        <w:t>.</w:t>
      </w:r>
      <w:r w:rsidR="008358AF" w:rsidRPr="00A93284">
        <w:rPr>
          <w:rFonts w:ascii="Book Antiqua" w:hAnsi="Book Antiqua" w:cs="Arial"/>
          <w:lang w:val="en-US"/>
        </w:rPr>
        <w:t xml:space="preserve"> </w:t>
      </w:r>
    </w:p>
    <w:p w14:paraId="674428D1" w14:textId="77777777" w:rsidR="00F067A8" w:rsidRPr="00A93284" w:rsidRDefault="00F067A8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</w:p>
    <w:p w14:paraId="395FBE40" w14:textId="78DCEF06" w:rsidR="00F067A8" w:rsidRPr="00A93284" w:rsidRDefault="00F067A8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b/>
          <w:lang w:val="en-US"/>
        </w:rPr>
        <w:t>Key words:</w:t>
      </w:r>
      <w:r w:rsidRPr="00A93284">
        <w:rPr>
          <w:rFonts w:ascii="Book Antiqua" w:hAnsi="Book Antiqua" w:cs="Arial"/>
          <w:lang w:val="en-US"/>
        </w:rPr>
        <w:t xml:space="preserve"> Heparin-induced </w:t>
      </w:r>
      <w:r w:rsidR="00432B82" w:rsidRPr="00A93284">
        <w:rPr>
          <w:rFonts w:ascii="Book Antiqua" w:hAnsi="Book Antiqua" w:cs="Arial"/>
          <w:lang w:val="en-US"/>
        </w:rPr>
        <w:t>t</w:t>
      </w:r>
      <w:r w:rsidRPr="00A93284">
        <w:rPr>
          <w:rFonts w:ascii="Book Antiqua" w:hAnsi="Book Antiqua" w:cs="Arial"/>
          <w:lang w:val="en-US"/>
        </w:rPr>
        <w:t xml:space="preserve">hrombocytopenia; </w:t>
      </w:r>
      <w:r w:rsidR="0049071A" w:rsidRPr="00A93284">
        <w:rPr>
          <w:rFonts w:ascii="Book Antiqua" w:hAnsi="Book Antiqua" w:cs="Arial"/>
          <w:lang w:val="en-US"/>
        </w:rPr>
        <w:t>Heparin-induced thrombocytopenia</w:t>
      </w:r>
      <w:r w:rsidRPr="00A93284">
        <w:rPr>
          <w:rFonts w:ascii="Book Antiqua" w:hAnsi="Book Antiqua" w:cs="Arial"/>
          <w:lang w:val="en-US"/>
        </w:rPr>
        <w:t xml:space="preserve">; </w:t>
      </w:r>
      <w:r w:rsidR="001D6ACD" w:rsidRPr="00A93284">
        <w:rPr>
          <w:rFonts w:ascii="Book Antiqua" w:hAnsi="Book Antiqua" w:cs="Arial"/>
          <w:lang w:val="en-US"/>
        </w:rPr>
        <w:t xml:space="preserve">Heparin; </w:t>
      </w:r>
      <w:r w:rsidR="00432B82" w:rsidRPr="00A93284">
        <w:rPr>
          <w:rFonts w:ascii="Book Antiqua" w:hAnsi="Book Antiqua" w:cs="Arial"/>
          <w:lang w:val="en-US"/>
        </w:rPr>
        <w:t>O</w:t>
      </w:r>
      <w:r w:rsidR="001D6ACD" w:rsidRPr="00A93284">
        <w:rPr>
          <w:rFonts w:ascii="Book Antiqua" w:hAnsi="Book Antiqua" w:cs="Arial"/>
          <w:lang w:val="en-US"/>
        </w:rPr>
        <w:t>rgan; Transplantation</w:t>
      </w:r>
    </w:p>
    <w:p w14:paraId="45AE90AC" w14:textId="77777777" w:rsidR="00F067A8" w:rsidRPr="00A93284" w:rsidRDefault="00F067A8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</w:p>
    <w:p w14:paraId="4293A2F9" w14:textId="353A5300" w:rsidR="00F32FB9" w:rsidRPr="00A93284" w:rsidRDefault="00F32FB9" w:rsidP="00950696">
      <w:pPr>
        <w:snapToGrid w:val="0"/>
        <w:spacing w:line="360" w:lineRule="auto"/>
        <w:jc w:val="both"/>
        <w:rPr>
          <w:rFonts w:ascii="Book Antiqua" w:hAnsi="Book Antiqua"/>
        </w:rPr>
      </w:pPr>
      <w:bookmarkStart w:id="16" w:name="OLE_LINK13"/>
      <w:bookmarkStart w:id="17" w:name="OLE_LINK14"/>
      <w:r w:rsidRPr="00A93284">
        <w:rPr>
          <w:rFonts w:ascii="Book Antiqua" w:hAnsi="Book Antiqua"/>
        </w:rPr>
        <w:t xml:space="preserve">© </w:t>
      </w:r>
      <w:bookmarkStart w:id="18" w:name="OLE_LINK6"/>
      <w:bookmarkStart w:id="19" w:name="OLE_LINK7"/>
      <w:bookmarkStart w:id="20" w:name="OLE_LINK8"/>
      <w:r w:rsidRPr="00A93284">
        <w:rPr>
          <w:rFonts w:ascii="Book Antiqua" w:hAnsi="Book Antiqua"/>
          <w:b/>
        </w:rPr>
        <w:t>The Author(s) 201</w:t>
      </w:r>
      <w:r w:rsidR="001D6ACD" w:rsidRPr="00A93284">
        <w:rPr>
          <w:rFonts w:ascii="Book Antiqua" w:eastAsia="宋体" w:hAnsi="Book Antiqua"/>
          <w:b/>
          <w:lang w:eastAsia="zh-CN"/>
        </w:rPr>
        <w:t>6</w:t>
      </w:r>
      <w:r w:rsidRPr="00A93284">
        <w:rPr>
          <w:rFonts w:ascii="Book Antiqua" w:hAnsi="Book Antiqua"/>
        </w:rPr>
        <w:t>. Published by Baishideng Publishing Group Inc. All rights reserved.</w:t>
      </w:r>
    </w:p>
    <w:bookmarkEnd w:id="16"/>
    <w:bookmarkEnd w:id="17"/>
    <w:bookmarkEnd w:id="18"/>
    <w:bookmarkEnd w:id="19"/>
    <w:bookmarkEnd w:id="20"/>
    <w:p w14:paraId="68B6A98E" w14:textId="77777777" w:rsidR="00F32FB9" w:rsidRPr="00A93284" w:rsidRDefault="00F32FB9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</w:p>
    <w:p w14:paraId="391C7462" w14:textId="13C6054F" w:rsidR="004F59F8" w:rsidRPr="00A93284" w:rsidRDefault="00F067A8" w:rsidP="00950696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93284">
        <w:rPr>
          <w:rFonts w:ascii="Book Antiqua" w:hAnsi="Book Antiqua" w:cs="Arial"/>
          <w:b/>
          <w:lang w:val="en-US"/>
        </w:rPr>
        <w:t>Core tip:</w:t>
      </w:r>
      <w:r w:rsidRPr="00A93284">
        <w:rPr>
          <w:rFonts w:ascii="Book Antiqua" w:hAnsi="Book Antiqua" w:cs="Arial"/>
          <w:lang w:val="en-US"/>
        </w:rPr>
        <w:t xml:space="preserve"> </w:t>
      </w:r>
      <w:r w:rsidR="00432B82" w:rsidRPr="00A93284">
        <w:rPr>
          <w:rFonts w:ascii="Book Antiqua" w:hAnsi="Book Antiqua" w:cs="Arial"/>
          <w:lang w:val="en-US"/>
        </w:rPr>
        <w:t>Heparin-induced thrombocytopenia (HIT)</w:t>
      </w:r>
      <w:r w:rsidR="00E14055" w:rsidRPr="00A93284">
        <w:rPr>
          <w:rFonts w:ascii="Book Antiqua" w:hAnsi="Book Antiqua" w:cs="Arial"/>
        </w:rPr>
        <w:t xml:space="preserve"> II is a life-threatening complication of heparin therapy. Transplant recipients frequently are exposed to high doses of heparin before, during, and after transplantation. This review gives a </w:t>
      </w:r>
      <w:r w:rsidR="00E14055" w:rsidRPr="00A93284">
        <w:rPr>
          <w:rFonts w:ascii="Book Antiqua" w:hAnsi="Book Antiqua" w:cs="Arial"/>
        </w:rPr>
        <w:lastRenderedPageBreak/>
        <w:t>systematic overview on the current scientific knowledge and existing publications on anti-</w:t>
      </w:r>
      <w:r w:rsidR="00432B82" w:rsidRPr="00A93284">
        <w:rPr>
          <w:rFonts w:ascii="Book Antiqua" w:hAnsi="Book Antiqua" w:cs="Arial"/>
          <w:lang w:val="en-US"/>
        </w:rPr>
        <w:t>platelet factor 4</w:t>
      </w:r>
      <w:r w:rsidR="00E14055" w:rsidRPr="00A93284">
        <w:rPr>
          <w:rFonts w:ascii="Book Antiqua" w:hAnsi="Book Antiqua" w:cs="Arial"/>
        </w:rPr>
        <w:t>/heparin antibodies and HIT in transplant candidates and recipients.</w:t>
      </w:r>
    </w:p>
    <w:p w14:paraId="40806590" w14:textId="77777777" w:rsidR="004F59F8" w:rsidRPr="00A93284" w:rsidRDefault="004F59F8" w:rsidP="00950696">
      <w:pPr>
        <w:spacing w:line="360" w:lineRule="auto"/>
        <w:jc w:val="both"/>
        <w:rPr>
          <w:rFonts w:ascii="Book Antiqua" w:hAnsi="Book Antiqua" w:cs="Arial"/>
        </w:rPr>
      </w:pPr>
    </w:p>
    <w:p w14:paraId="30B53494" w14:textId="740B6D67" w:rsidR="00AB5961" w:rsidRPr="00A93284" w:rsidRDefault="004F59F8" w:rsidP="0095069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</w:rPr>
        <w:t>Assfalg V</w:t>
      </w:r>
      <w:r w:rsidR="00347C0B" w:rsidRPr="00A93284">
        <w:rPr>
          <w:rFonts w:ascii="Book Antiqua" w:eastAsia="宋体" w:hAnsi="Book Antiqua" w:cs="Arial"/>
          <w:lang w:eastAsia="zh-CN"/>
        </w:rPr>
        <w:t xml:space="preserve">, </w:t>
      </w:r>
      <w:r w:rsidRPr="00A93284">
        <w:rPr>
          <w:rFonts w:ascii="Book Antiqua" w:hAnsi="Book Antiqua" w:cs="Arial"/>
        </w:rPr>
        <w:t>Hüser N</w:t>
      </w:r>
      <w:r w:rsidRPr="00A93284">
        <w:rPr>
          <w:rFonts w:ascii="Book Antiqua" w:hAnsi="Book Antiqua" w:cs="Arial"/>
          <w:i/>
        </w:rPr>
        <w:t>.</w:t>
      </w:r>
      <w:r w:rsidRPr="00A93284">
        <w:rPr>
          <w:rFonts w:ascii="Book Antiqua" w:hAnsi="Book Antiqua" w:cs="Arial"/>
        </w:rPr>
        <w:t xml:space="preserve"> </w:t>
      </w:r>
      <w:r w:rsidR="00AB2295" w:rsidRPr="00A93284">
        <w:rPr>
          <w:rFonts w:ascii="Book Antiqua" w:hAnsi="Book Antiqua" w:cs="Arial"/>
          <w:lang w:val="en-US"/>
        </w:rPr>
        <w:t>Heparin-induced thrombocytopenia in solid organ transplant recipients: The current scientific knowledge</w:t>
      </w:r>
      <w:r w:rsidR="00EF21E2" w:rsidRPr="00A93284">
        <w:rPr>
          <w:rFonts w:ascii="Book Antiqua" w:eastAsia="宋体" w:hAnsi="Book Antiqua" w:cs="Arial"/>
          <w:lang w:val="en-US" w:eastAsia="zh-CN"/>
        </w:rPr>
        <w:t>.</w:t>
      </w:r>
      <w:r w:rsidR="00EF21E2" w:rsidRPr="00A93284">
        <w:rPr>
          <w:rFonts w:ascii="Book Antiqua" w:hAnsi="Book Antiqua"/>
          <w:i/>
          <w:iCs/>
        </w:rPr>
        <w:t xml:space="preserve"> World J Transplant</w:t>
      </w:r>
      <w:r w:rsidR="00EF21E2" w:rsidRPr="00A93284">
        <w:rPr>
          <w:rFonts w:ascii="Book Antiqua" w:hAnsi="Book Antiqua"/>
          <w:iCs/>
        </w:rPr>
        <w:t xml:space="preserve"> 2016; In press</w:t>
      </w:r>
      <w:r w:rsidR="00EF21E2" w:rsidRPr="00A93284">
        <w:rPr>
          <w:rFonts w:ascii="Book Antiqua" w:hAnsi="Book Antiqua" w:cs="Arial"/>
          <w:lang w:val="en-US"/>
        </w:rPr>
        <w:t xml:space="preserve"> </w:t>
      </w:r>
      <w:r w:rsidR="00AB5961" w:rsidRPr="00A93284">
        <w:rPr>
          <w:rFonts w:ascii="Book Antiqua" w:hAnsi="Book Antiqua" w:cs="Arial"/>
          <w:lang w:val="en-US"/>
        </w:rPr>
        <w:br w:type="page"/>
      </w:r>
    </w:p>
    <w:p w14:paraId="7BED66D7" w14:textId="0125F8EE" w:rsidR="00AB5961" w:rsidRPr="00A93284" w:rsidRDefault="008F3BDF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  <w:r w:rsidRPr="00A93284">
        <w:rPr>
          <w:rFonts w:ascii="Book Antiqua" w:hAnsi="Book Antiqua" w:cs="Arial"/>
          <w:b/>
          <w:lang w:val="en-US"/>
        </w:rPr>
        <w:lastRenderedPageBreak/>
        <w:t xml:space="preserve">INTRODUCTION </w:t>
      </w:r>
    </w:p>
    <w:p w14:paraId="3ECF0AD2" w14:textId="6E6944AD" w:rsidR="00F270FD" w:rsidRPr="00A93284" w:rsidRDefault="009E16AF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Heparin plays a pivotal role in </w:t>
      </w:r>
      <w:proofErr w:type="spellStart"/>
      <w:r w:rsidR="00250199" w:rsidRPr="00A93284">
        <w:rPr>
          <w:rFonts w:ascii="Book Antiqua" w:hAnsi="Book Antiqua" w:cs="Arial"/>
          <w:lang w:val="en-US"/>
        </w:rPr>
        <w:t>peri</w:t>
      </w:r>
      <w:proofErr w:type="spellEnd"/>
      <w:r w:rsidR="00250199" w:rsidRPr="00A93284">
        <w:rPr>
          <w:rFonts w:ascii="Book Antiqua" w:hAnsi="Book Antiqua" w:cs="Arial"/>
          <w:lang w:val="en-US"/>
        </w:rPr>
        <w:t xml:space="preserve">-operative </w:t>
      </w:r>
      <w:r w:rsidRPr="00A93284">
        <w:rPr>
          <w:rFonts w:ascii="Book Antiqua" w:hAnsi="Book Antiqua" w:cs="Arial"/>
          <w:lang w:val="en-US"/>
        </w:rPr>
        <w:t>anticoagulation therapy</w:t>
      </w:r>
      <w:r w:rsidR="00206F57" w:rsidRPr="00A93284">
        <w:rPr>
          <w:rFonts w:ascii="Book Antiqua" w:hAnsi="Book Antiqua" w:cs="Arial"/>
          <w:lang w:val="en-US"/>
        </w:rPr>
        <w:t xml:space="preserve"> to prevent </w:t>
      </w:r>
      <w:r w:rsidR="001E34A0" w:rsidRPr="00A93284">
        <w:rPr>
          <w:rFonts w:ascii="Book Antiqua" w:hAnsi="Book Antiqua" w:cs="Arial"/>
          <w:lang w:val="en-US"/>
        </w:rPr>
        <w:t>thrombosis and thromboembolism</w:t>
      </w:r>
      <w:r w:rsidR="00407E60" w:rsidRPr="00A93284">
        <w:rPr>
          <w:rFonts w:ascii="Book Antiqua" w:hAnsi="Book Antiqua" w:cs="Arial"/>
        </w:rPr>
        <w:fldChar w:fldCharType="begin"/>
      </w:r>
      <w:r w:rsidR="006B3D53" w:rsidRPr="00A93284">
        <w:rPr>
          <w:rFonts w:ascii="Book Antiqua" w:hAnsi="Book Antiqua" w:cs="Arial"/>
        </w:rPr>
        <w:instrText xml:space="preserve"> ADDIN EN.CITE &lt;EndNote&gt;&lt;Cite&gt;&lt;Author&gt;Warkentin&lt;/Author&gt;&lt;Year&gt;2001&lt;/Year&gt;&lt;RecNum&gt;2212&lt;/RecNum&gt;&lt;DisplayText&gt;&lt;style face="superscript"&gt;[1]&lt;/style&gt;&lt;/DisplayText&gt;&lt;record&gt;&lt;rec-number&gt;2212&lt;/rec-number&gt;&lt;foreign-keys&gt;&lt;key app="EN" db-id="vrpz25a9yx50wue5ewzxtvdefftw99wpssad" timestamp="1427662957"&gt;2212&lt;/key&gt;&lt;/foreign-keys&gt;&lt;ref-type name="Book"&gt;6&lt;/ref-type&gt;&lt;contributors&gt;&lt;authors&gt;&lt;author&gt;Warkentin, T.E.&lt;/author&gt;&lt;/authors&gt;&lt;tertiary-authors&gt;&lt;author&gt;Warkentin, T.E.; Greinacher, A.&lt;/author&gt;&lt;/tertiary-authors&gt;&lt;/contributors&gt;&lt;titles&gt;&lt;title&gt;Clinical picture of heparin-induced thrombocytopenia&lt;/title&gt;&lt;secondary-title&gt;Heparin-induced thrombocytopenia&lt;/secondary-title&gt;&lt;/titles&gt;&lt;section&gt;43–86&lt;/section&gt;&lt;dates&gt;&lt;year&gt;2001&lt;/year&gt;&lt;/dates&gt;&lt;publisher&gt;New York: Marcel Dekker&lt;/publisher&gt;&lt;urls&gt;&lt;/urls&gt;&lt;/record&gt;&lt;/Cite&gt;&lt;/EndNote&gt;</w:instrText>
      </w:r>
      <w:r w:rsidR="00407E60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1]</w:t>
      </w:r>
      <w:r w:rsidR="00407E60" w:rsidRPr="00A93284">
        <w:rPr>
          <w:rFonts w:ascii="Book Antiqua" w:hAnsi="Book Antiqua" w:cs="Arial"/>
        </w:rPr>
        <w:fldChar w:fldCharType="end"/>
      </w:r>
      <w:r w:rsidR="00CD17C6" w:rsidRPr="00A93284">
        <w:rPr>
          <w:rFonts w:ascii="Book Antiqua" w:hAnsi="Book Antiqua" w:cs="Arial"/>
          <w:lang w:val="en-US"/>
        </w:rPr>
        <w:t xml:space="preserve">. </w:t>
      </w:r>
    </w:p>
    <w:p w14:paraId="1F66CA42" w14:textId="2B1405D7" w:rsidR="000F4205" w:rsidRPr="00A93284" w:rsidRDefault="000F4205" w:rsidP="00950696">
      <w:pPr>
        <w:tabs>
          <w:tab w:val="left" w:pos="709"/>
        </w:tabs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>During the course of the underlying disease, nearly all patients who finally undergo solid organ transplantation, are exposed to prophylactic or therapeutic dose heparin (</w:t>
      </w:r>
      <w:r w:rsidRPr="00A93284">
        <w:rPr>
          <w:rFonts w:ascii="Book Antiqua" w:hAnsi="Book Antiqua" w:cs="Arial"/>
          <w:i/>
          <w:lang w:val="en-US"/>
        </w:rPr>
        <w:t>e.g.</w:t>
      </w:r>
      <w:r w:rsidR="00E4735B" w:rsidRPr="00A93284">
        <w:rPr>
          <w:rFonts w:ascii="Book Antiqua" w:hAnsi="Book Antiqua" w:cs="Arial"/>
          <w:i/>
          <w:lang w:val="en-US"/>
        </w:rPr>
        <w:t>,</w:t>
      </w:r>
      <w:r w:rsidRPr="00A93284">
        <w:rPr>
          <w:rFonts w:ascii="Book Antiqua" w:hAnsi="Book Antiqua" w:cs="Arial"/>
          <w:lang w:val="en-US"/>
        </w:rPr>
        <w:t xml:space="preserve"> dialysis due to </w:t>
      </w:r>
      <w:proofErr w:type="spellStart"/>
      <w:r w:rsidRPr="00A93284">
        <w:rPr>
          <w:rFonts w:ascii="Book Antiqua" w:hAnsi="Book Antiqua" w:cs="Arial"/>
          <w:lang w:val="en-US"/>
        </w:rPr>
        <w:t>endstage</w:t>
      </w:r>
      <w:proofErr w:type="spellEnd"/>
      <w:r w:rsidRPr="00A93284">
        <w:rPr>
          <w:rFonts w:ascii="Book Antiqua" w:hAnsi="Book Antiqua" w:cs="Arial"/>
          <w:lang w:val="en-US"/>
        </w:rPr>
        <w:t xml:space="preserve"> renal disease; cardiac assist devices because of heart failure).</w:t>
      </w:r>
      <w:r w:rsidR="00B72364" w:rsidRPr="00A93284">
        <w:rPr>
          <w:rFonts w:ascii="Book Antiqua" w:hAnsi="Book Antiqua" w:cs="Arial"/>
          <w:lang w:val="en-US"/>
        </w:rPr>
        <w:t xml:space="preserve"> During organ perfusion for procurement and within the transplant procedure heparin is used to prevent formation of blood clots.</w:t>
      </w:r>
    </w:p>
    <w:p w14:paraId="5AB12043" w14:textId="09ACA2F1" w:rsidR="008F1C87" w:rsidRPr="00A93284" w:rsidRDefault="008F1C87" w:rsidP="00950696">
      <w:pPr>
        <w:tabs>
          <w:tab w:val="left" w:pos="709"/>
        </w:tabs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Heparin application entails several risks for the transplant recipients </w:t>
      </w:r>
      <w:r w:rsidR="00E4735B" w:rsidRPr="00A93284">
        <w:rPr>
          <w:rFonts w:ascii="Book Antiqua" w:hAnsi="Book Antiqua" w:cs="Arial"/>
          <w:lang w:val="en-US"/>
        </w:rPr>
        <w:t xml:space="preserve">who need careful </w:t>
      </w:r>
      <w:r w:rsidR="00F951DA" w:rsidRPr="00A93284">
        <w:rPr>
          <w:rFonts w:ascii="Book Antiqua" w:hAnsi="Book Antiqua" w:cs="Arial"/>
          <w:lang w:val="en-US"/>
        </w:rPr>
        <w:t xml:space="preserve">observation </w:t>
      </w:r>
      <w:r w:rsidRPr="00A93284">
        <w:rPr>
          <w:rFonts w:ascii="Book Antiqua" w:hAnsi="Book Antiqua" w:cs="Arial"/>
          <w:lang w:val="en-US"/>
        </w:rPr>
        <w:t xml:space="preserve">to prevent additional morbidity and mortality. </w:t>
      </w:r>
      <w:r w:rsidR="000F4205" w:rsidRPr="00A93284">
        <w:rPr>
          <w:rFonts w:ascii="Book Antiqua" w:hAnsi="Book Antiqua" w:cs="Arial"/>
          <w:lang w:val="en-US"/>
        </w:rPr>
        <w:t>Heparin</w:t>
      </w:r>
      <w:r w:rsidR="00257975" w:rsidRPr="00A93284">
        <w:rPr>
          <w:rFonts w:ascii="Book Antiqua" w:hAnsi="Book Antiqua" w:cs="Arial"/>
          <w:lang w:val="en-US"/>
        </w:rPr>
        <w:t xml:space="preserve"> interferes with platelets</w:t>
      </w:r>
      <w:r w:rsidR="000F4205" w:rsidRPr="00A93284">
        <w:rPr>
          <w:rFonts w:ascii="Book Antiqua" w:hAnsi="Book Antiqua" w:cs="Arial"/>
          <w:lang w:val="en-US"/>
        </w:rPr>
        <w:t xml:space="preserve">. It may directly activate platelets, causing a mild, reversible decrease in platelet counts, </w:t>
      </w:r>
      <w:r w:rsidR="00257975" w:rsidRPr="00A93284">
        <w:rPr>
          <w:rFonts w:ascii="Book Antiqua" w:hAnsi="Book Antiqua" w:cs="Arial"/>
          <w:lang w:val="en-US"/>
        </w:rPr>
        <w:t>so-called</w:t>
      </w:r>
      <w:r w:rsidR="000F4205" w:rsidRPr="00A93284">
        <w:rPr>
          <w:rFonts w:ascii="Book Antiqua" w:hAnsi="Book Antiqua" w:cs="Arial"/>
          <w:lang w:val="en-US"/>
        </w:rPr>
        <w:t xml:space="preserve"> heparin-induced thrombocytopenia (HIT) type I. In contrast to clinically irrelevant HIT type I,</w:t>
      </w:r>
      <w:r w:rsidR="00257975" w:rsidRPr="00A93284">
        <w:rPr>
          <w:rFonts w:ascii="Book Antiqua" w:hAnsi="Book Antiqua" w:cs="Arial"/>
          <w:lang w:val="en-US"/>
        </w:rPr>
        <w:t xml:space="preserve"> </w:t>
      </w:r>
      <w:r w:rsidR="000F4205" w:rsidRPr="00A93284">
        <w:rPr>
          <w:rFonts w:ascii="Book Antiqua" w:hAnsi="Book Antiqua" w:cs="Arial"/>
          <w:lang w:val="en-US"/>
        </w:rPr>
        <w:t>immune mediated HIT type II is of major clinical importance</w:t>
      </w:r>
      <w:r w:rsidR="00257975" w:rsidRPr="00A93284">
        <w:rPr>
          <w:rFonts w:ascii="Book Antiqua" w:hAnsi="Book Antiqua" w:cs="Arial"/>
          <w:lang w:val="en-US"/>
        </w:rPr>
        <w:fldChar w:fldCharType="begin"/>
      </w:r>
      <w:r w:rsidR="006B3D53" w:rsidRPr="00A93284">
        <w:rPr>
          <w:rFonts w:ascii="Book Antiqua" w:hAnsi="Book Antiqua" w:cs="Arial"/>
          <w:lang w:val="en-US"/>
        </w:rPr>
        <w:instrText xml:space="preserve"> ADDIN EN.CITE &lt;EndNote&gt;&lt;Cite&gt;&lt;Author&gt;Warkentin&lt;/Author&gt;&lt;Year&gt;2001&lt;/Year&gt;&lt;RecNum&gt;2212&lt;/RecNum&gt;&lt;DisplayText&gt;&lt;style face="superscript"&gt;[1]&lt;/style&gt;&lt;/DisplayText&gt;&lt;record&gt;&lt;rec-number&gt;2212&lt;/rec-number&gt;&lt;foreign-keys&gt;&lt;key app="EN" db-id="vrpz25a9yx50wue5ewzxtvdefftw99wpssad" timestamp="1427662957"&gt;2212&lt;/key&gt;&lt;/foreign-keys&gt;&lt;ref-type name="Book"&gt;6&lt;/ref-type&gt;&lt;contributors&gt;&lt;authors&gt;&lt;author&gt;Warkentin, T.E.&lt;/author&gt;&lt;/authors&gt;&lt;tertiary-authors&gt;&lt;author&gt;Warkentin, T.E.; Greinacher, A.&lt;/author&gt;&lt;/tertiary-authors&gt;&lt;/contributors&gt;&lt;titles&gt;&lt;title&gt;Clinical picture of heparin-induced thrombocytopenia&lt;/title&gt;&lt;secondary-title&gt;Heparin-induced thrombocytopenia&lt;/secondary-title&gt;&lt;/titles&gt;&lt;section&gt;43–86&lt;/section&gt;&lt;dates&gt;&lt;year&gt;2001&lt;/year&gt;&lt;/dates&gt;&lt;publisher&gt;New York: Marcel Dekker&lt;/publisher&gt;&lt;urls&gt;&lt;/urls&gt;&lt;/record&gt;&lt;/Cite&gt;&lt;/EndNote&gt;</w:instrText>
      </w:r>
      <w:r w:rsidR="00257975" w:rsidRPr="00A93284">
        <w:rPr>
          <w:rFonts w:ascii="Book Antiqua" w:hAnsi="Book Antiqua" w:cs="Arial"/>
          <w:lang w:val="en-US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  <w:lang w:val="en-US"/>
        </w:rPr>
        <w:t>[1]</w:t>
      </w:r>
      <w:r w:rsidR="00257975" w:rsidRPr="00A93284">
        <w:rPr>
          <w:rFonts w:ascii="Book Antiqua" w:hAnsi="Book Antiqua" w:cs="Arial"/>
          <w:lang w:val="en-US"/>
        </w:rPr>
        <w:fldChar w:fldCharType="end"/>
      </w:r>
      <w:r w:rsidR="00257975" w:rsidRPr="00A93284">
        <w:rPr>
          <w:rFonts w:ascii="Book Antiqua" w:hAnsi="Book Antiqua" w:cs="Arial"/>
          <w:lang w:val="en-US"/>
        </w:rPr>
        <w:t xml:space="preserve">. </w:t>
      </w:r>
      <w:r w:rsidR="00F951DA" w:rsidRPr="00A93284">
        <w:rPr>
          <w:rFonts w:ascii="Book Antiqua" w:hAnsi="Book Antiqua" w:cs="Arial"/>
          <w:lang w:val="en-US"/>
        </w:rPr>
        <w:t>If not recognized early during its development t</w:t>
      </w:r>
      <w:r w:rsidRPr="00A93284">
        <w:rPr>
          <w:rFonts w:ascii="Book Antiqua" w:hAnsi="Book Antiqua" w:cs="Arial"/>
          <w:lang w:val="en-US"/>
        </w:rPr>
        <w:t>his relevant adverse reaction of heparin paradoxically triggers potentially lethal venous and arterial thromboses. Clinical manifestation of HI</w:t>
      </w:r>
      <w:r w:rsidR="001E34A0" w:rsidRPr="00A93284">
        <w:rPr>
          <w:rFonts w:ascii="Book Antiqua" w:hAnsi="Book Antiqua" w:cs="Arial"/>
          <w:lang w:val="en-US"/>
        </w:rPr>
        <w:t>T type II is very heterogeneous</w:t>
      </w:r>
      <w:r w:rsidRPr="00A93284">
        <w:rPr>
          <w:rFonts w:ascii="Book Antiqua" w:hAnsi="Book Antiqua" w:cs="Arial"/>
        </w:rPr>
        <w:fldChar w:fldCharType="begin"/>
      </w:r>
      <w:r w:rsidR="006B3D53" w:rsidRPr="00A93284">
        <w:rPr>
          <w:rFonts w:ascii="Book Antiqua" w:hAnsi="Book Antiqua" w:cs="Arial"/>
        </w:rPr>
        <w:instrText xml:space="preserve"> ADDIN EN.CITE &lt;EndNote&gt;&lt;Cite&gt;&lt;Author&gt;Warkentin&lt;/Author&gt;&lt;Year&gt;2001&lt;/Year&gt;&lt;RecNum&gt;2212&lt;/RecNum&gt;&lt;DisplayText&gt;&lt;style face="superscript"&gt;[1]&lt;/style&gt;&lt;/DisplayText&gt;&lt;record&gt;&lt;rec-number&gt;2212&lt;/rec-number&gt;&lt;foreign-keys&gt;&lt;key app="EN" db-id="vrpz25a9yx50wue5ewzxtvdefftw99wpssad" timestamp="1427662957"&gt;2212&lt;/key&gt;&lt;/foreign-keys&gt;&lt;ref-type name="Book"&gt;6&lt;/ref-type&gt;&lt;contributors&gt;&lt;authors&gt;&lt;author&gt;Warkentin, T.E.&lt;/author&gt;&lt;/authors&gt;&lt;tertiary-authors&gt;&lt;author&gt;Warkentin, T.E.; Greinacher, A.&lt;/author&gt;&lt;/tertiary-authors&gt;&lt;/contributors&gt;&lt;titles&gt;&lt;title&gt;Clinical picture of heparin-induced thrombocytopenia&lt;/title&gt;&lt;secondary-title&gt;Heparin-induced thrombocytopenia&lt;/secondary-title&gt;&lt;/titles&gt;&lt;section&gt;43–86&lt;/section&gt;&lt;dates&gt;&lt;year&gt;2001&lt;/year&gt;&lt;/dates&gt;&lt;publisher&gt;New York: Marcel Dekker&lt;/publisher&gt;&lt;urls&gt;&lt;/urls&gt;&lt;/record&gt;&lt;/Cite&gt;&lt;/EndNote&gt;</w:instrText>
      </w:r>
      <w:r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1]</w:t>
      </w:r>
      <w:r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  <w:lang w:val="en-US"/>
        </w:rPr>
        <w:t xml:space="preserve">. Therefore, HIT type II should be considered in every patient who develops thrombocytopenia, thrombosis, embolism, vascular obliteration, or skin </w:t>
      </w:r>
      <w:proofErr w:type="spellStart"/>
      <w:r w:rsidRPr="00A93284">
        <w:rPr>
          <w:rFonts w:ascii="Book Antiqua" w:hAnsi="Book Antiqua" w:cs="Arial"/>
          <w:lang w:val="en-US"/>
        </w:rPr>
        <w:t>necroses</w:t>
      </w:r>
      <w:proofErr w:type="spellEnd"/>
      <w:r w:rsidRPr="00A93284">
        <w:rPr>
          <w:rFonts w:ascii="Book Antiqua" w:hAnsi="Book Antiqua" w:cs="Arial"/>
          <w:lang w:val="en-US"/>
        </w:rPr>
        <w:t xml:space="preserve"> during heparin therapy.</w:t>
      </w:r>
    </w:p>
    <w:p w14:paraId="0239104B" w14:textId="240947D2" w:rsidR="00257975" w:rsidRPr="00A93284" w:rsidRDefault="00257975" w:rsidP="00950696">
      <w:pPr>
        <w:tabs>
          <w:tab w:val="left" w:pos="709"/>
        </w:tabs>
        <w:spacing w:line="360" w:lineRule="auto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HIT type II is caused by IgG antibodies </w:t>
      </w:r>
      <w:r w:rsidR="00F951DA" w:rsidRPr="00A93284">
        <w:rPr>
          <w:rFonts w:ascii="Book Antiqua" w:hAnsi="Book Antiqua" w:cs="Arial"/>
          <w:lang w:val="en-US"/>
        </w:rPr>
        <w:t xml:space="preserve">binding with </w:t>
      </w:r>
      <w:r w:rsidRPr="00A93284">
        <w:rPr>
          <w:rFonts w:ascii="Book Antiqua" w:hAnsi="Book Antiqua" w:cs="Arial"/>
          <w:lang w:val="en-US"/>
        </w:rPr>
        <w:t xml:space="preserve">complexes </w:t>
      </w:r>
      <w:r w:rsidR="00DF39E0" w:rsidRPr="00A93284">
        <w:rPr>
          <w:rFonts w:ascii="Book Antiqua" w:hAnsi="Book Antiqua" w:cs="Arial"/>
          <w:lang w:val="en-US"/>
        </w:rPr>
        <w:t>of negatively</w:t>
      </w:r>
      <w:r w:rsidRPr="00A93284">
        <w:rPr>
          <w:rFonts w:ascii="Book Antiqua" w:hAnsi="Book Antiqua" w:cs="Arial"/>
          <w:lang w:val="en-US"/>
        </w:rPr>
        <w:t xml:space="preserve"> charged heparin molecule</w:t>
      </w:r>
      <w:r w:rsidR="00F951DA" w:rsidRPr="00A93284">
        <w:rPr>
          <w:rFonts w:ascii="Book Antiqua" w:hAnsi="Book Antiqua" w:cs="Arial"/>
          <w:lang w:val="en-US"/>
        </w:rPr>
        <w:t>s</w:t>
      </w:r>
      <w:r w:rsidRPr="00A93284">
        <w:rPr>
          <w:rFonts w:ascii="Book Antiqua" w:hAnsi="Book Antiqua" w:cs="Arial"/>
          <w:lang w:val="en-US"/>
        </w:rPr>
        <w:t xml:space="preserve"> </w:t>
      </w:r>
      <w:r w:rsidR="00F951DA" w:rsidRPr="00A93284">
        <w:rPr>
          <w:rFonts w:ascii="Book Antiqua" w:hAnsi="Book Antiqua" w:cs="Arial"/>
          <w:lang w:val="en-US"/>
        </w:rPr>
        <w:t xml:space="preserve">and </w:t>
      </w:r>
      <w:r w:rsidRPr="00A93284">
        <w:rPr>
          <w:rFonts w:ascii="Book Antiqua" w:hAnsi="Book Antiqua" w:cs="Arial"/>
          <w:lang w:val="en-US"/>
        </w:rPr>
        <w:t xml:space="preserve">a positively charged, soluble platelet protein platelet factor 4 (PF4). When several of these antibodies bind </w:t>
      </w:r>
      <w:r w:rsidR="00F951DA" w:rsidRPr="00A93284">
        <w:rPr>
          <w:rFonts w:ascii="Book Antiqua" w:hAnsi="Book Antiqua" w:cs="Arial"/>
          <w:lang w:val="en-US"/>
        </w:rPr>
        <w:t xml:space="preserve">with </w:t>
      </w:r>
      <w:r w:rsidRPr="00A93284">
        <w:rPr>
          <w:rFonts w:ascii="Book Antiqua" w:hAnsi="Book Antiqua" w:cs="Arial"/>
          <w:lang w:val="en-US"/>
        </w:rPr>
        <w:t>PF4/heparin complexes, immune</w:t>
      </w:r>
      <w:r w:rsidR="00F951DA" w:rsidRPr="00A93284">
        <w:rPr>
          <w:rFonts w:ascii="Book Antiqua" w:hAnsi="Book Antiqua" w:cs="Arial"/>
          <w:lang w:val="en-US"/>
        </w:rPr>
        <w:t xml:space="preserve"> </w:t>
      </w:r>
      <w:r w:rsidRPr="00A93284">
        <w:rPr>
          <w:rFonts w:ascii="Book Antiqua" w:hAnsi="Book Antiqua" w:cs="Arial"/>
          <w:lang w:val="en-US"/>
        </w:rPr>
        <w:t xml:space="preserve">complexes are formed </w:t>
      </w:r>
      <w:r w:rsidR="00F951DA" w:rsidRPr="00A93284">
        <w:rPr>
          <w:rFonts w:ascii="Book Antiqua" w:hAnsi="Book Antiqua" w:cs="Arial"/>
          <w:lang w:val="en-US"/>
        </w:rPr>
        <w:t xml:space="preserve">that </w:t>
      </w:r>
      <w:r w:rsidRPr="00A93284">
        <w:rPr>
          <w:rFonts w:ascii="Book Antiqua" w:hAnsi="Book Antiqua" w:cs="Arial"/>
          <w:lang w:val="en-US"/>
        </w:rPr>
        <w:t xml:space="preserve">activate platelets </w:t>
      </w:r>
      <w:r w:rsidRPr="00A93284">
        <w:rPr>
          <w:rFonts w:ascii="Book Antiqua" w:hAnsi="Book Antiqua" w:cs="Arial"/>
          <w:i/>
          <w:lang w:val="en-US"/>
        </w:rPr>
        <w:t>via</w:t>
      </w:r>
      <w:r w:rsidRPr="00A93284">
        <w:rPr>
          <w:rFonts w:ascii="Book Antiqua" w:hAnsi="Book Antiqua" w:cs="Arial"/>
          <w:lang w:val="en-US"/>
        </w:rPr>
        <w:t xml:space="preserve"> the platelet Fc-receptor. Activated platelets provide the </w:t>
      </w:r>
      <w:proofErr w:type="spellStart"/>
      <w:r w:rsidRPr="00A93284">
        <w:rPr>
          <w:rFonts w:ascii="Book Antiqua" w:hAnsi="Book Antiqua" w:cs="Arial"/>
          <w:lang w:val="en-US"/>
        </w:rPr>
        <w:t>cattalythic</w:t>
      </w:r>
      <w:proofErr w:type="spellEnd"/>
      <w:r w:rsidRPr="00A93284">
        <w:rPr>
          <w:rFonts w:ascii="Book Antiqua" w:hAnsi="Book Antiqua" w:cs="Arial"/>
          <w:lang w:val="en-US"/>
        </w:rPr>
        <w:t xml:space="preserve"> surface for enhanced thrombin generation, which is the reason for a</w:t>
      </w:r>
      <w:r w:rsidR="001E34A0" w:rsidRPr="00A93284">
        <w:rPr>
          <w:rFonts w:ascii="Book Antiqua" w:hAnsi="Book Antiqua" w:cs="Arial"/>
          <w:lang w:val="en-US"/>
        </w:rPr>
        <w:t>n increased risk for thrombosis</w:t>
      </w:r>
      <w:r w:rsidRPr="00A93284">
        <w:rPr>
          <w:rFonts w:ascii="Book Antiqua" w:hAnsi="Book Antiqua" w:cs="Arial"/>
          <w:lang w:val="en-US"/>
        </w:rPr>
        <w:fldChar w:fldCharType="begin"/>
      </w:r>
      <w:r w:rsidR="006B3D53" w:rsidRPr="00A93284">
        <w:rPr>
          <w:rFonts w:ascii="Book Antiqua" w:hAnsi="Book Antiqua" w:cs="Arial"/>
          <w:lang w:val="en-US"/>
        </w:rPr>
        <w:instrText xml:space="preserve"> ADDIN EN.CITE &lt;EndNote&gt;&lt;Cite&gt;&lt;Author&gt;Fabris&lt;/Author&gt;&lt;Year&gt;2000&lt;/Year&gt;&lt;RecNum&gt;2418&lt;/RecNum&gt;&lt;DisplayText&gt;&lt;style face="superscript"&gt;[2]&lt;/style&gt;&lt;/DisplayText&gt;&lt;record&gt;&lt;rec-number&gt;2418&lt;/rec-number&gt;&lt;foreign-keys&gt;&lt;key app="EN" db-id="vrpz25a9yx50wue5ewzxtvdefftw99wpssad" timestamp="1431470880"&gt;2418&lt;/key&gt;&lt;/foreign-keys&gt;&lt;ref-type name="Journal Article"&gt;17&lt;/ref-type&gt;&lt;contributors&gt;&lt;authors&gt;&lt;author&gt;Fabris, F.&lt;/author&gt;&lt;author&gt;Luzzatto, G.&lt;/author&gt;&lt;author&gt;Stefani, P. M.&lt;/author&gt;&lt;author&gt;Girolami, B.&lt;/author&gt;&lt;author&gt;Cella, G.&lt;/author&gt;&lt;author&gt;Girolami, A.&lt;/author&gt;&lt;/authors&gt;&lt;/contributors&gt;&lt;auth-address&gt;Istituto di Semeiotica Medica, via Ospedale 105, 35100 Padua, Italy. ffabris@ux1.unipd.it.&lt;/auth-address&gt;&lt;titles&gt;&lt;title&gt;Heparin-induced thrombocytopenia&lt;/title&gt;&lt;secondary-title&gt;Haematologica&lt;/secondary-title&gt;&lt;alt-title&gt;Haematologica&lt;/alt-title&gt;&lt;/titles&gt;&lt;periodical&gt;&lt;full-title&gt;Haematologica&lt;/full-title&gt;&lt;abbr-1&gt;Haematologica&lt;/abbr-1&gt;&lt;/periodical&gt;&lt;alt-periodical&gt;&lt;full-title&gt;Haematologica&lt;/full-title&gt;&lt;abbr-1&gt;Haematologica&lt;/abbr-1&gt;&lt;/alt-periodical&gt;&lt;pages&gt;72-81&lt;/pages&gt;&lt;volume&gt;85&lt;/volume&gt;&lt;number&gt;1&lt;/number&gt;&lt;keywords&gt;&lt;keyword&gt;Heparin/*adverse effects/immunology&lt;/keyword&gt;&lt;keyword&gt;Humans&lt;/keyword&gt;&lt;keyword&gt;Incidence&lt;/keyword&gt;&lt;keyword&gt;Platelet Activation/immunology&lt;/keyword&gt;&lt;keyword&gt;Practice Guidelines as Topic&lt;/keyword&gt;&lt;keyword&gt;Thrombocytopenia/*chemically induced/epidemiology/immunology&lt;/keyword&gt;&lt;/keywords&gt;&lt;dates&gt;&lt;year&gt;2000&lt;/year&gt;&lt;pub-dates&gt;&lt;date&gt;Jan&lt;/date&gt;&lt;/pub-dates&gt;&lt;/dates&gt;&lt;isbn&gt;0390-6078 (Print)&amp;#xD;0390-6078 (Linking)&lt;/isbn&gt;&lt;accession-num&gt;10629596&lt;/accession-num&gt;&lt;urls&gt;&lt;related-urls&gt;&lt;url&gt;http://www.ncbi.nlm.nih.gov/pubmed/10629596&lt;/url&gt;&lt;/related-urls&gt;&lt;/urls&gt;&lt;/record&gt;&lt;/Cite&gt;&lt;/EndNote&gt;</w:instrText>
      </w:r>
      <w:r w:rsidRPr="00A93284">
        <w:rPr>
          <w:rFonts w:ascii="Book Antiqua" w:hAnsi="Book Antiqua" w:cs="Arial"/>
          <w:lang w:val="en-US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  <w:lang w:val="en-US"/>
        </w:rPr>
        <w:t>[2]</w:t>
      </w:r>
      <w:r w:rsidRPr="00A93284">
        <w:rPr>
          <w:rFonts w:ascii="Book Antiqua" w:hAnsi="Book Antiqua" w:cs="Arial"/>
          <w:lang w:val="en-US"/>
        </w:rPr>
        <w:fldChar w:fldCharType="end"/>
      </w:r>
      <w:r w:rsidRPr="00A93284">
        <w:rPr>
          <w:rFonts w:ascii="Book Antiqua" w:hAnsi="Book Antiqua" w:cs="Arial"/>
          <w:lang w:val="en-US"/>
        </w:rPr>
        <w:t>, especially when other risk factors for thrombosis are present.</w:t>
      </w:r>
    </w:p>
    <w:p w14:paraId="26046F4A" w14:textId="721AFD98" w:rsidR="00445BBA" w:rsidRPr="00A93284" w:rsidRDefault="00257975" w:rsidP="00950696">
      <w:pPr>
        <w:tabs>
          <w:tab w:val="left" w:pos="709"/>
        </w:tabs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Enzyme Linked Immunosorbent Assay (EIA) can detect the anti-PF4/heparin antibodies underlying HIT. However, in the context of HIT, only anti-PF4/heparin IgG antibodies are relevant, as IgM and IgA antibodies cannot bind </w:t>
      </w:r>
      <w:r w:rsidR="004D76E6" w:rsidRPr="00A93284">
        <w:rPr>
          <w:rFonts w:ascii="Book Antiqua" w:hAnsi="Book Antiqua" w:cs="Arial"/>
          <w:lang w:val="en-US"/>
        </w:rPr>
        <w:t xml:space="preserve">to </w:t>
      </w:r>
      <w:r w:rsidRPr="00A93284">
        <w:rPr>
          <w:rFonts w:ascii="Book Antiqua" w:hAnsi="Book Antiqua" w:cs="Arial"/>
          <w:lang w:val="en-US"/>
        </w:rPr>
        <w:t>the platelet Fc receptor and can therefore not induce platelet activation with</w:t>
      </w:r>
      <w:r w:rsidR="001F1598" w:rsidRPr="00A93284">
        <w:rPr>
          <w:rFonts w:ascii="Book Antiqua" w:hAnsi="Book Antiqua" w:cs="Arial"/>
          <w:lang w:val="en-US"/>
        </w:rPr>
        <w:t xml:space="preserve"> subsequent thrombin generation</w:t>
      </w:r>
      <w:r w:rsidRPr="00A93284">
        <w:rPr>
          <w:rFonts w:ascii="Book Antiqua" w:hAnsi="Book Antiqua" w:cs="Arial"/>
          <w:lang w:val="en-US"/>
        </w:rPr>
        <w:fldChar w:fldCharType="begin">
          <w:fldData xml:space="preserve">PEVuZE5vdGU+PENpdGU+PEF1dGhvcj5BbWlyYWw8L0F1dGhvcj48WWVhcj4xOTk2PC9ZZWFyPjxS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</w:fldData>
        </w:fldChar>
      </w:r>
      <w:r w:rsidR="006B3D53" w:rsidRPr="00A93284">
        <w:rPr>
          <w:rFonts w:ascii="Book Antiqua" w:hAnsi="Book Antiqua" w:cs="Arial"/>
          <w:lang w:val="en-US"/>
        </w:rPr>
        <w:instrText xml:space="preserve"> ADDIN EN.CITE </w:instrText>
      </w:r>
      <w:r w:rsidR="006B3D53" w:rsidRPr="00A93284">
        <w:rPr>
          <w:rFonts w:ascii="Book Antiqua" w:hAnsi="Book Antiqua" w:cs="Arial"/>
          <w:lang w:val="en-US"/>
        </w:rPr>
        <w:fldChar w:fldCharType="begin">
          <w:fldData xml:space="preserve">PEVuZE5vdGU+PENpdGU+PEF1dGhvcj5BbWlyYWw8L0F1dGhvcj48WWVhcj4xOTk2PC9ZZWFyPjxS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</w:fldData>
        </w:fldChar>
      </w:r>
      <w:r w:rsidR="006B3D53" w:rsidRPr="00A93284">
        <w:rPr>
          <w:rFonts w:ascii="Book Antiqua" w:hAnsi="Book Antiqua" w:cs="Arial"/>
          <w:lang w:val="en-US"/>
        </w:rPr>
        <w:instrText xml:space="preserve"> ADDIN EN.CITE.DATA </w:instrText>
      </w:r>
      <w:r w:rsidR="006B3D53" w:rsidRPr="00A93284">
        <w:rPr>
          <w:rFonts w:ascii="Book Antiqua" w:hAnsi="Book Antiqua" w:cs="Arial"/>
          <w:lang w:val="en-US"/>
        </w:rPr>
      </w:r>
      <w:r w:rsidR="006B3D53" w:rsidRPr="00A93284">
        <w:rPr>
          <w:rFonts w:ascii="Book Antiqua" w:hAnsi="Book Antiqua" w:cs="Arial"/>
          <w:lang w:val="en-US"/>
        </w:rPr>
        <w:fldChar w:fldCharType="end"/>
      </w:r>
      <w:r w:rsidRPr="00A93284">
        <w:rPr>
          <w:rFonts w:ascii="Book Antiqua" w:hAnsi="Book Antiqua" w:cs="Arial"/>
          <w:lang w:val="en-US"/>
        </w:rPr>
      </w:r>
      <w:r w:rsidRPr="00A93284">
        <w:rPr>
          <w:rFonts w:ascii="Book Antiqua" w:hAnsi="Book Antiqua" w:cs="Arial"/>
          <w:lang w:val="en-US"/>
        </w:rPr>
        <w:fldChar w:fldCharType="separate"/>
      </w:r>
      <w:r w:rsidR="001F1598" w:rsidRPr="00A93284">
        <w:rPr>
          <w:rFonts w:ascii="Book Antiqua" w:hAnsi="Book Antiqua" w:cs="Arial"/>
          <w:noProof/>
          <w:vertAlign w:val="superscript"/>
          <w:lang w:val="en-US"/>
        </w:rPr>
        <w:t>[3,</w:t>
      </w:r>
      <w:r w:rsidR="006B3D53" w:rsidRPr="00A93284">
        <w:rPr>
          <w:rFonts w:ascii="Book Antiqua" w:hAnsi="Book Antiqua" w:cs="Arial"/>
          <w:noProof/>
          <w:vertAlign w:val="superscript"/>
          <w:lang w:val="en-US"/>
        </w:rPr>
        <w:t>4]</w:t>
      </w:r>
      <w:r w:rsidRPr="00A93284">
        <w:rPr>
          <w:rFonts w:ascii="Book Antiqua" w:hAnsi="Book Antiqua" w:cs="Arial"/>
          <w:lang w:val="en-US"/>
        </w:rPr>
        <w:fldChar w:fldCharType="end"/>
      </w:r>
      <w:r w:rsidR="00DF39E0" w:rsidRPr="00A93284">
        <w:rPr>
          <w:rFonts w:ascii="Book Antiqua" w:hAnsi="Book Antiqua" w:cs="Arial"/>
          <w:lang w:val="en-US"/>
        </w:rPr>
        <w:t>. Platelet activating antibodies can be identified by functional assays such a</w:t>
      </w:r>
      <w:r w:rsidR="001F1598" w:rsidRPr="00A93284">
        <w:rPr>
          <w:rFonts w:ascii="Book Antiqua" w:hAnsi="Book Antiqua" w:cs="Arial"/>
          <w:lang w:val="en-US"/>
        </w:rPr>
        <w:t>s Serotonin Release Assay (SRA)</w:t>
      </w:r>
      <w:r w:rsidR="00DF39E0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E1PC9ZZWFy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E1PC9ZZWFy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DF39E0" w:rsidRPr="00A93284">
        <w:rPr>
          <w:rFonts w:ascii="Book Antiqua" w:hAnsi="Book Antiqua" w:cs="Arial"/>
        </w:rPr>
      </w:r>
      <w:r w:rsidR="00DF39E0" w:rsidRPr="00A93284">
        <w:rPr>
          <w:rFonts w:ascii="Book Antiqua" w:hAnsi="Book Antiqua" w:cs="Arial"/>
        </w:rPr>
        <w:fldChar w:fldCharType="separate"/>
      </w:r>
      <w:r w:rsidR="001F1598" w:rsidRPr="00A93284">
        <w:rPr>
          <w:rFonts w:ascii="Book Antiqua" w:hAnsi="Book Antiqua" w:cs="Arial"/>
          <w:noProof/>
          <w:vertAlign w:val="superscript"/>
        </w:rPr>
        <w:t>[5,</w:t>
      </w:r>
      <w:r w:rsidR="006B3D53" w:rsidRPr="00A93284">
        <w:rPr>
          <w:rFonts w:ascii="Book Antiqua" w:hAnsi="Book Antiqua" w:cs="Arial"/>
          <w:noProof/>
          <w:vertAlign w:val="superscript"/>
        </w:rPr>
        <w:t>6]</w:t>
      </w:r>
      <w:r w:rsidR="00DF39E0" w:rsidRPr="00A93284">
        <w:rPr>
          <w:rFonts w:ascii="Book Antiqua" w:hAnsi="Book Antiqua" w:cs="Arial"/>
        </w:rPr>
        <w:fldChar w:fldCharType="end"/>
      </w:r>
      <w:r w:rsidR="00DF39E0" w:rsidRPr="00A93284">
        <w:rPr>
          <w:rFonts w:ascii="Book Antiqua" w:hAnsi="Book Antiqua" w:cs="Arial"/>
          <w:lang w:val="en-US"/>
        </w:rPr>
        <w:t xml:space="preserve"> and Heparin Induced P</w:t>
      </w:r>
      <w:r w:rsidR="001F1598" w:rsidRPr="00A93284">
        <w:rPr>
          <w:rFonts w:ascii="Book Antiqua" w:hAnsi="Book Antiqua" w:cs="Arial"/>
          <w:lang w:val="en-US"/>
        </w:rPr>
        <w:t>latelet Activation Assay (HIPA)</w:t>
      </w:r>
      <w:r w:rsidR="00DF39E0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0PC9ZZWFy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0PC9ZZWFy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DF39E0" w:rsidRPr="00A93284">
        <w:rPr>
          <w:rFonts w:ascii="Book Antiqua" w:hAnsi="Book Antiqua" w:cs="Arial"/>
        </w:rPr>
      </w:r>
      <w:r w:rsidR="00DF39E0" w:rsidRPr="00A93284">
        <w:rPr>
          <w:rFonts w:ascii="Book Antiqua" w:hAnsi="Book Antiqua" w:cs="Arial"/>
        </w:rPr>
        <w:fldChar w:fldCharType="separate"/>
      </w:r>
      <w:r w:rsidR="001F1598" w:rsidRPr="00A93284">
        <w:rPr>
          <w:rFonts w:ascii="Book Antiqua" w:hAnsi="Book Antiqua" w:cs="Arial"/>
          <w:noProof/>
          <w:vertAlign w:val="superscript"/>
        </w:rPr>
        <w:t>[2,7,</w:t>
      </w:r>
      <w:r w:rsidR="006B3D53" w:rsidRPr="00A93284">
        <w:rPr>
          <w:rFonts w:ascii="Book Antiqua" w:hAnsi="Book Antiqua" w:cs="Arial"/>
          <w:noProof/>
          <w:vertAlign w:val="superscript"/>
        </w:rPr>
        <w:t>8]</w:t>
      </w:r>
      <w:r w:rsidR="00DF39E0" w:rsidRPr="00A93284">
        <w:rPr>
          <w:rFonts w:ascii="Book Antiqua" w:hAnsi="Book Antiqua" w:cs="Arial"/>
        </w:rPr>
        <w:fldChar w:fldCharType="end"/>
      </w:r>
      <w:r w:rsidR="00DF39E0" w:rsidRPr="00A93284">
        <w:rPr>
          <w:rFonts w:ascii="Book Antiqua" w:hAnsi="Book Antiqua" w:cs="Arial"/>
          <w:lang w:val="en-US"/>
        </w:rPr>
        <w:t>. This stepwise emergence of seroconversion (</w:t>
      </w:r>
      <w:r w:rsidR="00B72364" w:rsidRPr="00A93284">
        <w:rPr>
          <w:rFonts w:ascii="Book Antiqua" w:hAnsi="Book Antiqua" w:cs="Arial"/>
          <w:lang w:val="en-US"/>
        </w:rPr>
        <w:t>EIA</w:t>
      </w:r>
      <w:r w:rsidR="00DF39E0" w:rsidRPr="00A93284">
        <w:rPr>
          <w:rFonts w:ascii="Book Antiqua" w:hAnsi="Book Antiqua" w:cs="Arial"/>
          <w:lang w:val="en-US"/>
        </w:rPr>
        <w:t xml:space="preserve">), activating </w:t>
      </w:r>
      <w:r w:rsidR="00DF39E0" w:rsidRPr="00A93284">
        <w:rPr>
          <w:rFonts w:ascii="Book Antiqua" w:hAnsi="Book Antiqua" w:cs="Arial"/>
          <w:lang w:val="en-US"/>
        </w:rPr>
        <w:lastRenderedPageBreak/>
        <w:t xml:space="preserve">antibodies (SRA / HIPA), thrombocytopenia, and HIT II associated thrombosis (HIT thrombotic syndrome: HITTS) has previously been illustrated as an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="00DF39E0" w:rsidRPr="00A93284">
        <w:rPr>
          <w:rFonts w:ascii="Book Antiqua" w:hAnsi="Book Antiqua" w:cs="Arial"/>
          <w:lang w:val="en-US"/>
        </w:rPr>
        <w:t>iceberg model of HIT</w:t>
      </w:r>
      <w:r w:rsidR="00E855BD" w:rsidRPr="00A93284">
        <w:rPr>
          <w:rFonts w:ascii="Book Antiqua" w:eastAsia="宋体" w:hAnsi="Book Antiqua" w:cs="Arial"/>
          <w:lang w:val="en-US" w:eastAsia="zh-CN"/>
        </w:rPr>
        <w:t>”</w:t>
      </w:r>
      <w:r w:rsidR="001E34A0" w:rsidRPr="00A93284">
        <w:rPr>
          <w:rFonts w:ascii="Book Antiqua" w:hAnsi="Book Antiqua" w:cs="Arial"/>
          <w:lang w:val="en-US"/>
        </w:rPr>
        <w:t xml:space="preserve"> (</w:t>
      </w:r>
      <w:r w:rsidR="008E37DC">
        <w:rPr>
          <w:rFonts w:ascii="Book Antiqua" w:eastAsia="宋体" w:hAnsi="Book Antiqua" w:cs="Arial" w:hint="eastAsia"/>
          <w:lang w:val="en-US" w:eastAsia="zh-CN"/>
        </w:rPr>
        <w:t>F</w:t>
      </w:r>
      <w:r w:rsidR="001E34A0" w:rsidRPr="00A93284">
        <w:rPr>
          <w:rFonts w:ascii="Book Antiqua" w:hAnsi="Book Antiqua" w:cs="Arial"/>
          <w:lang w:val="en-US"/>
        </w:rPr>
        <w:t>igure 1)</w:t>
      </w:r>
      <w:r w:rsidR="00DF39E0" w:rsidRPr="00A93284">
        <w:rPr>
          <w:rFonts w:ascii="Book Antiqua" w:hAnsi="Book Antiqua"/>
        </w:rPr>
        <w:fldChar w:fldCharType="begin">
          <w:fldData xml:space="preserve">PEVuZE5vdGU+PENpdGU+PEF1dGhvcj5XYXJrZW50aW4gVEU8L0F1dGhvcj48UmVjTnVtPjIyNDA8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</w:fldData>
        </w:fldChar>
      </w:r>
      <w:r w:rsidR="006B3D53" w:rsidRPr="00A93284">
        <w:rPr>
          <w:rFonts w:ascii="Book Antiqua" w:hAnsi="Book Antiqua"/>
        </w:rPr>
        <w:instrText xml:space="preserve"> ADDIN EN.CITE </w:instrText>
      </w:r>
      <w:r w:rsidR="006B3D53" w:rsidRPr="00A93284">
        <w:rPr>
          <w:rFonts w:ascii="Book Antiqua" w:hAnsi="Book Antiqua"/>
        </w:rPr>
        <w:fldChar w:fldCharType="begin">
          <w:fldData xml:space="preserve">PEVuZE5vdGU+PENpdGU+PEF1dGhvcj5XYXJrZW50aW4gVEU8L0F1dGhvcj48UmVjTnVtPjIyNDA8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</w:fldData>
        </w:fldChar>
      </w:r>
      <w:r w:rsidR="006B3D53" w:rsidRPr="00A93284">
        <w:rPr>
          <w:rFonts w:ascii="Book Antiqua" w:hAnsi="Book Antiqua"/>
        </w:rPr>
        <w:instrText xml:space="preserve"> ADDIN EN.CITE.DATA </w:instrText>
      </w:r>
      <w:r w:rsidR="006B3D53" w:rsidRPr="00A93284">
        <w:rPr>
          <w:rFonts w:ascii="Book Antiqua" w:hAnsi="Book Antiqua"/>
        </w:rPr>
      </w:r>
      <w:r w:rsidR="006B3D53" w:rsidRPr="00A93284">
        <w:rPr>
          <w:rFonts w:ascii="Book Antiqua" w:hAnsi="Book Antiqua"/>
        </w:rPr>
        <w:fldChar w:fldCharType="end"/>
      </w:r>
      <w:r w:rsidR="00DF39E0" w:rsidRPr="00A93284">
        <w:rPr>
          <w:rFonts w:ascii="Book Antiqua" w:hAnsi="Book Antiqua"/>
        </w:rPr>
      </w:r>
      <w:r w:rsidR="00DF39E0" w:rsidRPr="00A93284">
        <w:rPr>
          <w:rFonts w:ascii="Book Antiqua" w:hAnsi="Book Antiqua"/>
        </w:rPr>
        <w:fldChar w:fldCharType="separate"/>
      </w:r>
      <w:r w:rsidR="001F1598" w:rsidRPr="00A93284">
        <w:rPr>
          <w:rFonts w:ascii="Book Antiqua" w:hAnsi="Book Antiqua"/>
          <w:noProof/>
          <w:vertAlign w:val="superscript"/>
        </w:rPr>
        <w:t>[4,9</w:t>
      </w:r>
      <w:r w:rsidR="001F1598" w:rsidRPr="00A93284">
        <w:rPr>
          <w:rFonts w:ascii="Book Antiqua" w:eastAsia="宋体" w:hAnsi="Book Antiqua"/>
          <w:noProof/>
          <w:vertAlign w:val="superscript"/>
          <w:lang w:eastAsia="zh-CN"/>
        </w:rPr>
        <w:t>,</w:t>
      </w:r>
      <w:r w:rsidR="006B3D53" w:rsidRPr="00A93284">
        <w:rPr>
          <w:rFonts w:ascii="Book Antiqua" w:hAnsi="Book Antiqua"/>
          <w:noProof/>
          <w:vertAlign w:val="superscript"/>
        </w:rPr>
        <w:t>11]</w:t>
      </w:r>
      <w:r w:rsidR="00DF39E0" w:rsidRPr="00A93284">
        <w:rPr>
          <w:rFonts w:ascii="Book Antiqua" w:hAnsi="Book Antiqua"/>
        </w:rPr>
        <w:fldChar w:fldCharType="end"/>
      </w:r>
      <w:r w:rsidR="00DF39E0" w:rsidRPr="00A93284">
        <w:rPr>
          <w:rFonts w:ascii="Book Antiqua" w:hAnsi="Book Antiqua"/>
        </w:rPr>
        <w:t>.</w:t>
      </w:r>
      <w:r w:rsidR="006103BD" w:rsidRPr="00A93284">
        <w:rPr>
          <w:rFonts w:ascii="Book Antiqua" w:hAnsi="Book Antiqua"/>
        </w:rPr>
        <w:t xml:space="preserve"> </w:t>
      </w:r>
      <w:r w:rsidR="00445BBA" w:rsidRPr="00A93284">
        <w:rPr>
          <w:rFonts w:ascii="Book Antiqua" w:hAnsi="Book Antiqua" w:cs="Arial"/>
          <w:lang w:val="en-US"/>
        </w:rPr>
        <w:t>As only a minority of anti-PF4/heparin antibodies induces HIT, the diagnosis of HIT requires both, cl</w:t>
      </w:r>
      <w:r w:rsidR="001F1598" w:rsidRPr="00A93284">
        <w:rPr>
          <w:rFonts w:ascii="Book Antiqua" w:hAnsi="Book Antiqua" w:cs="Arial"/>
          <w:lang w:val="en-US"/>
        </w:rPr>
        <w:t>inical and serological findings</w:t>
      </w:r>
      <w:r w:rsidR="00445BBA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0PC9ZZWFy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0PC9ZZWFy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445BBA" w:rsidRPr="00A93284">
        <w:rPr>
          <w:rFonts w:ascii="Book Antiqua" w:hAnsi="Book Antiqua" w:cs="Arial"/>
        </w:rPr>
      </w:r>
      <w:r w:rsidR="00445BBA" w:rsidRPr="00A93284">
        <w:rPr>
          <w:rFonts w:ascii="Book Antiqua" w:hAnsi="Book Antiqua" w:cs="Arial"/>
        </w:rPr>
        <w:fldChar w:fldCharType="separate"/>
      </w:r>
      <w:r w:rsidR="001F1598" w:rsidRPr="00A93284">
        <w:rPr>
          <w:rFonts w:ascii="Book Antiqua" w:hAnsi="Book Antiqua" w:cs="Arial"/>
          <w:noProof/>
          <w:vertAlign w:val="superscript"/>
        </w:rPr>
        <w:t>[4,</w:t>
      </w:r>
      <w:r w:rsidR="006B3D53" w:rsidRPr="00A93284">
        <w:rPr>
          <w:rFonts w:ascii="Book Antiqua" w:hAnsi="Book Antiqua" w:cs="Arial"/>
          <w:noProof/>
          <w:vertAlign w:val="superscript"/>
        </w:rPr>
        <w:t>7]</w:t>
      </w:r>
      <w:r w:rsidR="00445BBA" w:rsidRPr="00A93284">
        <w:rPr>
          <w:rFonts w:ascii="Book Antiqua" w:hAnsi="Book Antiqua" w:cs="Arial"/>
        </w:rPr>
        <w:fldChar w:fldCharType="end"/>
      </w:r>
      <w:r w:rsidR="00445BBA" w:rsidRPr="00A93284">
        <w:rPr>
          <w:rFonts w:ascii="Book Antiqua" w:hAnsi="Book Antiqua" w:cs="Arial"/>
          <w:lang w:val="en-US"/>
        </w:rPr>
        <w:t xml:space="preserve">. </w:t>
      </w:r>
    </w:p>
    <w:p w14:paraId="5CA23A01" w14:textId="4D2EFA5C" w:rsidR="00DB3D67" w:rsidRPr="00A93284" w:rsidRDefault="00445BBA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>Unfortunately, a major criteri</w:t>
      </w:r>
      <w:r w:rsidR="004D76E6" w:rsidRPr="00A93284">
        <w:rPr>
          <w:rFonts w:ascii="Book Antiqua" w:hAnsi="Book Antiqua" w:cs="Arial"/>
          <w:lang w:val="en-US"/>
        </w:rPr>
        <w:t xml:space="preserve">on </w:t>
      </w:r>
      <w:r w:rsidRPr="00A93284">
        <w:rPr>
          <w:rFonts w:ascii="Book Antiqua" w:hAnsi="Book Antiqua" w:cs="Arial"/>
          <w:lang w:val="en-US"/>
        </w:rPr>
        <w:t>of HIT, a platelet count decrease by more than 50%</w:t>
      </w:r>
      <w:r w:rsidR="00392837" w:rsidRPr="00A93284">
        <w:rPr>
          <w:rFonts w:ascii="Book Antiqua" w:hAnsi="Book Antiqua" w:cs="Arial"/>
          <w:lang w:val="en-US"/>
        </w:rPr>
        <w:t>,</w:t>
      </w:r>
      <w:r w:rsidRPr="00A93284">
        <w:rPr>
          <w:rFonts w:ascii="Book Antiqua" w:hAnsi="Book Antiqua" w:cs="Arial"/>
          <w:lang w:val="en-US"/>
        </w:rPr>
        <w:t xml:space="preserve"> is not very specific after major surgery due to a frequent post-operative decrease in platelet counts for surgery</w:t>
      </w:r>
      <w:r w:rsidR="00392837" w:rsidRPr="00A93284">
        <w:rPr>
          <w:rFonts w:ascii="Book Antiqua" w:hAnsi="Book Antiqua" w:cs="Arial"/>
          <w:lang w:val="en-US"/>
        </w:rPr>
        <w:t>-</w:t>
      </w:r>
      <w:r w:rsidRPr="00A93284">
        <w:rPr>
          <w:rFonts w:ascii="Book Antiqua" w:hAnsi="Book Antiqua" w:cs="Arial"/>
          <w:lang w:val="en-US"/>
        </w:rPr>
        <w:t>related reasons</w:t>
      </w:r>
      <w:r w:rsidR="000A0F74" w:rsidRPr="00A93284">
        <w:rPr>
          <w:rFonts w:ascii="Book Antiqua" w:hAnsi="Book Antiqua" w:cs="Arial"/>
          <w:lang w:val="en-US"/>
        </w:rPr>
        <w:t>.</w:t>
      </w:r>
      <w:r w:rsidRPr="00A93284">
        <w:rPr>
          <w:rFonts w:ascii="Book Antiqua" w:hAnsi="Book Antiqua" w:cs="Arial"/>
          <w:lang w:val="en-US"/>
        </w:rPr>
        <w:t xml:space="preserve"> However, HIT occurs typically between day 5 and 14 after start</w:t>
      </w:r>
      <w:r w:rsidR="00392837" w:rsidRPr="00A93284">
        <w:rPr>
          <w:rFonts w:ascii="Book Antiqua" w:hAnsi="Book Antiqua" w:cs="Arial"/>
          <w:lang w:val="en-US"/>
        </w:rPr>
        <w:t>ing</w:t>
      </w:r>
      <w:r w:rsidRPr="00A93284">
        <w:rPr>
          <w:rFonts w:ascii="Book Antiqua" w:hAnsi="Book Antiqua" w:cs="Arial"/>
          <w:lang w:val="en-US"/>
        </w:rPr>
        <w:t xml:space="preserve"> heparin treatment and is often associated with new thrombosis. Taking these criteria together, the diagnosis of HIT becomes likely if the platelet count decreases by &gt;</w:t>
      </w:r>
      <w:r w:rsidR="001F1598" w:rsidRPr="00A93284">
        <w:rPr>
          <w:rFonts w:ascii="Book Antiqua" w:eastAsia="宋体" w:hAnsi="Book Antiqua" w:cs="Arial"/>
          <w:lang w:val="en-US" w:eastAsia="zh-CN"/>
        </w:rPr>
        <w:t xml:space="preserve"> </w:t>
      </w:r>
      <w:r w:rsidRPr="00A93284">
        <w:rPr>
          <w:rFonts w:ascii="Book Antiqua" w:hAnsi="Book Antiqua" w:cs="Arial"/>
          <w:lang w:val="en-US"/>
        </w:rPr>
        <w:t xml:space="preserve">50% between days 5 and 14 after </w:t>
      </w:r>
      <w:r w:rsidR="00392837" w:rsidRPr="00A93284">
        <w:rPr>
          <w:rFonts w:ascii="Book Antiqua" w:hAnsi="Book Antiqua" w:cs="Arial"/>
          <w:lang w:val="en-US"/>
        </w:rPr>
        <w:t xml:space="preserve">starting </w:t>
      </w:r>
      <w:r w:rsidRPr="00A93284">
        <w:rPr>
          <w:rFonts w:ascii="Book Antiqua" w:hAnsi="Book Antiqua" w:cs="Arial"/>
          <w:lang w:val="en-US"/>
        </w:rPr>
        <w:t>heparin</w:t>
      </w:r>
      <w:r w:rsidR="00392837" w:rsidRPr="00A93284">
        <w:rPr>
          <w:rFonts w:ascii="Book Antiqua" w:hAnsi="Book Antiqua" w:cs="Arial"/>
          <w:lang w:val="en-US"/>
        </w:rPr>
        <w:t xml:space="preserve"> treatment</w:t>
      </w:r>
      <w:r w:rsidRPr="00A93284">
        <w:rPr>
          <w:rFonts w:ascii="Book Antiqua" w:hAnsi="Book Antiqua" w:cs="Arial"/>
          <w:lang w:val="en-US"/>
        </w:rPr>
        <w:t>, especially if accompanied by new thrombotic complication</w:t>
      </w:r>
      <w:r w:rsidR="00392837" w:rsidRPr="00A93284">
        <w:rPr>
          <w:rFonts w:ascii="Book Antiqua" w:hAnsi="Book Antiqua" w:cs="Arial"/>
          <w:lang w:val="en-US"/>
        </w:rPr>
        <w:t>s</w:t>
      </w:r>
      <w:r w:rsidRPr="00A93284">
        <w:rPr>
          <w:rFonts w:ascii="Book Antiqua" w:hAnsi="Book Antiqua" w:cs="Arial"/>
          <w:lang w:val="en-US"/>
        </w:rPr>
        <w:t>.</w:t>
      </w:r>
      <w:r w:rsidR="00DB3D67" w:rsidRPr="00A93284">
        <w:rPr>
          <w:rFonts w:ascii="Book Antiqua" w:hAnsi="Book Antiqua" w:cs="Arial"/>
          <w:lang w:val="en-US"/>
        </w:rPr>
        <w:t xml:space="preserve"> Basically, patients receiving heparin need routine laboratory controls of platelet counts to detect an emerg</w:t>
      </w:r>
      <w:r w:rsidR="001E34A0" w:rsidRPr="00A93284">
        <w:rPr>
          <w:rFonts w:ascii="Book Antiqua" w:hAnsi="Book Antiqua" w:cs="Arial"/>
          <w:lang w:val="en-US"/>
        </w:rPr>
        <w:t>ing thrombocytopenia and HIT II</w:t>
      </w:r>
      <w:r w:rsidR="00DB3D67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0PC9ZZWFy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0PC9ZZWFy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DB3D67" w:rsidRPr="00A93284">
        <w:rPr>
          <w:rFonts w:ascii="Book Antiqua" w:hAnsi="Book Antiqua" w:cs="Arial"/>
        </w:rPr>
      </w:r>
      <w:r w:rsidR="00DB3D67" w:rsidRPr="00A93284">
        <w:rPr>
          <w:rFonts w:ascii="Book Antiqua" w:hAnsi="Book Antiqua" w:cs="Arial"/>
        </w:rPr>
        <w:fldChar w:fldCharType="separate"/>
      </w:r>
      <w:r w:rsidR="001F1598" w:rsidRPr="00A93284">
        <w:rPr>
          <w:rFonts w:ascii="Book Antiqua" w:hAnsi="Book Antiqua" w:cs="Arial"/>
          <w:noProof/>
          <w:vertAlign w:val="superscript"/>
        </w:rPr>
        <w:t>[7,</w:t>
      </w:r>
      <w:r w:rsidR="006B3D53" w:rsidRPr="00A93284">
        <w:rPr>
          <w:rFonts w:ascii="Book Antiqua" w:hAnsi="Book Antiqua" w:cs="Arial"/>
          <w:noProof/>
          <w:vertAlign w:val="superscript"/>
        </w:rPr>
        <w:t>12]</w:t>
      </w:r>
      <w:r w:rsidR="00DB3D67" w:rsidRPr="00A93284">
        <w:rPr>
          <w:rFonts w:ascii="Book Antiqua" w:hAnsi="Book Antiqua" w:cs="Arial"/>
        </w:rPr>
        <w:fldChar w:fldCharType="end"/>
      </w:r>
      <w:r w:rsidR="00DB3D67" w:rsidRPr="00A93284">
        <w:rPr>
          <w:rFonts w:ascii="Book Antiqua" w:hAnsi="Book Antiqua" w:cs="Arial"/>
          <w:lang w:val="en-US"/>
        </w:rPr>
        <w:t xml:space="preserve">. </w:t>
      </w:r>
      <w:r w:rsidR="00C9715A" w:rsidRPr="00A93284">
        <w:rPr>
          <w:rFonts w:ascii="Book Antiqua" w:hAnsi="Book Antiqua" w:cs="Arial"/>
          <w:lang w:val="en-US"/>
        </w:rPr>
        <w:t>To this day, no screening procedure</w:t>
      </w:r>
      <w:r w:rsidR="00392837" w:rsidRPr="00A93284">
        <w:rPr>
          <w:rFonts w:ascii="Book Antiqua" w:hAnsi="Book Antiqua" w:cs="Arial"/>
          <w:lang w:val="en-US"/>
        </w:rPr>
        <w:t xml:space="preserve"> exists</w:t>
      </w:r>
      <w:r w:rsidR="00C9715A" w:rsidRPr="00A93284">
        <w:rPr>
          <w:rFonts w:ascii="Book Antiqua" w:hAnsi="Book Antiqua" w:cs="Arial"/>
          <w:lang w:val="en-US"/>
        </w:rPr>
        <w:t xml:space="preserve"> to detect patients at risk </w:t>
      </w:r>
      <w:r w:rsidR="00392837" w:rsidRPr="00A93284">
        <w:rPr>
          <w:rFonts w:ascii="Book Antiqua" w:hAnsi="Book Antiqua" w:cs="Arial"/>
          <w:lang w:val="en-US"/>
        </w:rPr>
        <w:t xml:space="preserve">of </w:t>
      </w:r>
      <w:r w:rsidR="00C9715A" w:rsidRPr="00A93284">
        <w:rPr>
          <w:rFonts w:ascii="Book Antiqua" w:hAnsi="Book Antiqua" w:cs="Arial"/>
          <w:lang w:val="en-US"/>
        </w:rPr>
        <w:t xml:space="preserve">HIT II. </w:t>
      </w:r>
      <w:r w:rsidR="00DB3D67" w:rsidRPr="00A93284">
        <w:rPr>
          <w:rFonts w:ascii="Book Antiqua" w:hAnsi="Book Antiqua" w:cs="Arial"/>
          <w:lang w:val="en-US"/>
        </w:rPr>
        <w:t xml:space="preserve">In case of </w:t>
      </w:r>
      <w:r w:rsidR="00392837" w:rsidRPr="00A93284">
        <w:rPr>
          <w:rFonts w:ascii="Book Antiqua" w:hAnsi="Book Antiqua" w:cs="Arial"/>
          <w:lang w:val="en-US"/>
        </w:rPr>
        <w:t>suspected</w:t>
      </w:r>
      <w:r w:rsidR="00DB3D67" w:rsidRPr="00A93284">
        <w:rPr>
          <w:rFonts w:ascii="Book Antiqua" w:hAnsi="Book Antiqua" w:cs="Arial"/>
          <w:lang w:val="en-US"/>
        </w:rPr>
        <w:t xml:space="preserve"> HIT II it is important to stop heparin application immediately, initiate laboratory investigations, and switch </w:t>
      </w:r>
      <w:r w:rsidR="00392837" w:rsidRPr="00A93284">
        <w:rPr>
          <w:rFonts w:ascii="Book Antiqua" w:hAnsi="Book Antiqua" w:cs="Arial"/>
          <w:lang w:val="en-US"/>
        </w:rPr>
        <w:t xml:space="preserve">to a heparin-free </w:t>
      </w:r>
      <w:r w:rsidR="00DB3D67" w:rsidRPr="00A93284">
        <w:rPr>
          <w:rFonts w:ascii="Book Antiqua" w:hAnsi="Book Antiqua" w:cs="Arial"/>
          <w:lang w:val="en-US"/>
        </w:rPr>
        <w:t xml:space="preserve">anticoagulation regimen such as </w:t>
      </w:r>
      <w:proofErr w:type="spellStart"/>
      <w:r w:rsidR="00DB3D67" w:rsidRPr="00A93284">
        <w:rPr>
          <w:rFonts w:ascii="Book Antiqua" w:hAnsi="Book Antiqua" w:cs="Arial"/>
          <w:lang w:val="en-US"/>
        </w:rPr>
        <w:t>danaparoid</w:t>
      </w:r>
      <w:proofErr w:type="spellEnd"/>
      <w:r w:rsidR="00DB3D67" w:rsidRPr="00A93284">
        <w:rPr>
          <w:rFonts w:ascii="Book Antiqua" w:hAnsi="Book Antiqua" w:cs="Arial"/>
          <w:lang w:val="en-US"/>
        </w:rPr>
        <w:t xml:space="preserve">, </w:t>
      </w:r>
      <w:proofErr w:type="spellStart"/>
      <w:r w:rsidR="00DB3D67" w:rsidRPr="00A93284">
        <w:rPr>
          <w:rFonts w:ascii="Book Antiqua" w:hAnsi="Book Antiqua" w:cs="Arial"/>
          <w:lang w:val="en-US"/>
        </w:rPr>
        <w:t>lepirud</w:t>
      </w:r>
      <w:r w:rsidR="001E34A0" w:rsidRPr="00A93284">
        <w:rPr>
          <w:rFonts w:ascii="Book Antiqua" w:hAnsi="Book Antiqua" w:cs="Arial"/>
          <w:lang w:val="en-US"/>
        </w:rPr>
        <w:t>in</w:t>
      </w:r>
      <w:proofErr w:type="spellEnd"/>
      <w:r w:rsidR="001E34A0" w:rsidRPr="00A93284">
        <w:rPr>
          <w:rFonts w:ascii="Book Antiqua" w:hAnsi="Book Antiqua" w:cs="Arial"/>
          <w:lang w:val="en-US"/>
        </w:rPr>
        <w:t xml:space="preserve">, </w:t>
      </w:r>
      <w:proofErr w:type="spellStart"/>
      <w:r w:rsidR="001E34A0" w:rsidRPr="00A93284">
        <w:rPr>
          <w:rFonts w:ascii="Book Antiqua" w:hAnsi="Book Antiqua" w:cs="Arial"/>
          <w:lang w:val="en-US"/>
        </w:rPr>
        <w:t>argatroban</w:t>
      </w:r>
      <w:proofErr w:type="spellEnd"/>
      <w:r w:rsidR="001E34A0" w:rsidRPr="00A93284">
        <w:rPr>
          <w:rFonts w:ascii="Book Antiqua" w:hAnsi="Book Antiqua" w:cs="Arial"/>
          <w:lang w:val="en-US"/>
        </w:rPr>
        <w:t xml:space="preserve">, or </w:t>
      </w:r>
      <w:proofErr w:type="spellStart"/>
      <w:r w:rsidR="001E34A0" w:rsidRPr="00A93284">
        <w:rPr>
          <w:rFonts w:ascii="Book Antiqua" w:hAnsi="Book Antiqua" w:cs="Arial"/>
          <w:lang w:val="en-US"/>
        </w:rPr>
        <w:t>fondaparinux</w:t>
      </w:r>
      <w:proofErr w:type="spellEnd"/>
      <w:r w:rsidR="00DB3D67" w:rsidRPr="00A93284">
        <w:rPr>
          <w:rFonts w:ascii="Book Antiqua" w:hAnsi="Book Antiqua" w:cs="Arial"/>
        </w:rPr>
        <w:fldChar w:fldCharType="begin"/>
      </w:r>
      <w:r w:rsidR="006B3D53" w:rsidRPr="00A93284">
        <w:rPr>
          <w:rFonts w:ascii="Book Antiqua" w:hAnsi="Book Antiqua" w:cs="Arial"/>
        </w:rPr>
        <w:instrText xml:space="preserve"> ADDIN EN.CITE &lt;EndNote&gt;&lt;Cite&gt;&lt;Author&gt;Warkentin&lt;/Author&gt;&lt;Year&gt;2008&lt;/Year&gt;&lt;RecNum&gt;2214&lt;/RecNum&gt;&lt;DisplayText&gt;&lt;style face="superscript"&gt;[12]&lt;/style&gt;&lt;/DisplayText&gt;&lt;record&gt;&lt;rec-number&gt;2214&lt;/rec-number&gt;&lt;foreign-keys&gt;&lt;key app="EN" db-id="vrpz25a9yx50wue5ewzxtvdefftw99wpssad" timestamp="1427663243"&gt;2214&lt;/key&gt;&lt;/foreign-keys&gt;&lt;ref-type name="Journal Article"&gt;17&lt;/ref-type&gt;&lt;contributors&gt;&lt;authors&gt;&lt;author&gt;Warkentin, T. E.&lt;/author&gt;&lt;author&gt;Greinacher, A.&lt;/author&gt;&lt;author&gt;Koster, A.&lt;/author&gt;&lt;author&gt;Lincoff, A. M.&lt;/author&gt;&lt;author&gt;American College of Chest, Physicians&lt;/author&gt;&lt;/authors&gt;&lt;/contributors&gt;&lt;auth-address&gt;Hamilton Regional Laboratory Medicine Program, Hamilton Health Sciences, 237 Barton Street E., Hamilton, Ontario, Canada. twarken@mcmaster.ca&lt;/auth-address&gt;&lt;titles&gt;&lt;title&gt;Treatment and prevention of heparin-induced thrombocytopenia: American College of Chest Physicians Evidence-Based Clinical Practice Guidelines (8th Edition)&lt;/title&gt;&lt;secondary-title&gt;Chest&lt;/secondary-title&gt;&lt;alt-title&gt;Chest&lt;/alt-title&gt;&lt;/titles&gt;&lt;periodical&gt;&lt;full-title&gt;Chest&lt;/full-title&gt;&lt;abbr-1&gt;Chest&lt;/abbr-1&gt;&lt;/periodical&gt;&lt;alt-periodical&gt;&lt;full-title&gt;Chest&lt;/full-title&gt;&lt;abbr-1&gt;Chest&lt;/abbr-1&gt;&lt;/alt-periodical&gt;&lt;pages&gt;340S-380S&lt;/pages&gt;&lt;volume&gt;133&lt;/volume&gt;&lt;number&gt;6 Suppl&lt;/number&gt;&lt;keywords&gt;&lt;keyword&gt;Coumarins/*therapeutic use&lt;/keyword&gt;&lt;keyword&gt;*Evidence-Based Medicine&lt;/keyword&gt;&lt;keyword&gt;Fibrinolytic Agents/*adverse effects&lt;/keyword&gt;&lt;keyword&gt;Heparin/*adverse effects&lt;/keyword&gt;&lt;keyword&gt;Humans&lt;/keyword&gt;&lt;keyword&gt;Platelet Count&lt;/keyword&gt;&lt;keyword&gt;*Thrombocytopenia/chemically induced/drug therapy/prevention &amp;amp; control&lt;/keyword&gt;&lt;/keywords&gt;&lt;dates&gt;&lt;year&gt;2008&lt;/year&gt;&lt;pub-dates&gt;&lt;date&gt;Jun&lt;/date&gt;&lt;/pub-dates&gt;&lt;/dates&gt;&lt;isbn&gt;0012-3692 (Print)&amp;#xD;0012-3692 (Linking)&lt;/isbn&gt;&lt;accession-num&gt;18574270&lt;/accession-num&gt;&lt;urls&gt;&lt;related-urls&gt;&lt;url&gt;http://www.ncbi.nlm.nih.gov/pubmed/18574270&lt;/url&gt;&lt;/related-urls&gt;&lt;/urls&gt;&lt;electronic-resource-num&gt;10.1378/chest.08-0677&lt;/electronic-resource-num&gt;&lt;/record&gt;&lt;/Cite&gt;&lt;/EndNote&gt;</w:instrText>
      </w:r>
      <w:r w:rsidR="00DB3D67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12]</w:t>
      </w:r>
      <w:r w:rsidR="00DB3D67" w:rsidRPr="00A93284">
        <w:rPr>
          <w:rFonts w:ascii="Book Antiqua" w:hAnsi="Book Antiqua" w:cs="Arial"/>
        </w:rPr>
        <w:fldChar w:fldCharType="end"/>
      </w:r>
      <w:r w:rsidR="00DB3D67" w:rsidRPr="00A93284">
        <w:rPr>
          <w:rFonts w:ascii="Book Antiqua" w:hAnsi="Book Antiqua" w:cs="Arial"/>
          <w:lang w:val="en-US"/>
        </w:rPr>
        <w:t>.</w:t>
      </w:r>
    </w:p>
    <w:p w14:paraId="5B508DD6" w14:textId="28E6033A" w:rsidR="00650107" w:rsidRPr="00A93284" w:rsidRDefault="000A0F74" w:rsidP="00950696">
      <w:pPr>
        <w:tabs>
          <w:tab w:val="left" w:pos="709"/>
        </w:tabs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>In daily clinical practice the 4Ts score (</w:t>
      </w:r>
      <w:r w:rsidR="00E3409B" w:rsidRPr="00A93284">
        <w:rPr>
          <w:rFonts w:ascii="Book Antiqua" w:hAnsi="Book Antiqua" w:cs="Arial"/>
          <w:lang w:val="en-US"/>
        </w:rPr>
        <w:t>T</w:t>
      </w:r>
      <w:r w:rsidRPr="00A93284">
        <w:rPr>
          <w:rFonts w:ascii="Book Antiqua" w:hAnsi="Book Antiqua" w:cs="Arial"/>
          <w:lang w:val="en-US"/>
        </w:rPr>
        <w:t>able 1) has been repeatedly shown to serve as a reliable tool to assess the i</w:t>
      </w:r>
      <w:r w:rsidR="001E34A0" w:rsidRPr="00A93284">
        <w:rPr>
          <w:rFonts w:ascii="Book Antiqua" w:hAnsi="Book Antiqua" w:cs="Arial"/>
          <w:lang w:val="en-US"/>
        </w:rPr>
        <w:t>ndividual probability of HIT II</w:t>
      </w:r>
      <w:r w:rsidRPr="00A93284">
        <w:rPr>
          <w:rFonts w:ascii="Book Antiqua" w:hAnsi="Book Antiqua" w:cs="Arial"/>
        </w:rPr>
        <w:fldChar w:fldCharType="begin">
          <w:fldData xml:space="preserve">PEVuZE5vdGU+PENpdGU+PEF1dGhvcj5TdHJ1dHQ8L0F1dGhvcj48WWVhcj4yMDExPC9ZZWFyPjxS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TdHJ1dHQ8L0F1dGhvcj48WWVhcj4yMDExPC9ZZWFyPjxS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</w:rPr>
      </w:r>
      <w:r w:rsidRPr="00A93284">
        <w:rPr>
          <w:rFonts w:ascii="Book Antiqua" w:hAnsi="Book Antiqua" w:cs="Arial"/>
        </w:rPr>
        <w:fldChar w:fldCharType="separate"/>
      </w:r>
      <w:r w:rsidR="001F1598" w:rsidRPr="00A93284">
        <w:rPr>
          <w:rFonts w:ascii="Book Antiqua" w:hAnsi="Book Antiqua" w:cs="Arial"/>
          <w:noProof/>
          <w:vertAlign w:val="superscript"/>
        </w:rPr>
        <w:t>[7,</w:t>
      </w:r>
      <w:r w:rsidR="006B3D53" w:rsidRPr="00A93284">
        <w:rPr>
          <w:rFonts w:ascii="Book Antiqua" w:hAnsi="Book Antiqua" w:cs="Arial"/>
          <w:noProof/>
          <w:vertAlign w:val="superscript"/>
        </w:rPr>
        <w:t>12-14]</w:t>
      </w:r>
      <w:r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  <w:lang w:val="en-US"/>
        </w:rPr>
        <w:t xml:space="preserve">. A high 4T score together with a positive functional assay are regarded </w:t>
      </w:r>
      <w:r w:rsidR="00E3409B" w:rsidRPr="00A93284">
        <w:rPr>
          <w:rFonts w:ascii="Book Antiqua" w:hAnsi="Book Antiqua" w:cs="Arial"/>
          <w:lang w:val="en-US"/>
        </w:rPr>
        <w:t xml:space="preserve">as being </w:t>
      </w:r>
      <w:r w:rsidRPr="00A93284">
        <w:rPr>
          <w:rFonts w:ascii="Book Antiqua" w:hAnsi="Book Antiqua" w:cs="Arial"/>
          <w:lang w:val="en-US"/>
        </w:rPr>
        <w:t xml:space="preserve">confirmatory for HIT. A negative PF4/heparin </w:t>
      </w:r>
      <w:r w:rsidR="00B72364" w:rsidRPr="00A93284">
        <w:rPr>
          <w:rFonts w:ascii="Book Antiqua" w:hAnsi="Book Antiqua" w:cs="Arial"/>
          <w:lang w:val="en-US"/>
        </w:rPr>
        <w:t xml:space="preserve">EIA </w:t>
      </w:r>
      <w:r w:rsidRPr="00A93284">
        <w:rPr>
          <w:rFonts w:ascii="Book Antiqua" w:hAnsi="Book Antiqua" w:cs="Arial"/>
          <w:lang w:val="en-US"/>
        </w:rPr>
        <w:t xml:space="preserve">rules out HIT with very high likelihood. However, a positive PF4/heparin </w:t>
      </w:r>
      <w:r w:rsidR="00B72364" w:rsidRPr="00A93284">
        <w:rPr>
          <w:rFonts w:ascii="Book Antiqua" w:hAnsi="Book Antiqua" w:cs="Arial"/>
          <w:lang w:val="en-US"/>
        </w:rPr>
        <w:t xml:space="preserve">EIA </w:t>
      </w:r>
      <w:r w:rsidR="00E3409B" w:rsidRPr="00A93284">
        <w:rPr>
          <w:rFonts w:ascii="Book Antiqua" w:hAnsi="Book Antiqua" w:cs="Arial"/>
          <w:lang w:val="en-US"/>
        </w:rPr>
        <w:t xml:space="preserve">on its own </w:t>
      </w:r>
      <w:r w:rsidRPr="00A93284">
        <w:rPr>
          <w:rFonts w:ascii="Book Antiqua" w:hAnsi="Book Antiqua" w:cs="Arial"/>
          <w:lang w:val="en-US"/>
        </w:rPr>
        <w:t>is not very informative.</w:t>
      </w:r>
      <w:r w:rsidR="00B72364" w:rsidRPr="00A93284">
        <w:rPr>
          <w:rFonts w:ascii="Book Antiqua" w:hAnsi="Book Antiqua" w:cs="Arial"/>
          <w:lang w:val="en-US"/>
        </w:rPr>
        <w:t xml:space="preserve"> Therefore</w:t>
      </w:r>
      <w:r w:rsidR="00E3409B" w:rsidRPr="00A93284">
        <w:rPr>
          <w:rFonts w:ascii="Book Antiqua" w:hAnsi="Book Antiqua" w:cs="Arial"/>
          <w:lang w:val="en-US"/>
        </w:rPr>
        <w:t>, according to</w:t>
      </w:r>
      <w:r w:rsidR="00B72364" w:rsidRPr="00A93284">
        <w:rPr>
          <w:rFonts w:ascii="Book Antiqua" w:hAnsi="Book Antiqua" w:cs="Arial"/>
          <w:lang w:val="en-US"/>
        </w:rPr>
        <w:t xml:space="preserve"> the </w:t>
      </w:r>
      <w:r w:rsidR="001F1598" w:rsidRPr="00A93284">
        <w:rPr>
          <w:rFonts w:ascii="Book Antiqua" w:eastAsia="宋体" w:hAnsi="Book Antiqua" w:cs="Arial"/>
          <w:lang w:val="en-US" w:eastAsia="zh-CN"/>
        </w:rPr>
        <w:t>“</w:t>
      </w:r>
      <w:r w:rsidR="00B72364" w:rsidRPr="00A93284">
        <w:rPr>
          <w:rFonts w:ascii="Book Antiqua" w:hAnsi="Book Antiqua" w:cs="Arial"/>
          <w:lang w:val="en-US"/>
        </w:rPr>
        <w:t>classic</w:t>
      </w:r>
      <w:r w:rsidR="001F1598" w:rsidRPr="00A93284">
        <w:rPr>
          <w:rFonts w:ascii="Book Antiqua" w:eastAsia="宋体" w:hAnsi="Book Antiqua" w:cs="Arial"/>
          <w:lang w:val="en-US" w:eastAsia="zh-CN"/>
        </w:rPr>
        <w:t>”</w:t>
      </w:r>
      <w:r w:rsidR="00B72364" w:rsidRPr="00A93284">
        <w:rPr>
          <w:rFonts w:ascii="Book Antiqua" w:hAnsi="Book Antiqua" w:cs="Arial"/>
          <w:lang w:val="en-US"/>
        </w:rPr>
        <w:t xml:space="preserve"> definition of HIT an intermediate to high pretest probability and detection of platelet activating, </w:t>
      </w:r>
      <w:r w:rsidR="00813B90" w:rsidRPr="00A93284">
        <w:rPr>
          <w:rFonts w:ascii="Book Antiqua" w:hAnsi="Book Antiqua" w:cs="Arial"/>
          <w:lang w:val="en-US"/>
        </w:rPr>
        <w:t>heparin-</w:t>
      </w:r>
      <w:r w:rsidR="00B72364" w:rsidRPr="00A93284">
        <w:rPr>
          <w:rFonts w:ascii="Book Antiqua" w:hAnsi="Book Antiqua" w:cs="Arial"/>
          <w:lang w:val="en-US"/>
        </w:rPr>
        <w:t xml:space="preserve">dependent anti-PF4/heparin IgG antibodies (EIA + SRA/HIPA) are required for a reliable diagnosis of HIT. Less stringent criteria often </w:t>
      </w:r>
      <w:r w:rsidR="00E3409B" w:rsidRPr="00A93284">
        <w:rPr>
          <w:rFonts w:ascii="Book Antiqua" w:hAnsi="Book Antiqua" w:cs="Arial"/>
          <w:lang w:val="en-US"/>
        </w:rPr>
        <w:t>lead to</w:t>
      </w:r>
      <w:r w:rsidR="00F83F47" w:rsidRPr="00A93284">
        <w:rPr>
          <w:rFonts w:ascii="Book Antiqua" w:hAnsi="Book Antiqua" w:cs="Arial"/>
          <w:lang w:val="en-US"/>
        </w:rPr>
        <w:t xml:space="preserve"> an</w:t>
      </w:r>
      <w:r w:rsidR="00B72364" w:rsidRPr="00A93284">
        <w:rPr>
          <w:rFonts w:ascii="Book Antiqua" w:hAnsi="Book Antiqua" w:cs="Arial"/>
          <w:lang w:val="en-US"/>
        </w:rPr>
        <w:t xml:space="preserve"> inappropriate change to alternative, heparin-free anticoagulation</w:t>
      </w:r>
      <w:r w:rsidR="00F83F47" w:rsidRPr="00A93284">
        <w:rPr>
          <w:rFonts w:ascii="Book Antiqua" w:hAnsi="Book Antiqua" w:cs="Arial"/>
          <w:lang w:val="en-US"/>
        </w:rPr>
        <w:t>,</w:t>
      </w:r>
      <w:r w:rsidR="00B72364" w:rsidRPr="00A93284">
        <w:rPr>
          <w:rFonts w:ascii="Book Antiqua" w:hAnsi="Book Antiqua" w:cs="Arial"/>
          <w:lang w:val="en-US"/>
        </w:rPr>
        <w:t xml:space="preserve"> which causes both an increased risk of bleedin</w:t>
      </w:r>
      <w:r w:rsidR="001E34A0" w:rsidRPr="00A93284">
        <w:rPr>
          <w:rFonts w:ascii="Book Antiqua" w:hAnsi="Book Antiqua" w:cs="Arial"/>
          <w:lang w:val="en-US"/>
        </w:rPr>
        <w:t>g and increased treatment costs</w:t>
      </w:r>
      <w:r w:rsidR="00B72364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E1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E1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B72364" w:rsidRPr="00A93284">
        <w:rPr>
          <w:rFonts w:ascii="Book Antiqua" w:hAnsi="Book Antiqua" w:cs="Arial"/>
        </w:rPr>
      </w:r>
      <w:r w:rsidR="00B72364" w:rsidRPr="00A93284">
        <w:rPr>
          <w:rFonts w:ascii="Book Antiqua" w:hAnsi="Book Antiqua" w:cs="Arial"/>
        </w:rPr>
        <w:fldChar w:fldCharType="separate"/>
      </w:r>
      <w:r w:rsidR="001E34A0" w:rsidRPr="00A93284">
        <w:rPr>
          <w:rFonts w:ascii="Book Antiqua" w:hAnsi="Book Antiqua" w:cs="Arial"/>
          <w:noProof/>
          <w:vertAlign w:val="superscript"/>
        </w:rPr>
        <w:t>[15,</w:t>
      </w:r>
      <w:r w:rsidR="006B3D53" w:rsidRPr="00A93284">
        <w:rPr>
          <w:rFonts w:ascii="Book Antiqua" w:hAnsi="Book Antiqua" w:cs="Arial"/>
          <w:noProof/>
          <w:vertAlign w:val="superscript"/>
        </w:rPr>
        <w:t>16]</w:t>
      </w:r>
      <w:r w:rsidR="00B72364" w:rsidRPr="00A93284">
        <w:rPr>
          <w:rFonts w:ascii="Book Antiqua" w:hAnsi="Book Antiqua" w:cs="Arial"/>
        </w:rPr>
        <w:fldChar w:fldCharType="end"/>
      </w:r>
      <w:r w:rsidR="00F83F47" w:rsidRPr="00A93284">
        <w:rPr>
          <w:rFonts w:ascii="Book Antiqua" w:hAnsi="Book Antiqua" w:cs="Arial"/>
        </w:rPr>
        <w:t xml:space="preserve">. Most importantly, this overdiagnosis may lead to patients being delisted from </w:t>
      </w:r>
      <w:r w:rsidR="00B72364" w:rsidRPr="00A93284">
        <w:rPr>
          <w:rFonts w:ascii="Book Antiqua" w:hAnsi="Book Antiqua" w:cs="Arial"/>
          <w:lang w:val="en-US"/>
        </w:rPr>
        <w:t>the transplant list</w:t>
      </w:r>
      <w:r w:rsidR="00F83F47" w:rsidRPr="00A93284">
        <w:rPr>
          <w:rFonts w:ascii="Book Antiqua" w:hAnsi="Book Antiqua" w:cs="Arial"/>
          <w:lang w:val="en-US"/>
        </w:rPr>
        <w:t xml:space="preserve">. </w:t>
      </w:r>
    </w:p>
    <w:p w14:paraId="087C093C" w14:textId="6DA0F2A6" w:rsidR="00C9715A" w:rsidRPr="00A93284" w:rsidRDefault="00887400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lang w:val="en-US"/>
        </w:rPr>
        <w:t xml:space="preserve">In </w:t>
      </w:r>
      <w:r w:rsidR="00260D02" w:rsidRPr="00A93284">
        <w:rPr>
          <w:rFonts w:ascii="Book Antiqua" w:hAnsi="Book Antiqua" w:cs="Arial"/>
          <w:lang w:val="en-US"/>
        </w:rPr>
        <w:t>regard to disease specific impact</w:t>
      </w:r>
      <w:r w:rsidRPr="00A93284">
        <w:rPr>
          <w:rFonts w:ascii="Book Antiqua" w:hAnsi="Book Antiqua" w:cs="Arial"/>
          <w:lang w:val="en-US"/>
        </w:rPr>
        <w:t>s</w:t>
      </w:r>
      <w:r w:rsidR="00260D02" w:rsidRPr="00A93284">
        <w:rPr>
          <w:rFonts w:ascii="Book Antiqua" w:hAnsi="Book Antiqua" w:cs="Arial"/>
          <w:lang w:val="en-US"/>
        </w:rPr>
        <w:t xml:space="preserve"> </w:t>
      </w:r>
      <w:r w:rsidR="005E44BB" w:rsidRPr="00A93284">
        <w:rPr>
          <w:rFonts w:ascii="Book Antiqua" w:hAnsi="Book Antiqua" w:cs="Arial"/>
          <w:lang w:val="en-US"/>
        </w:rPr>
        <w:t>on HIT</w:t>
      </w:r>
      <w:r w:rsidR="00EA643C" w:rsidRPr="00A93284">
        <w:rPr>
          <w:rFonts w:ascii="Book Antiqua" w:hAnsi="Book Antiqua" w:cs="Arial"/>
          <w:lang w:val="en-US"/>
        </w:rPr>
        <w:t>,</w:t>
      </w:r>
      <w:r w:rsidR="005E44BB" w:rsidRPr="00A93284">
        <w:rPr>
          <w:rFonts w:ascii="Book Antiqua" w:hAnsi="Book Antiqua" w:cs="Arial"/>
          <w:lang w:val="en-US"/>
        </w:rPr>
        <w:t xml:space="preserve"> </w:t>
      </w:r>
      <w:r w:rsidR="00EA643C" w:rsidRPr="00A93284">
        <w:rPr>
          <w:rFonts w:ascii="Book Antiqua" w:hAnsi="Book Antiqua" w:cs="Arial"/>
          <w:lang w:val="en-US"/>
        </w:rPr>
        <w:t xml:space="preserve">comprehensive and reliable </w:t>
      </w:r>
      <w:r w:rsidR="005E44BB" w:rsidRPr="00A93284">
        <w:rPr>
          <w:rFonts w:ascii="Book Antiqua" w:hAnsi="Book Antiqua" w:cs="Arial"/>
          <w:lang w:val="en-US"/>
        </w:rPr>
        <w:t xml:space="preserve">data </w:t>
      </w:r>
      <w:r w:rsidR="00EA643C" w:rsidRPr="00A93284">
        <w:rPr>
          <w:rFonts w:ascii="Book Antiqua" w:hAnsi="Book Antiqua" w:cs="Arial"/>
          <w:lang w:val="en-US"/>
        </w:rPr>
        <w:t xml:space="preserve">mainly </w:t>
      </w:r>
      <w:r w:rsidR="005E44BB" w:rsidRPr="00A93284">
        <w:rPr>
          <w:rFonts w:ascii="Book Antiqua" w:hAnsi="Book Antiqua" w:cs="Arial"/>
          <w:lang w:val="en-US"/>
        </w:rPr>
        <w:t xml:space="preserve">exist </w:t>
      </w:r>
      <w:r w:rsidRPr="00A93284">
        <w:rPr>
          <w:rFonts w:ascii="Book Antiqua" w:hAnsi="Book Antiqua" w:cs="Arial"/>
          <w:lang w:val="en-US"/>
        </w:rPr>
        <w:t xml:space="preserve">based </w:t>
      </w:r>
      <w:r w:rsidR="005E44BB" w:rsidRPr="00A93284">
        <w:rPr>
          <w:rFonts w:ascii="Book Antiqua" w:hAnsi="Book Antiqua" w:cs="Arial"/>
          <w:lang w:val="en-US"/>
        </w:rPr>
        <w:t>on pati</w:t>
      </w:r>
      <w:r w:rsidR="001E34A0" w:rsidRPr="00A93284">
        <w:rPr>
          <w:rFonts w:ascii="Book Antiqua" w:hAnsi="Book Antiqua" w:cs="Arial"/>
          <w:lang w:val="en-US"/>
        </w:rPr>
        <w:t>ent series from cardiac surgery</w:t>
      </w:r>
      <w:r w:rsidR="005E44BB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zPC9ZZWFy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zPC9ZZWFy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5E44BB" w:rsidRPr="00A93284">
        <w:rPr>
          <w:rFonts w:ascii="Book Antiqua" w:hAnsi="Book Antiqua" w:cs="Arial"/>
        </w:rPr>
      </w:r>
      <w:r w:rsidR="005E44BB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17]</w:t>
      </w:r>
      <w:r w:rsidR="005E44BB" w:rsidRPr="00A93284">
        <w:rPr>
          <w:rFonts w:ascii="Book Antiqua" w:hAnsi="Book Antiqua" w:cs="Arial"/>
        </w:rPr>
        <w:fldChar w:fldCharType="end"/>
      </w:r>
      <w:r w:rsidR="00A845FD" w:rsidRPr="00A93284">
        <w:rPr>
          <w:rFonts w:ascii="Book Antiqua" w:hAnsi="Book Antiqua" w:cs="Arial"/>
          <w:lang w:val="en-US"/>
        </w:rPr>
        <w:t>,</w:t>
      </w:r>
      <w:r w:rsidR="001E34A0" w:rsidRPr="00A93284">
        <w:rPr>
          <w:rFonts w:ascii="Book Antiqua" w:hAnsi="Book Antiqua" w:cs="Arial"/>
          <w:lang w:val="en-US"/>
        </w:rPr>
        <w:t xml:space="preserve"> orthopedic surgery</w:t>
      </w:r>
      <w:r w:rsidR="00EA643C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xOTk1PC9ZZWFy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xOTk1PC9ZZWFy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EA643C" w:rsidRPr="00A93284">
        <w:rPr>
          <w:rFonts w:ascii="Book Antiqua" w:hAnsi="Book Antiqua" w:cs="Arial"/>
        </w:rPr>
      </w:r>
      <w:r w:rsidR="00EA643C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18]</w:t>
      </w:r>
      <w:r w:rsidR="00EA643C" w:rsidRPr="00A93284">
        <w:rPr>
          <w:rFonts w:ascii="Book Antiqua" w:hAnsi="Book Antiqua" w:cs="Arial"/>
        </w:rPr>
        <w:fldChar w:fldCharType="end"/>
      </w:r>
      <w:r w:rsidR="00A845FD" w:rsidRPr="00A93284">
        <w:rPr>
          <w:rFonts w:ascii="Book Antiqua" w:hAnsi="Book Antiqua" w:cs="Arial"/>
          <w:lang w:val="en-US"/>
        </w:rPr>
        <w:t xml:space="preserve">, </w:t>
      </w:r>
      <w:r w:rsidR="009C3483" w:rsidRPr="00A93284">
        <w:rPr>
          <w:rFonts w:ascii="Book Antiqua" w:hAnsi="Book Antiqua" w:cs="Arial"/>
          <w:lang w:val="en-US"/>
        </w:rPr>
        <w:t xml:space="preserve">and </w:t>
      </w:r>
      <w:r w:rsidR="00A845FD" w:rsidRPr="00A93284">
        <w:rPr>
          <w:rFonts w:ascii="Book Antiqua" w:hAnsi="Book Antiqua" w:cs="Arial"/>
          <w:lang w:val="en-US"/>
        </w:rPr>
        <w:t>vascular surgery</w:t>
      </w:r>
      <w:r w:rsidR="009C3483" w:rsidRPr="00A93284">
        <w:rPr>
          <w:rFonts w:ascii="Book Antiqua" w:hAnsi="Book Antiqua" w:cs="Arial"/>
        </w:rPr>
        <w:fldChar w:fldCharType="begin">
          <w:fldData xml:space="preserve">PEVuZE5vdGU+PENpdGU+PEF1dGhvcj5DYWxhaXRnZXM8L0F1dGhvcj48WWVhcj4xOTk5PC9ZZWFy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DYWxhaXRnZXM8L0F1dGhvcj48WWVhcj4xOTk5PC9ZZWFy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9C3483" w:rsidRPr="00A93284">
        <w:rPr>
          <w:rFonts w:ascii="Book Antiqua" w:hAnsi="Book Antiqua" w:cs="Arial"/>
        </w:rPr>
      </w:r>
      <w:r w:rsidR="009C3483" w:rsidRPr="00A93284">
        <w:rPr>
          <w:rFonts w:ascii="Book Antiqua" w:hAnsi="Book Antiqua" w:cs="Arial"/>
        </w:rPr>
        <w:fldChar w:fldCharType="separate"/>
      </w:r>
      <w:r w:rsidR="00894E70" w:rsidRPr="00A93284">
        <w:rPr>
          <w:rFonts w:ascii="Book Antiqua" w:hAnsi="Book Antiqua" w:cs="Arial"/>
          <w:noProof/>
          <w:vertAlign w:val="superscript"/>
        </w:rPr>
        <w:t>[19,</w:t>
      </w:r>
      <w:r w:rsidR="006B3D53" w:rsidRPr="00A93284">
        <w:rPr>
          <w:rFonts w:ascii="Book Antiqua" w:hAnsi="Book Antiqua" w:cs="Arial"/>
          <w:noProof/>
          <w:vertAlign w:val="superscript"/>
        </w:rPr>
        <w:t>20]</w:t>
      </w:r>
      <w:r w:rsidR="009C3483" w:rsidRPr="00A93284">
        <w:rPr>
          <w:rFonts w:ascii="Book Antiqua" w:hAnsi="Book Antiqua" w:cs="Arial"/>
        </w:rPr>
        <w:fldChar w:fldCharType="end"/>
      </w:r>
      <w:r w:rsidR="00EA643C" w:rsidRPr="00A93284">
        <w:rPr>
          <w:rFonts w:ascii="Book Antiqua" w:hAnsi="Book Antiqua" w:cs="Arial"/>
          <w:lang w:val="en-US"/>
        </w:rPr>
        <w:t xml:space="preserve">. However, </w:t>
      </w:r>
      <w:r w:rsidR="00A845FD" w:rsidRPr="00A93284">
        <w:rPr>
          <w:rFonts w:ascii="Book Antiqua" w:hAnsi="Book Antiqua" w:cs="Arial"/>
          <w:lang w:val="en-US"/>
        </w:rPr>
        <w:t>reports and</w:t>
      </w:r>
      <w:r w:rsidR="00EA643C" w:rsidRPr="00A93284">
        <w:rPr>
          <w:rFonts w:ascii="Book Antiqua" w:hAnsi="Book Antiqua" w:cs="Arial"/>
          <w:lang w:val="en-US"/>
        </w:rPr>
        <w:t xml:space="preserve"> </w:t>
      </w:r>
      <w:r w:rsidR="00A845FD" w:rsidRPr="00A93284">
        <w:rPr>
          <w:rFonts w:ascii="Book Antiqua" w:hAnsi="Book Antiqua" w:cs="Arial"/>
          <w:lang w:val="en-US"/>
        </w:rPr>
        <w:t xml:space="preserve">systematic studies </w:t>
      </w:r>
      <w:r w:rsidR="00EA643C" w:rsidRPr="00A93284">
        <w:rPr>
          <w:rFonts w:ascii="Book Antiqua" w:hAnsi="Book Antiqua" w:cs="Arial"/>
          <w:lang w:val="en-US"/>
        </w:rPr>
        <w:t>on HIT in solid organ transplant recipients are rare</w:t>
      </w:r>
      <w:r w:rsidR="009F2FDD" w:rsidRPr="00A93284">
        <w:rPr>
          <w:rFonts w:ascii="Book Antiqua" w:hAnsi="Book Antiqua" w:cs="Arial"/>
          <w:lang w:val="en-US"/>
        </w:rPr>
        <w:t xml:space="preserve"> and </w:t>
      </w:r>
      <w:r w:rsidR="009901DE" w:rsidRPr="00A93284">
        <w:rPr>
          <w:rFonts w:ascii="Book Antiqua" w:hAnsi="Book Antiqua" w:cs="Arial"/>
          <w:lang w:val="en-US"/>
        </w:rPr>
        <w:t>inconclusive</w:t>
      </w:r>
      <w:r w:rsidR="00EA643C" w:rsidRPr="00A93284">
        <w:rPr>
          <w:rFonts w:ascii="Book Antiqua" w:hAnsi="Book Antiqua" w:cs="Arial"/>
          <w:lang w:val="en-US"/>
        </w:rPr>
        <w:t>.</w:t>
      </w:r>
    </w:p>
    <w:p w14:paraId="73A2C153" w14:textId="2F0C465B" w:rsidR="00EA643C" w:rsidRPr="00A93284" w:rsidRDefault="00D54DF5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lastRenderedPageBreak/>
        <w:t>In t</w:t>
      </w:r>
      <w:r w:rsidR="00EA643C" w:rsidRPr="00A93284">
        <w:rPr>
          <w:rFonts w:ascii="Book Antiqua" w:hAnsi="Book Antiqua" w:cs="Arial"/>
          <w:lang w:val="en-US"/>
        </w:rPr>
        <w:t xml:space="preserve">his review </w:t>
      </w:r>
      <w:r w:rsidRPr="00A93284">
        <w:rPr>
          <w:rFonts w:ascii="Book Antiqua" w:hAnsi="Book Antiqua" w:cs="Arial"/>
          <w:lang w:val="en-US"/>
        </w:rPr>
        <w:t xml:space="preserve">we </w:t>
      </w:r>
      <w:r w:rsidR="00EA643C" w:rsidRPr="00A93284">
        <w:rPr>
          <w:rFonts w:ascii="Book Antiqua" w:hAnsi="Book Antiqua" w:cs="Arial"/>
          <w:lang w:val="en-US"/>
        </w:rPr>
        <w:t xml:space="preserve">give a systematic overview </w:t>
      </w:r>
      <w:r w:rsidR="009901DE" w:rsidRPr="00A93284">
        <w:rPr>
          <w:rFonts w:ascii="Book Antiqua" w:hAnsi="Book Antiqua" w:cs="Arial"/>
          <w:lang w:val="en-US"/>
        </w:rPr>
        <w:t xml:space="preserve">of </w:t>
      </w:r>
      <w:r w:rsidR="00EA643C" w:rsidRPr="00A93284">
        <w:rPr>
          <w:rFonts w:ascii="Book Antiqua" w:hAnsi="Book Antiqua" w:cs="Arial"/>
          <w:lang w:val="en-US"/>
        </w:rPr>
        <w:t xml:space="preserve">the current scientific knowledge </w:t>
      </w:r>
      <w:r w:rsidR="00F22286" w:rsidRPr="00A93284">
        <w:rPr>
          <w:rFonts w:ascii="Book Antiqua" w:hAnsi="Book Antiqua" w:cs="Arial"/>
          <w:lang w:val="en-US"/>
        </w:rPr>
        <w:t>about</w:t>
      </w:r>
      <w:r w:rsidR="00EA643C" w:rsidRPr="00A93284">
        <w:rPr>
          <w:rFonts w:ascii="Book Antiqua" w:hAnsi="Book Antiqua" w:cs="Arial"/>
          <w:lang w:val="en-US"/>
        </w:rPr>
        <w:t xml:space="preserve"> </w:t>
      </w:r>
      <w:r w:rsidR="00924AFF" w:rsidRPr="00A93284">
        <w:rPr>
          <w:rFonts w:ascii="Book Antiqua" w:hAnsi="Book Antiqua" w:cs="Arial"/>
          <w:lang w:val="en-US"/>
        </w:rPr>
        <w:t>anti-PF4/heparin</w:t>
      </w:r>
      <w:r w:rsidR="005B5834" w:rsidRPr="00A93284">
        <w:rPr>
          <w:rFonts w:ascii="Book Antiqua" w:hAnsi="Book Antiqua" w:cs="Arial"/>
          <w:lang w:val="en-US"/>
        </w:rPr>
        <w:t xml:space="preserve"> antibodies and </w:t>
      </w:r>
      <w:r w:rsidR="00EA643C" w:rsidRPr="00A93284">
        <w:rPr>
          <w:rFonts w:ascii="Book Antiqua" w:hAnsi="Book Antiqua" w:cs="Arial"/>
          <w:lang w:val="en-US"/>
        </w:rPr>
        <w:t xml:space="preserve">HIT in patients </w:t>
      </w:r>
      <w:r w:rsidRPr="00A93284">
        <w:rPr>
          <w:rFonts w:ascii="Book Antiqua" w:hAnsi="Book Antiqua" w:cs="Arial"/>
          <w:lang w:val="en-US"/>
        </w:rPr>
        <w:t>undergoing</w:t>
      </w:r>
      <w:r w:rsidR="00EA643C" w:rsidRPr="00A93284">
        <w:rPr>
          <w:rFonts w:ascii="Book Antiqua" w:hAnsi="Book Antiqua" w:cs="Arial"/>
          <w:lang w:val="en-US"/>
        </w:rPr>
        <w:t xml:space="preserve"> organ transplantation and </w:t>
      </w:r>
      <w:r w:rsidR="00AF1056" w:rsidRPr="00A93284">
        <w:rPr>
          <w:rFonts w:ascii="Book Antiqua" w:hAnsi="Book Antiqua" w:cs="Arial"/>
          <w:lang w:val="en-US"/>
        </w:rPr>
        <w:t>discuss</w:t>
      </w:r>
      <w:r w:rsidR="00F22286" w:rsidRPr="00A93284">
        <w:rPr>
          <w:rFonts w:ascii="Book Antiqua" w:hAnsi="Book Antiqua" w:cs="Arial"/>
          <w:lang w:val="en-US"/>
        </w:rPr>
        <w:t xml:space="preserve"> </w:t>
      </w:r>
      <w:r w:rsidR="00AF1056" w:rsidRPr="00A93284">
        <w:rPr>
          <w:rFonts w:ascii="Book Antiqua" w:hAnsi="Book Antiqua" w:cs="Arial"/>
          <w:lang w:val="en-US"/>
        </w:rPr>
        <w:t xml:space="preserve">appropriate </w:t>
      </w:r>
      <w:r w:rsidR="00F22286" w:rsidRPr="00A93284">
        <w:rPr>
          <w:rFonts w:ascii="Book Antiqua" w:hAnsi="Book Antiqua" w:cs="Arial"/>
          <w:lang w:val="en-US"/>
        </w:rPr>
        <w:t xml:space="preserve">diagnostic and therapeutic strategies for transplant physicians. </w:t>
      </w:r>
    </w:p>
    <w:p w14:paraId="29013F5F" w14:textId="501958A6" w:rsidR="001B3DE4" w:rsidRPr="00A93284" w:rsidRDefault="001B3DE4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</w:p>
    <w:p w14:paraId="7AEB5A04" w14:textId="4A91A2A4" w:rsidR="00E507B7" w:rsidRPr="00A93284" w:rsidRDefault="001B3DE4" w:rsidP="00950696">
      <w:pPr>
        <w:spacing w:line="360" w:lineRule="auto"/>
        <w:ind w:right="-18"/>
        <w:jc w:val="both"/>
        <w:rPr>
          <w:rFonts w:ascii="Book Antiqua" w:eastAsia="宋体" w:hAnsi="Book Antiqua" w:cs="Arial"/>
          <w:b/>
          <w:lang w:val="en-US" w:eastAsia="zh-CN"/>
        </w:rPr>
      </w:pPr>
      <w:r w:rsidRPr="00A93284">
        <w:rPr>
          <w:rFonts w:ascii="Book Antiqua" w:hAnsi="Book Antiqua" w:cs="Arial"/>
          <w:b/>
          <w:lang w:val="en-US"/>
        </w:rPr>
        <w:t>R</w:t>
      </w:r>
      <w:r w:rsidR="008F3BDF" w:rsidRPr="00A93284">
        <w:rPr>
          <w:rFonts w:ascii="Book Antiqua" w:hAnsi="Book Antiqua" w:cs="Arial"/>
          <w:b/>
          <w:lang w:val="en-US"/>
        </w:rPr>
        <w:t>ESEARCH STRATEGY</w:t>
      </w:r>
    </w:p>
    <w:p w14:paraId="6FF80F0B" w14:textId="567FC1BD" w:rsidR="001B3DE4" w:rsidRPr="00A93284" w:rsidRDefault="001B3DE4" w:rsidP="00950696">
      <w:pPr>
        <w:spacing w:line="360" w:lineRule="auto"/>
        <w:ind w:right="-18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>T</w:t>
      </w:r>
      <w:r w:rsidR="009901DE" w:rsidRPr="00A93284">
        <w:rPr>
          <w:rFonts w:ascii="Book Antiqua" w:hAnsi="Book Antiqua" w:cs="Arial"/>
          <w:lang w:val="en-US"/>
        </w:rPr>
        <w:t xml:space="preserve">he authors </w:t>
      </w:r>
      <w:r w:rsidRPr="00A93284">
        <w:rPr>
          <w:rFonts w:ascii="Book Antiqua" w:hAnsi="Book Antiqua" w:cs="Arial"/>
          <w:lang w:val="en-US"/>
        </w:rPr>
        <w:t xml:space="preserve">independently performed a systematic </w:t>
      </w:r>
      <w:proofErr w:type="spellStart"/>
      <w:r w:rsidRPr="00A93284">
        <w:rPr>
          <w:rFonts w:ascii="Book Antiqua" w:hAnsi="Book Antiqua" w:cs="Arial"/>
          <w:lang w:val="en-US"/>
        </w:rPr>
        <w:t>Pubmed</w:t>
      </w:r>
      <w:proofErr w:type="spellEnd"/>
      <w:r w:rsidRPr="00A93284">
        <w:rPr>
          <w:rFonts w:ascii="Book Antiqua" w:hAnsi="Book Antiqua" w:cs="Arial"/>
          <w:lang w:val="en-US"/>
        </w:rPr>
        <w:t xml:space="preserve"> </w:t>
      </w:r>
      <w:r w:rsidR="0061023C" w:rsidRPr="00A93284">
        <w:rPr>
          <w:rFonts w:ascii="Book Antiqua" w:hAnsi="Book Antiqua" w:cs="Arial"/>
          <w:lang w:val="en-US"/>
        </w:rPr>
        <w:t xml:space="preserve">literature search on articles </w:t>
      </w:r>
      <w:r w:rsidR="009901DE" w:rsidRPr="00A93284">
        <w:rPr>
          <w:rFonts w:ascii="Book Antiqua" w:hAnsi="Book Antiqua" w:cs="Arial"/>
          <w:lang w:val="en-US"/>
        </w:rPr>
        <w:t xml:space="preserve">published </w:t>
      </w:r>
      <w:r w:rsidR="0061023C" w:rsidRPr="00A93284">
        <w:rPr>
          <w:rFonts w:ascii="Book Antiqua" w:hAnsi="Book Antiqua" w:cs="Arial"/>
          <w:lang w:val="en-US"/>
        </w:rPr>
        <w:t>in English</w:t>
      </w:r>
      <w:r w:rsidRPr="00A93284">
        <w:rPr>
          <w:rFonts w:ascii="Book Antiqua" w:hAnsi="Book Antiqua" w:cs="Arial"/>
          <w:lang w:val="en-US"/>
        </w:rPr>
        <w:t xml:space="preserve">. The following </w:t>
      </w:r>
      <w:r w:rsidR="009901DE" w:rsidRPr="00A93284">
        <w:rPr>
          <w:rFonts w:ascii="Book Antiqua" w:hAnsi="Book Antiqua" w:cs="Arial"/>
          <w:lang w:val="en-US"/>
        </w:rPr>
        <w:t xml:space="preserve">keywords </w:t>
      </w:r>
      <w:r w:rsidRPr="00A93284">
        <w:rPr>
          <w:rFonts w:ascii="Book Antiqua" w:hAnsi="Book Antiqua" w:cs="Arial"/>
          <w:lang w:val="en-US"/>
        </w:rPr>
        <w:t xml:space="preserve">were used: </w:t>
      </w:r>
      <w:r w:rsidR="00894E70" w:rsidRPr="00A93284">
        <w:rPr>
          <w:rFonts w:ascii="Book Antiqua" w:hAnsi="Book Antiqua" w:cs="Arial"/>
          <w:lang w:val="en-US"/>
        </w:rPr>
        <w:t>T</w:t>
      </w:r>
      <w:r w:rsidR="009901DE" w:rsidRPr="00A93284">
        <w:rPr>
          <w:rFonts w:ascii="Book Antiqua" w:hAnsi="Book Antiqua" w:cs="Arial"/>
          <w:lang w:val="en-US"/>
        </w:rPr>
        <w:t>ransplantation AND h</w:t>
      </w:r>
      <w:r w:rsidRPr="00A93284">
        <w:rPr>
          <w:rFonts w:ascii="Book Antiqua" w:hAnsi="Book Antiqua" w:cs="Arial"/>
          <w:lang w:val="en-US"/>
        </w:rPr>
        <w:t>eparin-induced thrombocytopenia</w:t>
      </w:r>
      <w:r w:rsidR="009901DE" w:rsidRPr="00A93284">
        <w:rPr>
          <w:rFonts w:ascii="Book Antiqua" w:hAnsi="Book Antiqua" w:cs="Arial"/>
          <w:lang w:val="en-US"/>
        </w:rPr>
        <w:t xml:space="preserve"> OR</w:t>
      </w:r>
      <w:r w:rsidRPr="00A93284">
        <w:rPr>
          <w:rFonts w:ascii="Book Antiqua" w:hAnsi="Book Antiqua" w:cs="Arial"/>
          <w:lang w:val="en-US"/>
        </w:rPr>
        <w:t xml:space="preserve"> HIT antibodies</w:t>
      </w:r>
      <w:r w:rsidR="009901DE" w:rsidRPr="00A93284">
        <w:rPr>
          <w:rFonts w:ascii="Book Antiqua" w:hAnsi="Book Antiqua" w:cs="Arial"/>
          <w:lang w:val="en-US"/>
        </w:rPr>
        <w:t xml:space="preserve"> OR</w:t>
      </w:r>
      <w:r w:rsidRPr="00A93284">
        <w:rPr>
          <w:rFonts w:ascii="Book Antiqua" w:hAnsi="Book Antiqua" w:cs="Arial"/>
          <w:lang w:val="en-US"/>
        </w:rPr>
        <w:t xml:space="preserve"> HIT disease</w:t>
      </w:r>
      <w:r w:rsidR="009901DE" w:rsidRPr="00A93284">
        <w:rPr>
          <w:rFonts w:ascii="Book Antiqua" w:hAnsi="Book Antiqua" w:cs="Arial"/>
          <w:lang w:val="en-US"/>
        </w:rPr>
        <w:t xml:space="preserve"> OR</w:t>
      </w:r>
      <w:r w:rsidRPr="00A93284">
        <w:rPr>
          <w:rFonts w:ascii="Book Antiqua" w:hAnsi="Book Antiqua" w:cs="Arial"/>
          <w:lang w:val="en-US"/>
        </w:rPr>
        <w:t xml:space="preserve"> HIT II </w:t>
      </w:r>
      <w:r w:rsidR="009901DE" w:rsidRPr="00A93284">
        <w:rPr>
          <w:rFonts w:ascii="Book Antiqua" w:hAnsi="Book Antiqua" w:cs="Arial"/>
          <w:lang w:val="en-US"/>
        </w:rPr>
        <w:t xml:space="preserve">OR </w:t>
      </w:r>
      <w:r w:rsidR="00924AFF" w:rsidRPr="00A93284">
        <w:rPr>
          <w:rFonts w:ascii="Book Antiqua" w:hAnsi="Book Antiqua" w:cs="Arial"/>
          <w:lang w:val="en-US"/>
        </w:rPr>
        <w:t>anti-PF4/heparin</w:t>
      </w:r>
      <w:r w:rsidRPr="00A93284">
        <w:rPr>
          <w:rFonts w:ascii="Book Antiqua" w:hAnsi="Book Antiqua" w:cs="Arial"/>
          <w:lang w:val="en-US"/>
        </w:rPr>
        <w:t>. The search was performed on May 31</w:t>
      </w:r>
      <w:r w:rsidRPr="00A93284">
        <w:rPr>
          <w:rFonts w:ascii="Book Antiqua" w:hAnsi="Book Antiqua" w:cs="Arial"/>
          <w:vertAlign w:val="superscript"/>
          <w:lang w:val="en-US"/>
        </w:rPr>
        <w:t>st</w:t>
      </w:r>
      <w:r w:rsidRPr="00A93284">
        <w:rPr>
          <w:rFonts w:ascii="Book Antiqua" w:hAnsi="Book Antiqua" w:cs="Arial"/>
          <w:lang w:val="en-US"/>
        </w:rPr>
        <w:t xml:space="preserve">, 2015. In addition, the authors’ libraries and the </w:t>
      </w:r>
      <w:r w:rsidR="00935C10" w:rsidRPr="00A93284">
        <w:rPr>
          <w:rFonts w:ascii="Book Antiqua" w:hAnsi="Book Antiqua" w:cs="Arial"/>
          <w:lang w:val="en-US"/>
        </w:rPr>
        <w:t>Internet</w:t>
      </w:r>
      <w:r w:rsidRPr="00A93284">
        <w:rPr>
          <w:rFonts w:ascii="Book Antiqua" w:hAnsi="Book Antiqua" w:cs="Arial"/>
          <w:lang w:val="en-US"/>
        </w:rPr>
        <w:t xml:space="preserve"> were searched. The following medical subject headings were used: Heparin-induced thrombocytopenia after heart OR lung OR liver OR pancreas OR kidney OR organ transplantation</w:t>
      </w:r>
      <w:r w:rsidR="003F49C5" w:rsidRPr="00A93284">
        <w:rPr>
          <w:rFonts w:ascii="Book Antiqua" w:hAnsi="Book Antiqua" w:cs="Arial"/>
          <w:lang w:val="en-US"/>
        </w:rPr>
        <w:t>;</w:t>
      </w:r>
      <w:r w:rsidRPr="00A93284">
        <w:rPr>
          <w:rFonts w:ascii="Book Antiqua" w:hAnsi="Book Antiqua" w:cs="Arial"/>
          <w:lang w:val="en-US"/>
        </w:rPr>
        <w:t xml:space="preserve"> risk factors in transplantation</w:t>
      </w:r>
      <w:r w:rsidR="003F49C5" w:rsidRPr="00A93284">
        <w:rPr>
          <w:rFonts w:ascii="Book Antiqua" w:hAnsi="Book Antiqua" w:cs="Arial"/>
          <w:lang w:val="en-US"/>
        </w:rPr>
        <w:t>; and</w:t>
      </w:r>
      <w:r w:rsidRPr="00A93284">
        <w:rPr>
          <w:rFonts w:ascii="Book Antiqua" w:hAnsi="Book Antiqua" w:cs="Arial"/>
          <w:lang w:val="en-US"/>
        </w:rPr>
        <w:t xml:space="preserve"> HIT development. Papers deemed relevant by the authors were retrieved</w:t>
      </w:r>
      <w:r w:rsidR="007023F7" w:rsidRPr="00A93284">
        <w:rPr>
          <w:rFonts w:ascii="Book Antiqua" w:hAnsi="Book Antiqua" w:cs="Arial"/>
          <w:lang w:val="en-US"/>
        </w:rPr>
        <w:t>.</w:t>
      </w:r>
      <w:r w:rsidRPr="00A93284">
        <w:rPr>
          <w:rFonts w:ascii="Book Antiqua" w:hAnsi="Book Antiqua" w:cs="Arial"/>
          <w:lang w:val="en-US"/>
        </w:rPr>
        <w:t xml:space="preserve"> </w:t>
      </w:r>
    </w:p>
    <w:p w14:paraId="22B28125" w14:textId="77777777" w:rsidR="00A94C2D" w:rsidRPr="00A93284" w:rsidRDefault="00A94C2D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</w:p>
    <w:p w14:paraId="35B36200" w14:textId="5613EB37" w:rsidR="00B67B3A" w:rsidRPr="00A93284" w:rsidRDefault="008F3BDF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b/>
          <w:lang w:val="en-US"/>
        </w:rPr>
        <w:t>RESULTS AND DISCUSSION</w:t>
      </w:r>
    </w:p>
    <w:p w14:paraId="05731139" w14:textId="0C2FBCA3" w:rsidR="00B70BFA" w:rsidRPr="00A93284" w:rsidRDefault="00AD2595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lang w:val="en-US"/>
        </w:rPr>
        <w:t xml:space="preserve">Transplant recipients frequently are </w:t>
      </w:r>
      <w:proofErr w:type="spellStart"/>
      <w:r w:rsidRPr="00A93284">
        <w:rPr>
          <w:rFonts w:ascii="Book Antiqua" w:hAnsi="Book Antiqua" w:cs="Arial"/>
          <w:lang w:val="en-US"/>
        </w:rPr>
        <w:t>multimorbid</w:t>
      </w:r>
      <w:proofErr w:type="spellEnd"/>
      <w:r w:rsidRPr="00A93284">
        <w:rPr>
          <w:rFonts w:ascii="Book Antiqua" w:hAnsi="Book Antiqua" w:cs="Arial"/>
          <w:lang w:val="en-US"/>
        </w:rPr>
        <w:t xml:space="preserve"> patients with major </w:t>
      </w:r>
      <w:r w:rsidR="00C16D70" w:rsidRPr="00A93284">
        <w:rPr>
          <w:rFonts w:ascii="Book Antiqua" w:hAnsi="Book Antiqua" w:cs="Arial"/>
          <w:lang w:val="en-US"/>
        </w:rPr>
        <w:t xml:space="preserve">diseases </w:t>
      </w:r>
      <w:r w:rsidR="00622B90" w:rsidRPr="00A93284">
        <w:rPr>
          <w:rFonts w:ascii="Book Antiqua" w:hAnsi="Book Antiqua" w:cs="Arial"/>
          <w:lang w:val="en-US"/>
        </w:rPr>
        <w:t xml:space="preserve">of the cardiovascular, </w:t>
      </w:r>
      <w:r w:rsidRPr="00A93284">
        <w:rPr>
          <w:rFonts w:ascii="Book Antiqua" w:hAnsi="Book Antiqua" w:cs="Arial"/>
          <w:lang w:val="en-US"/>
        </w:rPr>
        <w:t>the hematologic</w:t>
      </w:r>
      <w:r w:rsidR="00622B90" w:rsidRPr="00A93284">
        <w:rPr>
          <w:rFonts w:ascii="Book Antiqua" w:hAnsi="Book Antiqua" w:cs="Arial"/>
          <w:lang w:val="en-US"/>
        </w:rPr>
        <w:t xml:space="preserve">, the coagulation, and the </w:t>
      </w:r>
      <w:proofErr w:type="spellStart"/>
      <w:r w:rsidR="00622B90" w:rsidRPr="00A93284">
        <w:rPr>
          <w:rFonts w:ascii="Book Antiqua" w:hAnsi="Book Antiqua" w:cs="Arial"/>
          <w:lang w:val="en-US"/>
        </w:rPr>
        <w:t>endoc</w:t>
      </w:r>
      <w:r w:rsidR="00357A8C" w:rsidRPr="00A93284">
        <w:rPr>
          <w:rFonts w:ascii="Book Antiqua" w:hAnsi="Book Antiqua" w:cs="Arial"/>
          <w:lang w:val="en-US"/>
        </w:rPr>
        <w:t>r</w:t>
      </w:r>
      <w:r w:rsidR="00622B90" w:rsidRPr="00A93284">
        <w:rPr>
          <w:rFonts w:ascii="Book Antiqua" w:hAnsi="Book Antiqua" w:cs="Arial"/>
          <w:lang w:val="en-US"/>
        </w:rPr>
        <w:t>inologic</w:t>
      </w:r>
      <w:proofErr w:type="spellEnd"/>
      <w:r w:rsidRPr="00A93284">
        <w:rPr>
          <w:rFonts w:ascii="Book Antiqua" w:hAnsi="Book Antiqua" w:cs="Arial"/>
          <w:lang w:val="en-US"/>
        </w:rPr>
        <w:t xml:space="preserve"> systems</w:t>
      </w:r>
      <w:r w:rsidR="00C16D70" w:rsidRPr="00A93284">
        <w:rPr>
          <w:rFonts w:ascii="Book Antiqua" w:hAnsi="Book Antiqua" w:cs="Arial"/>
          <w:lang w:val="en-US"/>
        </w:rPr>
        <w:t>,</w:t>
      </w:r>
      <w:r w:rsidR="00622B90" w:rsidRPr="00A93284">
        <w:rPr>
          <w:rFonts w:ascii="Book Antiqua" w:hAnsi="Book Antiqua" w:cs="Arial"/>
          <w:lang w:val="en-US"/>
        </w:rPr>
        <w:t xml:space="preserve"> which </w:t>
      </w:r>
      <w:r w:rsidR="00C16D70" w:rsidRPr="00A93284">
        <w:rPr>
          <w:rFonts w:ascii="Book Antiqua" w:hAnsi="Book Antiqua" w:cs="Arial"/>
          <w:lang w:val="en-US"/>
        </w:rPr>
        <w:t xml:space="preserve">each </w:t>
      </w:r>
      <w:r w:rsidR="00622B90" w:rsidRPr="00A93284">
        <w:rPr>
          <w:rFonts w:ascii="Book Antiqua" w:hAnsi="Book Antiqua" w:cs="Arial"/>
          <w:lang w:val="en-US"/>
        </w:rPr>
        <w:t>can trigger t</w:t>
      </w:r>
      <w:r w:rsidR="00B70BFA" w:rsidRPr="00A93284">
        <w:rPr>
          <w:rFonts w:ascii="Book Antiqua" w:hAnsi="Book Antiqua" w:cs="Arial"/>
          <w:lang w:val="en-US"/>
        </w:rPr>
        <w:t xml:space="preserve">hrombocytopenia. </w:t>
      </w:r>
      <w:r w:rsidR="00357A8C" w:rsidRPr="00A93284">
        <w:rPr>
          <w:rFonts w:ascii="Book Antiqua" w:hAnsi="Book Antiqua" w:cs="Arial"/>
          <w:lang w:val="en-US"/>
        </w:rPr>
        <w:t>This is why</w:t>
      </w:r>
      <w:r w:rsidRPr="00A93284">
        <w:rPr>
          <w:rFonts w:ascii="Book Antiqua" w:hAnsi="Book Antiqua" w:cs="Arial"/>
          <w:lang w:val="en-US"/>
        </w:rPr>
        <w:t xml:space="preserve"> relevant</w:t>
      </w:r>
      <w:r w:rsidR="00B70BFA" w:rsidRPr="00A93284">
        <w:rPr>
          <w:rFonts w:ascii="Book Antiqua" w:hAnsi="Book Antiqua" w:cs="Arial"/>
          <w:lang w:val="en-US"/>
        </w:rPr>
        <w:t xml:space="preserve"> side-effects of drugs</w:t>
      </w:r>
      <w:r w:rsidRPr="00A93284">
        <w:rPr>
          <w:rFonts w:ascii="Book Antiqua" w:hAnsi="Book Antiqua" w:cs="Arial"/>
          <w:lang w:val="en-US"/>
        </w:rPr>
        <w:t>, thrombocytopenia associated to the underlying disease</w:t>
      </w:r>
      <w:r w:rsidR="008508CC" w:rsidRPr="00A93284">
        <w:rPr>
          <w:rFonts w:ascii="Book Antiqua" w:hAnsi="Book Antiqua" w:cs="Arial"/>
          <w:lang w:val="en-US"/>
        </w:rPr>
        <w:t>, sepsis, disseminated intravascular coagulation, and post transfusion purpura</w:t>
      </w:r>
      <w:r w:rsidRPr="00A93284">
        <w:rPr>
          <w:rFonts w:ascii="Book Antiqua" w:hAnsi="Book Antiqua" w:cs="Arial"/>
          <w:lang w:val="en-US"/>
        </w:rPr>
        <w:t xml:space="preserve"> always have to be considered in every individual case of thrombocytopenia</w:t>
      </w:r>
      <w:r w:rsidR="00357A8C" w:rsidRPr="00A93284">
        <w:rPr>
          <w:rFonts w:ascii="Book Antiqua" w:hAnsi="Book Antiqua" w:cs="Arial"/>
          <w:lang w:val="en-US"/>
        </w:rPr>
        <w:t xml:space="preserve"> </w:t>
      </w:r>
      <w:r w:rsidR="00FE39A9" w:rsidRPr="00A93284">
        <w:rPr>
          <w:rFonts w:ascii="Book Antiqua" w:hAnsi="Book Antiqua" w:cs="Arial"/>
          <w:lang w:val="en-US"/>
        </w:rPr>
        <w:t>in ICU patients</w:t>
      </w:r>
      <w:r w:rsidR="008A2C99" w:rsidRPr="00A93284">
        <w:rPr>
          <w:rFonts w:ascii="Book Antiqua" w:hAnsi="Book Antiqua" w:cs="Arial"/>
        </w:rPr>
        <w:fldChar w:fldCharType="begin">
          <w:fldData xml:space="preserve">PEVuZE5vdGU+PENpdGU+PEF1dGhvcj5HcmVpbmFjaGVyPC9BdXRob3I+PFllYXI+MjAxMDwvWWVh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HcmVpbmFjaGVyPC9BdXRob3I+PFllYXI+MjAxMDwvWWVh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8A2C99" w:rsidRPr="00A93284">
        <w:rPr>
          <w:rFonts w:ascii="Book Antiqua" w:hAnsi="Book Antiqua" w:cs="Arial"/>
        </w:rPr>
      </w:r>
      <w:r w:rsidR="008A2C99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21]</w:t>
      </w:r>
      <w:r w:rsidR="008A2C99" w:rsidRPr="00A93284">
        <w:rPr>
          <w:rFonts w:ascii="Book Antiqua" w:hAnsi="Book Antiqua" w:cs="Arial"/>
        </w:rPr>
        <w:fldChar w:fldCharType="end"/>
      </w:r>
      <w:r w:rsidR="00357A8C" w:rsidRPr="00A93284">
        <w:rPr>
          <w:rFonts w:ascii="Book Antiqua" w:hAnsi="Book Antiqua" w:cs="Arial"/>
          <w:lang w:val="en-US"/>
        </w:rPr>
        <w:t>. However,</w:t>
      </w:r>
      <w:r w:rsidRPr="00A93284">
        <w:rPr>
          <w:rFonts w:ascii="Book Antiqua" w:hAnsi="Book Antiqua" w:cs="Arial"/>
          <w:lang w:val="en-US"/>
        </w:rPr>
        <w:t xml:space="preserve"> a platelet count drop is </w:t>
      </w:r>
      <w:r w:rsidR="00357A8C" w:rsidRPr="00A93284">
        <w:rPr>
          <w:rFonts w:ascii="Book Antiqua" w:hAnsi="Book Antiqua" w:cs="Arial"/>
          <w:lang w:val="en-US"/>
        </w:rPr>
        <w:t xml:space="preserve">also </w:t>
      </w:r>
      <w:r w:rsidRPr="00A93284">
        <w:rPr>
          <w:rFonts w:ascii="Book Antiqua" w:hAnsi="Book Antiqua" w:cs="Arial"/>
          <w:lang w:val="en-US"/>
        </w:rPr>
        <w:t>well known to occur after major surgery and extracorporeal circuitry</w:t>
      </w:r>
      <w:r w:rsidR="00357A8C" w:rsidRPr="00A93284">
        <w:rPr>
          <w:rFonts w:ascii="Book Antiqua" w:hAnsi="Book Antiqua" w:cs="Arial"/>
          <w:lang w:val="en-US"/>
        </w:rPr>
        <w:t xml:space="preserve"> such as heart-lung machine or cell saver</w:t>
      </w:r>
      <w:r w:rsidR="00357A8C" w:rsidRPr="00A93284">
        <w:rPr>
          <w:rFonts w:ascii="Book Antiqua" w:hAnsi="Book Antiqua"/>
          <w:b/>
          <w:vertAlign w:val="superscript"/>
          <w:lang w:val="en-US"/>
        </w:rPr>
        <w:t>®</w:t>
      </w:r>
      <w:r w:rsidR="00357A8C" w:rsidRPr="00A93284">
        <w:rPr>
          <w:rFonts w:ascii="Book Antiqua" w:hAnsi="Book Antiqua" w:cs="Arial"/>
          <w:lang w:val="en-US"/>
        </w:rPr>
        <w:t xml:space="preserve"> </w:t>
      </w:r>
      <w:proofErr w:type="spellStart"/>
      <w:r w:rsidR="00357A8C" w:rsidRPr="00A93284">
        <w:rPr>
          <w:rFonts w:ascii="Book Antiqua" w:hAnsi="Book Antiqua" w:cs="Arial"/>
          <w:lang w:val="en-US"/>
        </w:rPr>
        <w:t>autotransfusion</w:t>
      </w:r>
      <w:proofErr w:type="spellEnd"/>
      <w:r w:rsidR="008330C5" w:rsidRPr="00A93284">
        <w:rPr>
          <w:rFonts w:ascii="Book Antiqua" w:hAnsi="Book Antiqua" w:cs="Arial"/>
        </w:rPr>
        <w:fldChar w:fldCharType="begin"/>
      </w:r>
      <w:r w:rsidR="006B3D53" w:rsidRPr="00A93284">
        <w:rPr>
          <w:rFonts w:ascii="Book Antiqua" w:hAnsi="Book Antiqua" w:cs="Arial"/>
        </w:rPr>
        <w:instrText xml:space="preserve"> ADDIN EN.CITE &lt;EndNote&gt;&lt;Cite&gt;&lt;Author&gt;Ashworth&lt;/Author&gt;&lt;Year&gt;2010&lt;/Year&gt;&lt;RecNum&gt;2475&lt;/RecNum&gt;&lt;DisplayText&gt;&lt;style face="superscript"&gt;[22]&lt;/style&gt;&lt;/DisplayText&gt;&lt;record&gt;&lt;rec-number&gt;2475&lt;/rec-number&gt;&lt;foreign-keys&gt;&lt;key app="EN" db-id="vrpz25a9yx50wue5ewzxtvdefftw99wpssad" timestamp="1433276655"&gt;2475&lt;/key&gt;&lt;/foreign-keys&gt;&lt;ref-type name="Journal Article"&gt;17&lt;/ref-type&gt;&lt;contributors&gt;&lt;authors&gt;&lt;author&gt;Ashworth, A.&lt;/author&gt;&lt;author&gt;Klein, A. A.&lt;/author&gt;&lt;/authors&gt;&lt;/contributors&gt;&lt;auth-address&gt;Department of Anaesthesia and Critical Care, Papworth Hospital, Papworth Everard, Cambridge CB23 3RE, UK.&lt;/auth-address&gt;&lt;titles&gt;&lt;title&gt;Cell salvage as part of a blood conservation strategy in anaesthesia&lt;/title&gt;&lt;secondary-title&gt;Br J Anaesth&lt;/secondary-title&gt;&lt;alt-title&gt;British journal of anaesthesia&lt;/alt-title&gt;&lt;/titles&gt;&lt;periodical&gt;&lt;full-title&gt;Br J Anaesth&lt;/full-title&gt;&lt;abbr-1&gt;British journal of anaesthesia&lt;/abbr-1&gt;&lt;/periodical&gt;&lt;alt-periodical&gt;&lt;full-title&gt;Br J Anaesth&lt;/full-title&gt;&lt;abbr-1&gt;British journal of anaesthesia&lt;/abbr-1&gt;&lt;/alt-periodical&gt;&lt;pages&gt;401-16&lt;/pages&gt;&lt;volume&gt;105&lt;/volume&gt;&lt;number&gt;4&lt;/number&gt;&lt;keywords&gt;&lt;keyword&gt;Blood Loss, Surgical&lt;/keyword&gt;&lt;keyword&gt;Blood Preservation/methods&lt;/keyword&gt;&lt;keyword&gt;Blood Transfusion/adverse effects&lt;/keyword&gt;&lt;keyword&gt;Blood Transfusion, Autologous/adverse effects/*methods&lt;/keyword&gt;&lt;keyword&gt;Humans&lt;/keyword&gt;&lt;keyword&gt;Intraoperative Care/methods&lt;/keyword&gt;&lt;keyword&gt;Neoplasms/surgery&lt;/keyword&gt;&lt;keyword&gt;Postpartum Hemorrhage/therapy&lt;/keyword&gt;&lt;keyword&gt;Tissue and Organ Harvesting/*methods&lt;/keyword&gt;&lt;/keywords&gt;&lt;dates&gt;&lt;year&gt;2010&lt;/year&gt;&lt;pub-dates&gt;&lt;date&gt;Oct&lt;/date&gt;&lt;/pub-dates&gt;&lt;/dates&gt;&lt;isbn&gt;1471-6771 (Electronic)&amp;#xD;0007-0912 (Linking)&lt;/isbn&gt;&lt;accession-num&gt;20802228&lt;/accession-num&gt;&lt;urls&gt;&lt;related-urls&gt;&lt;url&gt;http://www.ncbi.nlm.nih.gov/pubmed/20802228&lt;/url&gt;&lt;/related-urls&gt;&lt;/urls&gt;&lt;electronic-resource-num&gt;10.1093/bja/aeq244&lt;/electronic-resource-num&gt;&lt;/record&gt;&lt;/Cite&gt;&lt;/EndNote&gt;</w:instrText>
      </w:r>
      <w:r w:rsidR="008330C5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22]</w:t>
      </w:r>
      <w:r w:rsidR="008330C5" w:rsidRPr="00A93284">
        <w:rPr>
          <w:rFonts w:ascii="Book Antiqua" w:hAnsi="Book Antiqua" w:cs="Arial"/>
        </w:rPr>
        <w:fldChar w:fldCharType="end"/>
      </w:r>
      <w:r w:rsidR="00357A8C" w:rsidRPr="00A93284">
        <w:rPr>
          <w:rFonts w:ascii="Book Antiqua" w:hAnsi="Book Antiqua" w:cs="Arial"/>
          <w:lang w:val="en-US"/>
        </w:rPr>
        <w:t xml:space="preserve">. </w:t>
      </w:r>
      <w:r w:rsidR="00C16D70" w:rsidRPr="00A93284">
        <w:rPr>
          <w:rFonts w:ascii="Book Antiqua" w:hAnsi="Book Antiqua" w:cs="Arial"/>
          <w:lang w:val="en-US"/>
        </w:rPr>
        <w:t>D</w:t>
      </w:r>
      <w:r w:rsidR="008508CC" w:rsidRPr="00A93284">
        <w:rPr>
          <w:rFonts w:ascii="Book Antiqua" w:hAnsi="Book Antiqua" w:cs="Arial"/>
          <w:lang w:val="en-US"/>
        </w:rPr>
        <w:t>rug-induced immune thrombocytopenia has been repo</w:t>
      </w:r>
      <w:r w:rsidR="001E34A0" w:rsidRPr="00A93284">
        <w:rPr>
          <w:rFonts w:ascii="Book Antiqua" w:hAnsi="Book Antiqua" w:cs="Arial"/>
          <w:lang w:val="en-US"/>
        </w:rPr>
        <w:t xml:space="preserve">rted for </w:t>
      </w:r>
      <w:proofErr w:type="spellStart"/>
      <w:r w:rsidR="001E34A0" w:rsidRPr="00A93284">
        <w:rPr>
          <w:rFonts w:ascii="Book Antiqua" w:hAnsi="Book Antiqua" w:cs="Arial"/>
          <w:lang w:val="en-US"/>
        </w:rPr>
        <w:t>calcineurin</w:t>
      </w:r>
      <w:proofErr w:type="spellEnd"/>
      <w:r w:rsidR="001E34A0" w:rsidRPr="00A93284">
        <w:rPr>
          <w:rFonts w:ascii="Book Antiqua" w:hAnsi="Book Antiqua" w:cs="Arial"/>
          <w:lang w:val="en-US"/>
        </w:rPr>
        <w:t xml:space="preserve"> inhibitors</w:t>
      </w:r>
      <w:r w:rsidR="008508CC" w:rsidRPr="00A93284">
        <w:rPr>
          <w:rFonts w:ascii="Book Antiqua" w:hAnsi="Book Antiqua" w:cs="Arial"/>
        </w:rPr>
        <w:fldChar w:fldCharType="begin"/>
      </w:r>
      <w:r w:rsidR="006B3D53" w:rsidRPr="00A93284">
        <w:rPr>
          <w:rFonts w:ascii="Book Antiqua" w:hAnsi="Book Antiqua" w:cs="Arial"/>
        </w:rPr>
        <w:instrText xml:space="preserve"> ADDIN EN.CITE &lt;EndNote&gt;&lt;Cite&gt;&lt;Author&gt;Moake&lt;/Author&gt;&lt;Year&gt;2002&lt;/Year&gt;&lt;RecNum&gt;2473&lt;/RecNum&gt;&lt;DisplayText&gt;&lt;style face="superscript"&gt;[23]&lt;/style&gt;&lt;/DisplayText&gt;&lt;record&gt;&lt;rec-number&gt;2473&lt;/rec-number&gt;&lt;foreign-keys&gt;&lt;key app="EN" db-id="vrpz25a9yx50wue5ewzxtvdefftw99wpssad" timestamp="1432073820"&gt;2473&lt;/key&gt;&lt;/foreign-keys&gt;&lt;ref-type name="Journal Article"&gt;17&lt;/ref-type&gt;&lt;contributors&gt;&lt;authors&gt;&lt;author&gt;Moake, J. L.&lt;/author&gt;&lt;/authors&gt;&lt;/contributors&gt;&lt;auth-address&gt;Baylor College of Medicine, Houston, USA. jmoake@rice.edu&lt;/auth-address&gt;&lt;titles&gt;&lt;title&gt;Thrombotic microangiopathies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589-600&lt;/pages&gt;&lt;volume&gt;347&lt;/volume&gt;&lt;number&gt;8&lt;/number&gt;&lt;keywords&gt;&lt;keyword&gt;Blood Component Transfusion&lt;/keyword&gt;&lt;keyword&gt;Complement Factor H/*deficiency&lt;/keyword&gt;&lt;keyword&gt;*Hemolytic-Uremic Syndrome/metabolism/microbiology/therapy&lt;/keyword&gt;&lt;keyword&gt;Humans&lt;/keyword&gt;&lt;keyword&gt;Metalloendopeptidases/*blood/deficiency/genetics&lt;/keyword&gt;&lt;keyword&gt;Platelet Activation&lt;/keyword&gt;&lt;keyword&gt;*Purpura, Thrombotic Thrombocytopenic/metabolism/therapy&lt;/keyword&gt;&lt;keyword&gt;von Willebrand Factor/chemistry/metabolism&lt;/keyword&gt;&lt;/keywords&gt;&lt;dates&gt;&lt;year&gt;2002&lt;/year&gt;&lt;pub-dates&gt;&lt;date&gt;Aug 22&lt;/date&gt;&lt;/pub-dates&gt;&lt;/dates&gt;&lt;isbn&gt;1533-4406 (Electronic)&amp;#xD;0028-4793 (Linking)&lt;/isbn&gt;&lt;accession-num&gt;12192020&lt;/accession-num&gt;&lt;urls&gt;&lt;related-urls&gt;&lt;url&gt;http://www.ncbi.nlm.nih.gov/pubmed/12192020&lt;/url&gt;&lt;/related-urls&gt;&lt;/urls&gt;&lt;electronic-resource-num&gt;10.1056/NEJMra020528&lt;/electronic-resource-num&gt;&lt;/record&gt;&lt;/Cite&gt;&lt;/EndNote&gt;</w:instrText>
      </w:r>
      <w:r w:rsidR="008508CC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23]</w:t>
      </w:r>
      <w:r w:rsidR="008508CC" w:rsidRPr="00A93284">
        <w:rPr>
          <w:rFonts w:ascii="Book Antiqua" w:hAnsi="Book Antiqua" w:cs="Arial"/>
        </w:rPr>
        <w:fldChar w:fldCharType="end"/>
      </w:r>
      <w:r w:rsidR="008508CC" w:rsidRPr="00A93284">
        <w:rPr>
          <w:rFonts w:ascii="Book Antiqua" w:hAnsi="Book Antiqua" w:cs="Arial"/>
          <w:lang w:val="en-US"/>
        </w:rPr>
        <w:t xml:space="preserve">, </w:t>
      </w:r>
      <w:proofErr w:type="spellStart"/>
      <w:r w:rsidR="008508CC" w:rsidRPr="00A93284">
        <w:rPr>
          <w:rFonts w:ascii="Book Antiqua" w:hAnsi="Book Antiqua" w:cs="Arial"/>
          <w:lang w:val="en-US"/>
        </w:rPr>
        <w:t>mycofenolate</w:t>
      </w:r>
      <w:proofErr w:type="spellEnd"/>
      <w:r w:rsidR="008508CC" w:rsidRPr="00A93284">
        <w:rPr>
          <w:rFonts w:ascii="Book Antiqua" w:hAnsi="Book Antiqua" w:cs="Arial"/>
          <w:lang w:val="en-US"/>
        </w:rPr>
        <w:t xml:space="preserve">, and </w:t>
      </w:r>
      <w:r w:rsidR="008508CC" w:rsidRPr="00A93284">
        <w:rPr>
          <w:rFonts w:ascii="Book Antiqua" w:hAnsi="Book Antiqua" w:cs="Arial"/>
          <w:bCs/>
          <w:lang w:val="en-US"/>
        </w:rPr>
        <w:t>anti-</w:t>
      </w:r>
      <w:proofErr w:type="spellStart"/>
      <w:r w:rsidR="008508CC" w:rsidRPr="00A93284">
        <w:rPr>
          <w:rFonts w:ascii="Book Antiqua" w:hAnsi="Book Antiqua" w:cs="Arial"/>
          <w:bCs/>
          <w:lang w:val="en-US"/>
        </w:rPr>
        <w:t>thymocyte</w:t>
      </w:r>
      <w:proofErr w:type="spellEnd"/>
      <w:r w:rsidR="008508CC" w:rsidRPr="00A93284">
        <w:rPr>
          <w:rFonts w:ascii="Book Antiqua" w:hAnsi="Book Antiqua" w:cs="Arial"/>
          <w:bCs/>
          <w:lang w:val="en-US"/>
        </w:rPr>
        <w:t xml:space="preserve"> globulin</w:t>
      </w:r>
      <w:r w:rsidR="001E34A0" w:rsidRPr="00A93284">
        <w:rPr>
          <w:rFonts w:ascii="Book Antiqua" w:hAnsi="Book Antiqua" w:cs="Arial"/>
          <w:lang w:val="en-US"/>
        </w:rPr>
        <w:t xml:space="preserve"> (ATG)</w:t>
      </w:r>
      <w:r w:rsidR="008508CC" w:rsidRPr="00A93284">
        <w:rPr>
          <w:rFonts w:ascii="Book Antiqua" w:hAnsi="Book Antiqua" w:cs="Arial"/>
        </w:rPr>
        <w:fldChar w:fldCharType="begin">
          <w:fldData xml:space="preserve">PEVuZE5vdGU+PENpdGU+PEF1dGhvcj5Ucml2ZWRpPC9BdXRob3I+PFllYXI+MTk5NjwvWWVhcj48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Ucml2ZWRpPC9BdXRob3I+PFllYXI+MTk5NjwvWWVhcj48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8508CC" w:rsidRPr="00A93284">
        <w:rPr>
          <w:rFonts w:ascii="Book Antiqua" w:hAnsi="Book Antiqua" w:cs="Arial"/>
        </w:rPr>
      </w:r>
      <w:r w:rsidR="008508CC" w:rsidRPr="00A93284">
        <w:rPr>
          <w:rFonts w:ascii="Book Antiqua" w:hAnsi="Book Antiqua" w:cs="Arial"/>
        </w:rPr>
        <w:fldChar w:fldCharType="separate"/>
      </w:r>
      <w:r w:rsidR="009E0EF2" w:rsidRPr="00A93284">
        <w:rPr>
          <w:rFonts w:ascii="Book Antiqua" w:hAnsi="Book Antiqua" w:cs="Arial"/>
          <w:noProof/>
          <w:vertAlign w:val="superscript"/>
        </w:rPr>
        <w:t>[24,</w:t>
      </w:r>
      <w:r w:rsidR="006B3D53" w:rsidRPr="00A93284">
        <w:rPr>
          <w:rFonts w:ascii="Book Antiqua" w:hAnsi="Book Antiqua" w:cs="Arial"/>
          <w:noProof/>
          <w:vertAlign w:val="superscript"/>
        </w:rPr>
        <w:t>25]</w:t>
      </w:r>
      <w:r w:rsidR="008508CC" w:rsidRPr="00A93284">
        <w:rPr>
          <w:rFonts w:ascii="Book Antiqua" w:hAnsi="Book Antiqua" w:cs="Arial"/>
        </w:rPr>
        <w:fldChar w:fldCharType="end"/>
      </w:r>
      <w:r w:rsidR="008508CC" w:rsidRPr="00A93284">
        <w:rPr>
          <w:rFonts w:ascii="Book Antiqua" w:hAnsi="Book Antiqua" w:cs="Arial"/>
          <w:lang w:val="en-US"/>
        </w:rPr>
        <w:t>.</w:t>
      </w:r>
      <w:r w:rsidR="00C16D70" w:rsidRPr="00A93284">
        <w:rPr>
          <w:rFonts w:ascii="Book Antiqua" w:hAnsi="Book Antiqua" w:cs="Arial"/>
          <w:lang w:val="en-US"/>
        </w:rPr>
        <w:t xml:space="preserve"> </w:t>
      </w:r>
      <w:r w:rsidR="008A2C99" w:rsidRPr="00A93284">
        <w:rPr>
          <w:rFonts w:ascii="Book Antiqua" w:hAnsi="Book Antiqua" w:cs="Arial"/>
          <w:lang w:val="en-US"/>
        </w:rPr>
        <w:t xml:space="preserve">Therefore, </w:t>
      </w:r>
      <w:r w:rsidR="00D54DF5" w:rsidRPr="00A93284">
        <w:rPr>
          <w:rFonts w:ascii="Book Antiqua" w:hAnsi="Book Antiqua" w:cs="Arial"/>
          <w:lang w:val="en-US"/>
        </w:rPr>
        <w:t>other</w:t>
      </w:r>
      <w:r w:rsidR="00B70BFA" w:rsidRPr="00A93284">
        <w:rPr>
          <w:rFonts w:ascii="Book Antiqua" w:hAnsi="Book Antiqua" w:cs="Arial"/>
          <w:lang w:val="en-US"/>
        </w:rPr>
        <w:t xml:space="preserve"> syndromes and diseases have to be taken into consideration </w:t>
      </w:r>
      <w:r w:rsidR="008A2C99" w:rsidRPr="00A93284">
        <w:rPr>
          <w:rFonts w:ascii="Book Antiqua" w:hAnsi="Book Antiqua" w:cs="Arial"/>
          <w:lang w:val="en-US"/>
        </w:rPr>
        <w:t xml:space="preserve">within the postoperative setting </w:t>
      </w:r>
      <w:r w:rsidR="00FB3579" w:rsidRPr="00A93284">
        <w:rPr>
          <w:rFonts w:ascii="Book Antiqua" w:hAnsi="Book Antiqua" w:cs="Arial"/>
          <w:lang w:val="en-US"/>
        </w:rPr>
        <w:t xml:space="preserve">after solid organ transplantation </w:t>
      </w:r>
      <w:r w:rsidR="00B70BFA" w:rsidRPr="00A93284">
        <w:rPr>
          <w:rFonts w:ascii="Book Antiqua" w:hAnsi="Book Antiqua" w:cs="Arial"/>
          <w:lang w:val="en-US"/>
        </w:rPr>
        <w:t>to</w:t>
      </w:r>
      <w:r w:rsidR="00FB3579" w:rsidRPr="00A93284">
        <w:rPr>
          <w:rFonts w:ascii="Book Antiqua" w:hAnsi="Book Antiqua" w:cs="Arial"/>
          <w:lang w:val="en-US"/>
        </w:rPr>
        <w:t xml:space="preserve"> carefully</w:t>
      </w:r>
      <w:r w:rsidR="00B70BFA" w:rsidRPr="00A93284">
        <w:rPr>
          <w:rFonts w:ascii="Book Antiqua" w:hAnsi="Book Antiqua" w:cs="Arial"/>
          <w:lang w:val="en-US"/>
        </w:rPr>
        <w:t xml:space="preserve"> distinguish between physiologically and pathologic thrombocytopenia such as HIT II.</w:t>
      </w:r>
    </w:p>
    <w:p w14:paraId="6BF7A9D7" w14:textId="02BC90AA" w:rsidR="00C9715A" w:rsidRPr="00A93284" w:rsidRDefault="008A2C99" w:rsidP="00950696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lang w:val="en-US"/>
        </w:rPr>
        <w:t>As noted in the introduction</w:t>
      </w:r>
      <w:r w:rsidR="00C16D70" w:rsidRPr="00A93284">
        <w:rPr>
          <w:rFonts w:ascii="Book Antiqua" w:hAnsi="Book Antiqua" w:cs="Arial"/>
          <w:lang w:val="en-US"/>
        </w:rPr>
        <w:t>,</w:t>
      </w:r>
      <w:r w:rsidRPr="00A93284">
        <w:rPr>
          <w:rFonts w:ascii="Book Antiqua" w:hAnsi="Book Antiqua" w:cs="Arial"/>
          <w:lang w:val="en-US"/>
        </w:rPr>
        <w:t xml:space="preserve"> the combined clinical and laboratory proof of HIT II has to be perfo</w:t>
      </w:r>
      <w:r w:rsidR="008508CC" w:rsidRPr="00A93284">
        <w:rPr>
          <w:rFonts w:ascii="Book Antiqua" w:hAnsi="Book Antiqua" w:cs="Arial"/>
          <w:lang w:val="en-US"/>
        </w:rPr>
        <w:t xml:space="preserve">rmed according to the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="008508CC" w:rsidRPr="00A93284">
        <w:rPr>
          <w:rFonts w:ascii="Book Antiqua" w:hAnsi="Book Antiqua" w:cs="Arial"/>
          <w:lang w:val="en-US"/>
        </w:rPr>
        <w:t>classic</w:t>
      </w:r>
      <w:r w:rsidRPr="00A93284">
        <w:rPr>
          <w:rFonts w:ascii="Book Antiqua" w:hAnsi="Book Antiqua" w:cs="Arial"/>
          <w:lang w:val="en-US"/>
        </w:rPr>
        <w:t xml:space="preserve"> definition of HIT</w:t>
      </w:r>
      <w:r w:rsidR="00E855BD" w:rsidRPr="00A93284">
        <w:rPr>
          <w:rFonts w:ascii="Book Antiqua" w:eastAsia="宋体" w:hAnsi="Book Antiqua" w:cs="Arial"/>
          <w:lang w:val="en-US" w:eastAsia="zh-CN"/>
        </w:rPr>
        <w:t>”</w:t>
      </w:r>
      <w:r w:rsidR="008508CC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Qs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Qs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8508CC" w:rsidRPr="00A93284">
        <w:rPr>
          <w:rFonts w:ascii="Book Antiqua" w:hAnsi="Book Antiqua" w:cs="Arial"/>
        </w:rPr>
      </w:r>
      <w:r w:rsidR="008508CC" w:rsidRPr="00A93284">
        <w:rPr>
          <w:rFonts w:ascii="Book Antiqua" w:hAnsi="Book Antiqua" w:cs="Arial"/>
        </w:rPr>
        <w:fldChar w:fldCharType="separate"/>
      </w:r>
      <w:r w:rsidR="009E0EF2" w:rsidRPr="00A93284">
        <w:rPr>
          <w:rFonts w:ascii="Book Antiqua" w:hAnsi="Book Antiqua" w:cs="Arial"/>
          <w:noProof/>
          <w:vertAlign w:val="superscript"/>
        </w:rPr>
        <w:t>[4,15,</w:t>
      </w:r>
      <w:r w:rsidR="006B3D53" w:rsidRPr="00A93284">
        <w:rPr>
          <w:rFonts w:ascii="Book Antiqua" w:hAnsi="Book Antiqua" w:cs="Arial"/>
          <w:noProof/>
          <w:vertAlign w:val="superscript"/>
        </w:rPr>
        <w:t>16]</w:t>
      </w:r>
      <w:r w:rsidR="008508CC" w:rsidRPr="00A93284">
        <w:rPr>
          <w:rFonts w:ascii="Book Antiqua" w:hAnsi="Book Antiqua" w:cs="Arial"/>
        </w:rPr>
        <w:fldChar w:fldCharType="end"/>
      </w:r>
      <w:r w:rsidR="00FB3579" w:rsidRPr="00A93284">
        <w:rPr>
          <w:rFonts w:ascii="Book Antiqua" w:hAnsi="Book Antiqua" w:cs="Arial"/>
          <w:lang w:val="en-US"/>
        </w:rPr>
        <w:t xml:space="preserve"> to avoid </w:t>
      </w:r>
      <w:proofErr w:type="spellStart"/>
      <w:r w:rsidR="00FB3579" w:rsidRPr="00A93284">
        <w:rPr>
          <w:rFonts w:ascii="Book Antiqua" w:hAnsi="Book Antiqua" w:cs="Arial"/>
          <w:lang w:val="en-US"/>
        </w:rPr>
        <w:t>overdiagnosis</w:t>
      </w:r>
      <w:proofErr w:type="spellEnd"/>
      <w:r w:rsidRPr="00A93284">
        <w:rPr>
          <w:rFonts w:ascii="Book Antiqua" w:hAnsi="Book Antiqua" w:cs="Arial"/>
          <w:lang w:val="en-US"/>
        </w:rPr>
        <w:t xml:space="preserve">. </w:t>
      </w:r>
      <w:r w:rsidR="004E2AF1" w:rsidRPr="00A93284">
        <w:rPr>
          <w:rFonts w:ascii="Book Antiqua" w:hAnsi="Book Antiqua" w:cs="Arial"/>
          <w:lang w:val="en-US"/>
        </w:rPr>
        <w:t>Unfortunately, t</w:t>
      </w:r>
      <w:r w:rsidR="00FB3579" w:rsidRPr="00A93284">
        <w:rPr>
          <w:rFonts w:ascii="Book Antiqua" w:hAnsi="Book Antiqua" w:cs="Arial"/>
          <w:lang w:val="en-US"/>
        </w:rPr>
        <w:t xml:space="preserve">he diagnosis of HIT is difficult in critically ill patients </w:t>
      </w:r>
      <w:r w:rsidR="00FB3579" w:rsidRPr="00A93284">
        <w:rPr>
          <w:rFonts w:ascii="Book Antiqua" w:hAnsi="Book Antiqua" w:cs="Arial"/>
          <w:lang w:val="en-US"/>
        </w:rPr>
        <w:lastRenderedPageBreak/>
        <w:t>as both leading symptoms of HIT (thrombocytopenia a</w:t>
      </w:r>
      <w:r w:rsidR="001E34A0" w:rsidRPr="00A93284">
        <w:rPr>
          <w:rFonts w:ascii="Book Antiqua" w:hAnsi="Book Antiqua" w:cs="Arial"/>
          <w:lang w:val="en-US"/>
        </w:rPr>
        <w:t>nd thrombosis) are not specific</w:t>
      </w:r>
      <w:r w:rsidR="00FB3579" w:rsidRPr="00A93284">
        <w:rPr>
          <w:rFonts w:ascii="Book Antiqua" w:hAnsi="Book Antiqua" w:cs="Arial"/>
        </w:rPr>
        <w:fldChar w:fldCharType="begin">
          <w:fldData xml:space="preserve">PEVuZE5vdGU+PENpdGU+PEF1dGhvcj5HcmVpbmFjaGVyPC9BdXRob3I+PFllYXI+MjAxMDwvWWVh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HcmVpbmFjaGVyPC9BdXRob3I+PFllYXI+MjAxMDwvWWVh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FB3579" w:rsidRPr="00A93284">
        <w:rPr>
          <w:rFonts w:ascii="Book Antiqua" w:hAnsi="Book Antiqua" w:cs="Arial"/>
        </w:rPr>
      </w:r>
      <w:r w:rsidR="00FB3579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21]</w:t>
      </w:r>
      <w:r w:rsidR="00FB3579" w:rsidRPr="00A93284">
        <w:rPr>
          <w:rFonts w:ascii="Book Antiqua" w:hAnsi="Book Antiqua" w:cs="Arial"/>
        </w:rPr>
        <w:fldChar w:fldCharType="end"/>
      </w:r>
      <w:r w:rsidR="00FB3579" w:rsidRPr="00A93284">
        <w:rPr>
          <w:rFonts w:ascii="Book Antiqua" w:hAnsi="Book Antiqua" w:cs="Arial"/>
          <w:lang w:val="en-US"/>
        </w:rPr>
        <w:t xml:space="preserve">. </w:t>
      </w:r>
      <w:r w:rsidR="003D26FC" w:rsidRPr="00A93284">
        <w:rPr>
          <w:rFonts w:ascii="Book Antiqua" w:hAnsi="Book Antiqua" w:cs="Arial"/>
          <w:lang w:val="en-US"/>
        </w:rPr>
        <w:t xml:space="preserve">Although </w:t>
      </w:r>
      <w:r w:rsidR="004E2AF1" w:rsidRPr="00A93284">
        <w:rPr>
          <w:rFonts w:ascii="Book Antiqua" w:hAnsi="Book Antiqua" w:cs="Arial"/>
          <w:lang w:val="en-US"/>
        </w:rPr>
        <w:t xml:space="preserve">the absence of anti-heparin/PF antibodies has a high negative predictive value to exclude HIT, </w:t>
      </w:r>
      <w:r w:rsidR="003D26FC" w:rsidRPr="00A93284">
        <w:rPr>
          <w:rFonts w:ascii="Book Antiqua" w:hAnsi="Book Antiqua" w:cs="Arial"/>
          <w:lang w:val="en-US"/>
        </w:rPr>
        <w:t xml:space="preserve">it is not sufficient to detect </w:t>
      </w:r>
      <w:r w:rsidR="004E2AF1" w:rsidRPr="00A93284">
        <w:rPr>
          <w:rFonts w:ascii="Book Antiqua" w:hAnsi="Book Antiqua" w:cs="Arial"/>
          <w:lang w:val="en-US"/>
        </w:rPr>
        <w:t xml:space="preserve">these antibodies without further satisfying the stepwise criteria </w:t>
      </w:r>
      <w:r w:rsidR="00FB0088" w:rsidRPr="00A93284">
        <w:rPr>
          <w:rFonts w:ascii="Book Antiqua" w:hAnsi="Book Antiqua" w:cs="Arial"/>
          <w:lang w:val="en-US"/>
        </w:rPr>
        <w:t>(</w:t>
      </w:r>
      <w:r w:rsidR="00237C06" w:rsidRPr="00A93284">
        <w:rPr>
          <w:rFonts w:ascii="Book Antiqua" w:hAnsi="Book Antiqua" w:cs="Arial"/>
          <w:lang w:val="en-US"/>
        </w:rPr>
        <w:t>F</w:t>
      </w:r>
      <w:r w:rsidR="00FB0088" w:rsidRPr="00A93284">
        <w:rPr>
          <w:rFonts w:ascii="Book Antiqua" w:hAnsi="Book Antiqua" w:cs="Arial"/>
          <w:lang w:val="en-US"/>
        </w:rPr>
        <w:t>igure 1) including</w:t>
      </w:r>
      <w:r w:rsidR="001E34A0" w:rsidRPr="00A93284">
        <w:rPr>
          <w:rFonts w:ascii="Book Antiqua" w:hAnsi="Book Antiqua" w:cs="Arial"/>
          <w:lang w:val="en-US"/>
        </w:rPr>
        <w:t xml:space="preserve"> the 4Ts pretest clinical score</w:t>
      </w:r>
      <w:r w:rsidR="00FB0088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Y8L1llYXI+PFJlY051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Y8L1llYXI+PFJlY051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FB0088" w:rsidRPr="00A93284">
        <w:rPr>
          <w:rFonts w:ascii="Book Antiqua" w:hAnsi="Book Antiqua" w:cs="Arial"/>
        </w:rPr>
      </w:r>
      <w:r w:rsidR="00FB0088" w:rsidRPr="00A93284">
        <w:rPr>
          <w:rFonts w:ascii="Book Antiqua" w:hAnsi="Book Antiqua" w:cs="Arial"/>
        </w:rPr>
        <w:fldChar w:fldCharType="separate"/>
      </w:r>
      <w:r w:rsidR="001E34A0" w:rsidRPr="00A93284">
        <w:rPr>
          <w:rFonts w:ascii="Book Antiqua" w:hAnsi="Book Antiqua" w:cs="Arial"/>
          <w:noProof/>
          <w:vertAlign w:val="superscript"/>
        </w:rPr>
        <w:t>[13,</w:t>
      </w:r>
      <w:r w:rsidR="006B3D53" w:rsidRPr="00A93284">
        <w:rPr>
          <w:rFonts w:ascii="Book Antiqua" w:hAnsi="Book Antiqua" w:cs="Arial"/>
          <w:noProof/>
          <w:vertAlign w:val="superscript"/>
        </w:rPr>
        <w:t>14]</w:t>
      </w:r>
      <w:r w:rsidR="00FB0088" w:rsidRPr="00A93284">
        <w:rPr>
          <w:rFonts w:ascii="Book Antiqua" w:hAnsi="Book Antiqua" w:cs="Arial"/>
        </w:rPr>
        <w:fldChar w:fldCharType="end"/>
      </w:r>
      <w:r w:rsidR="00FB0088" w:rsidRPr="00A93284">
        <w:rPr>
          <w:rFonts w:ascii="Book Antiqua" w:hAnsi="Book Antiqua" w:cs="Arial"/>
          <w:lang w:val="en-US"/>
        </w:rPr>
        <w:t xml:space="preserve"> </w:t>
      </w:r>
      <w:r w:rsidR="001E34A0" w:rsidRPr="00A93284">
        <w:rPr>
          <w:rFonts w:ascii="Book Antiqua" w:hAnsi="Book Antiqua" w:cs="Arial"/>
          <w:lang w:val="en-US"/>
        </w:rPr>
        <w:t>for the diagnosis of HIT</w:t>
      </w:r>
      <w:r w:rsidR="004E2AF1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cs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cs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4E2AF1" w:rsidRPr="00A93284">
        <w:rPr>
          <w:rFonts w:ascii="Book Antiqua" w:hAnsi="Book Antiqua" w:cs="Arial"/>
        </w:rPr>
      </w:r>
      <w:r w:rsidR="004E2AF1" w:rsidRPr="00A93284">
        <w:rPr>
          <w:rFonts w:ascii="Book Antiqua" w:hAnsi="Book Antiqua" w:cs="Arial"/>
        </w:rPr>
        <w:fldChar w:fldCharType="separate"/>
      </w:r>
      <w:r w:rsidR="009E0EF2" w:rsidRPr="00A93284">
        <w:rPr>
          <w:rFonts w:ascii="Book Antiqua" w:hAnsi="Book Antiqua" w:cs="Arial"/>
          <w:noProof/>
          <w:vertAlign w:val="superscript"/>
        </w:rPr>
        <w:t>[7,9-11,</w:t>
      </w:r>
      <w:r w:rsidR="006B3D53" w:rsidRPr="00A93284">
        <w:rPr>
          <w:rFonts w:ascii="Book Antiqua" w:hAnsi="Book Antiqua" w:cs="Arial"/>
          <w:noProof/>
          <w:vertAlign w:val="superscript"/>
        </w:rPr>
        <w:t>15]</w:t>
      </w:r>
      <w:r w:rsidR="004E2AF1" w:rsidRPr="00A93284">
        <w:rPr>
          <w:rFonts w:ascii="Book Antiqua" w:hAnsi="Book Antiqua" w:cs="Arial"/>
        </w:rPr>
        <w:fldChar w:fldCharType="end"/>
      </w:r>
      <w:r w:rsidR="00FB0088" w:rsidRPr="00A93284">
        <w:rPr>
          <w:rFonts w:ascii="Book Antiqua" w:hAnsi="Book Antiqua" w:cs="Arial"/>
          <w:lang w:val="en-US"/>
        </w:rPr>
        <w:t>.</w:t>
      </w:r>
      <w:r w:rsidR="004972E3" w:rsidRPr="00A93284">
        <w:rPr>
          <w:rFonts w:ascii="Book Antiqua" w:hAnsi="Book Antiqua" w:cs="Arial"/>
          <w:lang w:val="en-US"/>
        </w:rPr>
        <w:t xml:space="preserve"> </w:t>
      </w:r>
    </w:p>
    <w:p w14:paraId="42123899" w14:textId="77777777" w:rsidR="007F20FA" w:rsidRPr="00A93284" w:rsidRDefault="007F20FA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</w:p>
    <w:p w14:paraId="0B28D15C" w14:textId="4F589DF4" w:rsidR="00BE5459" w:rsidRPr="00A93284" w:rsidRDefault="008F3BDF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b/>
          <w:lang w:val="en-US"/>
        </w:rPr>
        <w:t>THORACIC ORGANS</w:t>
      </w:r>
    </w:p>
    <w:p w14:paraId="3C645243" w14:textId="5FF7DBE7" w:rsidR="0040699F" w:rsidRPr="00A93284" w:rsidRDefault="0040699F" w:rsidP="00950696">
      <w:pPr>
        <w:spacing w:line="360" w:lineRule="auto"/>
        <w:jc w:val="both"/>
        <w:rPr>
          <w:rFonts w:ascii="Book Antiqua" w:hAnsi="Book Antiqua" w:cs="Arial"/>
          <w:b/>
          <w:i/>
          <w:lang w:val="en-US"/>
        </w:rPr>
      </w:pPr>
      <w:r w:rsidRPr="00A93284">
        <w:rPr>
          <w:rFonts w:ascii="Book Antiqua" w:hAnsi="Book Antiqua" w:cs="Arial"/>
          <w:b/>
          <w:i/>
          <w:lang w:val="en-US"/>
        </w:rPr>
        <w:t>H</w:t>
      </w:r>
      <w:r w:rsidR="00F32FB9" w:rsidRPr="00A93284">
        <w:rPr>
          <w:rFonts w:ascii="Book Antiqua" w:hAnsi="Book Antiqua" w:cs="Arial"/>
          <w:b/>
          <w:i/>
          <w:lang w:val="en-US"/>
        </w:rPr>
        <w:t>eart transplantation</w:t>
      </w:r>
    </w:p>
    <w:p w14:paraId="7FF381FE" w14:textId="40CF929F" w:rsidR="0040699F" w:rsidRPr="00A93284" w:rsidRDefault="007F20FA" w:rsidP="00950696">
      <w:pPr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A93284">
        <w:rPr>
          <w:rFonts w:ascii="Book Antiqua" w:hAnsi="Book Antiqua" w:cs="Times New Roman"/>
          <w:lang w:val="en-US"/>
        </w:rPr>
        <w:t xml:space="preserve">The treatment of seriously ill cardiac patients is a demanding challenge for the interdisciplinary team of physicians. </w:t>
      </w:r>
      <w:r w:rsidR="00E526FA" w:rsidRPr="00A93284">
        <w:rPr>
          <w:rFonts w:ascii="Book Antiqua" w:hAnsi="Book Antiqua" w:cs="Times New Roman"/>
          <w:lang w:val="en-US"/>
        </w:rPr>
        <w:t>The risk for HIT is proposed to be high d</w:t>
      </w:r>
      <w:r w:rsidR="00F15B7B" w:rsidRPr="00A93284">
        <w:rPr>
          <w:rFonts w:ascii="Book Antiqua" w:hAnsi="Book Antiqua" w:cs="Times New Roman"/>
          <w:lang w:val="en-US"/>
        </w:rPr>
        <w:t xml:space="preserve">ue to high doses of heparin </w:t>
      </w:r>
      <w:r w:rsidR="00D54DF5" w:rsidRPr="00A93284">
        <w:rPr>
          <w:rFonts w:ascii="Book Antiqua" w:hAnsi="Book Antiqua" w:cs="Times New Roman"/>
          <w:lang w:val="en-US"/>
        </w:rPr>
        <w:t xml:space="preserve">used </w:t>
      </w:r>
      <w:r w:rsidR="00F15B7B" w:rsidRPr="00A93284">
        <w:rPr>
          <w:rFonts w:ascii="Book Antiqua" w:hAnsi="Book Antiqua" w:cs="Times New Roman"/>
          <w:lang w:val="en-US"/>
        </w:rPr>
        <w:t>in cardiac surgery and a vast release of PF4 from platelets because of the platelets</w:t>
      </w:r>
      <w:r w:rsidR="00E855BD" w:rsidRPr="00A93284">
        <w:rPr>
          <w:rFonts w:ascii="Book Antiqua" w:eastAsia="宋体" w:hAnsi="Book Antiqua" w:cs="Times New Roman"/>
          <w:lang w:val="en-US" w:eastAsia="zh-CN"/>
        </w:rPr>
        <w:t>’</w:t>
      </w:r>
      <w:r w:rsidR="00F15B7B" w:rsidRPr="00A93284">
        <w:rPr>
          <w:rFonts w:ascii="Book Antiqua" w:hAnsi="Book Antiqua" w:cs="Times New Roman"/>
          <w:lang w:val="en-US"/>
        </w:rPr>
        <w:t xml:space="preserve"> contact to </w:t>
      </w:r>
      <w:r w:rsidR="00BE34C6" w:rsidRPr="00A93284">
        <w:rPr>
          <w:rFonts w:ascii="Book Antiqua" w:hAnsi="Book Antiqua" w:cs="Times New Roman"/>
          <w:lang w:val="en-US"/>
        </w:rPr>
        <w:t>cardiopulmonary bypassing</w:t>
      </w:r>
      <w:r w:rsidR="0065079F" w:rsidRPr="00A93284">
        <w:rPr>
          <w:rFonts w:ascii="Book Antiqua" w:hAnsi="Book Antiqua" w:cs="Times New Roman"/>
          <w:lang w:val="en-US"/>
        </w:rPr>
        <w:fldChar w:fldCharType="begin">
          <w:fldData xml:space="preserve">PEVuZE5vdGU+PENpdGU+PEF1dGhvcj5XYXJrZW50aW48L0F1dGhvcj48WWVhcj4yMDAwPC9ZZWFy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=
</w:fldData>
        </w:fldChar>
      </w:r>
      <w:r w:rsidR="006B3D53" w:rsidRPr="00A93284">
        <w:rPr>
          <w:rFonts w:ascii="Book Antiqua" w:hAnsi="Book Antiqua" w:cs="Times New Roman"/>
          <w:lang w:val="en-US"/>
        </w:rPr>
        <w:instrText xml:space="preserve"> ADDIN EN.CITE </w:instrText>
      </w:r>
      <w:r w:rsidR="006B3D53" w:rsidRPr="00A93284">
        <w:rPr>
          <w:rFonts w:ascii="Book Antiqua" w:hAnsi="Book Antiqua" w:cs="Times New Roman"/>
          <w:lang w:val="en-US"/>
        </w:rPr>
        <w:fldChar w:fldCharType="begin">
          <w:fldData xml:space="preserve">PEVuZE5vdGU+PENpdGU+PEF1dGhvcj5XYXJrZW50aW48L0F1dGhvcj48WWVhcj4yMDAwPC9ZZWFy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=
</w:fldData>
        </w:fldChar>
      </w:r>
      <w:r w:rsidR="006B3D53" w:rsidRPr="00A93284">
        <w:rPr>
          <w:rFonts w:ascii="Book Antiqua" w:hAnsi="Book Antiqua" w:cs="Times New Roman"/>
          <w:lang w:val="en-US"/>
        </w:rPr>
        <w:instrText xml:space="preserve"> ADDIN EN.CITE.DATA </w:instrText>
      </w:r>
      <w:r w:rsidR="006B3D53" w:rsidRPr="00A93284">
        <w:rPr>
          <w:rFonts w:ascii="Book Antiqua" w:hAnsi="Book Antiqua" w:cs="Times New Roman"/>
          <w:lang w:val="en-US"/>
        </w:rPr>
      </w:r>
      <w:r w:rsidR="006B3D53" w:rsidRPr="00A93284">
        <w:rPr>
          <w:rFonts w:ascii="Book Antiqua" w:hAnsi="Book Antiqua" w:cs="Times New Roman"/>
          <w:lang w:val="en-US"/>
        </w:rPr>
        <w:fldChar w:fldCharType="end"/>
      </w:r>
      <w:r w:rsidR="0065079F" w:rsidRPr="00A93284">
        <w:rPr>
          <w:rFonts w:ascii="Book Antiqua" w:hAnsi="Book Antiqua" w:cs="Times New Roman"/>
          <w:lang w:val="en-US"/>
        </w:rPr>
      </w:r>
      <w:r w:rsidR="0065079F" w:rsidRPr="00A93284">
        <w:rPr>
          <w:rFonts w:ascii="Book Antiqua" w:hAnsi="Book Antiqua" w:cs="Times New Roman"/>
          <w:lang w:val="en-US"/>
        </w:rPr>
        <w:fldChar w:fldCharType="separate"/>
      </w:r>
      <w:r w:rsidR="006B3D53" w:rsidRPr="00A93284">
        <w:rPr>
          <w:rFonts w:ascii="Book Antiqua" w:hAnsi="Book Antiqua" w:cs="Times New Roman"/>
          <w:noProof/>
          <w:vertAlign w:val="superscript"/>
          <w:lang w:val="en-US"/>
        </w:rPr>
        <w:t>[26]</w:t>
      </w:r>
      <w:r w:rsidR="0065079F" w:rsidRPr="00A93284">
        <w:rPr>
          <w:rFonts w:ascii="Book Antiqua" w:hAnsi="Book Antiqua" w:cs="Times New Roman"/>
          <w:lang w:val="en-US"/>
        </w:rPr>
        <w:fldChar w:fldCharType="end"/>
      </w:r>
      <w:r w:rsidR="0040699F" w:rsidRPr="00A93284">
        <w:rPr>
          <w:rFonts w:ascii="Book Antiqua" w:hAnsi="Book Antiqua" w:cs="Times New Roman"/>
          <w:lang w:val="en-US"/>
        </w:rPr>
        <w:t>.</w:t>
      </w:r>
    </w:p>
    <w:p w14:paraId="558DAF14" w14:textId="6F5E2018" w:rsidR="007F20FA" w:rsidRPr="00A93284" w:rsidRDefault="000F59FE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Times New Roman"/>
          <w:lang w:val="en-US"/>
        </w:rPr>
        <w:t xml:space="preserve">Patients </w:t>
      </w:r>
      <w:r w:rsidR="007F20FA" w:rsidRPr="00A93284">
        <w:rPr>
          <w:rFonts w:ascii="Book Antiqua" w:hAnsi="Book Antiqua" w:cs="Times New Roman"/>
          <w:lang w:val="en-US"/>
        </w:rPr>
        <w:t xml:space="preserve">with a history of HIT </w:t>
      </w:r>
      <w:r w:rsidR="00BE34C6" w:rsidRPr="00A93284">
        <w:rPr>
          <w:rFonts w:ascii="Book Antiqua" w:hAnsi="Book Antiqua" w:cs="Times New Roman"/>
          <w:lang w:val="en-US"/>
        </w:rPr>
        <w:t xml:space="preserve">who </w:t>
      </w:r>
      <w:r w:rsidR="007F20FA" w:rsidRPr="00A93284">
        <w:rPr>
          <w:rFonts w:ascii="Book Antiqua" w:hAnsi="Book Antiqua" w:cs="Times New Roman"/>
          <w:lang w:val="en-US"/>
        </w:rPr>
        <w:t>need extracorporeal circulation with</w:t>
      </w:r>
      <w:r w:rsidRPr="00A93284">
        <w:rPr>
          <w:rFonts w:ascii="Book Antiqua" w:hAnsi="Book Antiqua" w:cs="Times New Roman"/>
          <w:lang w:val="en-US"/>
        </w:rPr>
        <w:t xml:space="preserve">in a surgical procedure require </w:t>
      </w:r>
      <w:r w:rsidR="007F20FA" w:rsidRPr="00A93284">
        <w:rPr>
          <w:rFonts w:ascii="Book Antiqua" w:hAnsi="Book Antiqua" w:cs="Times New Roman"/>
          <w:lang w:val="en-US"/>
        </w:rPr>
        <w:t xml:space="preserve">careful planning of anticoagulation therapy. Respective considerations </w:t>
      </w:r>
      <w:r w:rsidRPr="00A93284">
        <w:rPr>
          <w:rFonts w:ascii="Book Antiqua" w:hAnsi="Book Antiqua" w:cs="Times New Roman"/>
          <w:lang w:val="en-US"/>
        </w:rPr>
        <w:t xml:space="preserve">on HIT prevention </w:t>
      </w:r>
      <w:r w:rsidR="007F20FA" w:rsidRPr="00A93284">
        <w:rPr>
          <w:rFonts w:ascii="Book Antiqua" w:hAnsi="Book Antiqua" w:cs="Times New Roman"/>
          <w:lang w:val="en-US"/>
        </w:rPr>
        <w:t>have been pu</w:t>
      </w:r>
      <w:r w:rsidR="001E34A0" w:rsidRPr="00A93284">
        <w:rPr>
          <w:rFonts w:ascii="Book Antiqua" w:hAnsi="Book Antiqua" w:cs="Times New Roman"/>
          <w:lang w:val="en-US"/>
        </w:rPr>
        <w:t>blished in several case reports</w:t>
      </w:r>
      <w:r w:rsidR="0065079F" w:rsidRPr="00A93284">
        <w:rPr>
          <w:rFonts w:ascii="Book Antiqua" w:hAnsi="Book Antiqua" w:cs="Times New Roman"/>
          <w:lang w:val="en-US"/>
        </w:rPr>
        <w:fldChar w:fldCharType="begin">
          <w:fldData xml:space="preserve">PEVuZE5vdGU+PENpdGU+PEF1dGhvcj5Sb2JpdGFpbGxlPC9BdXRob3I+PFllYXI+MjAwMTwvWWVh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</w:fldData>
        </w:fldChar>
      </w:r>
      <w:r w:rsidR="006B3D53" w:rsidRPr="00A93284">
        <w:rPr>
          <w:rFonts w:ascii="Book Antiqua" w:hAnsi="Book Antiqua" w:cs="Times New Roman"/>
          <w:lang w:val="en-US"/>
        </w:rPr>
        <w:instrText xml:space="preserve"> ADDIN EN.CITE </w:instrText>
      </w:r>
      <w:r w:rsidR="006B3D53" w:rsidRPr="00A93284">
        <w:rPr>
          <w:rFonts w:ascii="Book Antiqua" w:hAnsi="Book Antiqua" w:cs="Times New Roman"/>
          <w:lang w:val="en-US"/>
        </w:rPr>
        <w:fldChar w:fldCharType="begin">
          <w:fldData xml:space="preserve">PEVuZE5vdGU+PENpdGU+PEF1dGhvcj5Sb2JpdGFpbGxlPC9BdXRob3I+PFllYXI+MjAwMTwvWWVh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</w:fldData>
        </w:fldChar>
      </w:r>
      <w:r w:rsidR="006B3D53" w:rsidRPr="00A93284">
        <w:rPr>
          <w:rFonts w:ascii="Book Antiqua" w:hAnsi="Book Antiqua" w:cs="Times New Roman"/>
          <w:lang w:val="en-US"/>
        </w:rPr>
        <w:instrText xml:space="preserve"> ADDIN EN.CITE.DATA </w:instrText>
      </w:r>
      <w:r w:rsidR="006B3D53" w:rsidRPr="00A93284">
        <w:rPr>
          <w:rFonts w:ascii="Book Antiqua" w:hAnsi="Book Antiqua" w:cs="Times New Roman"/>
          <w:lang w:val="en-US"/>
        </w:rPr>
      </w:r>
      <w:r w:rsidR="006B3D53" w:rsidRPr="00A93284">
        <w:rPr>
          <w:rFonts w:ascii="Book Antiqua" w:hAnsi="Book Antiqua" w:cs="Times New Roman"/>
          <w:lang w:val="en-US"/>
        </w:rPr>
        <w:fldChar w:fldCharType="end"/>
      </w:r>
      <w:r w:rsidR="0065079F" w:rsidRPr="00A93284">
        <w:rPr>
          <w:rFonts w:ascii="Book Antiqua" w:hAnsi="Book Antiqua" w:cs="Times New Roman"/>
          <w:lang w:val="en-US"/>
        </w:rPr>
      </w:r>
      <w:r w:rsidR="0065079F" w:rsidRPr="00A93284">
        <w:rPr>
          <w:rFonts w:ascii="Book Antiqua" w:hAnsi="Book Antiqua" w:cs="Times New Roman"/>
          <w:lang w:val="en-US"/>
        </w:rPr>
        <w:fldChar w:fldCharType="separate"/>
      </w:r>
      <w:r w:rsidR="006B3D53" w:rsidRPr="00A93284">
        <w:rPr>
          <w:rFonts w:ascii="Book Antiqua" w:hAnsi="Book Antiqua" w:cs="Times New Roman"/>
          <w:noProof/>
          <w:vertAlign w:val="superscript"/>
          <w:lang w:val="en-US"/>
        </w:rPr>
        <w:t>[27-35]</w:t>
      </w:r>
      <w:r w:rsidR="0065079F" w:rsidRPr="00A93284">
        <w:rPr>
          <w:rFonts w:ascii="Book Antiqua" w:hAnsi="Book Antiqua" w:cs="Times New Roman"/>
          <w:lang w:val="en-US"/>
        </w:rPr>
        <w:fldChar w:fldCharType="end"/>
      </w:r>
      <w:r w:rsidR="00524781" w:rsidRPr="00A93284">
        <w:rPr>
          <w:rFonts w:ascii="Book Antiqua" w:hAnsi="Book Antiqua" w:cs="Times New Roman"/>
          <w:lang w:val="en-US"/>
        </w:rPr>
        <w:t xml:space="preserve"> </w:t>
      </w:r>
      <w:r w:rsidR="00260EC1" w:rsidRPr="00A93284">
        <w:rPr>
          <w:rFonts w:ascii="Book Antiqua" w:hAnsi="Book Antiqua" w:cs="Arial"/>
          <w:lang w:val="en-US"/>
        </w:rPr>
        <w:t xml:space="preserve">and </w:t>
      </w:r>
      <w:r w:rsidR="00524781" w:rsidRPr="00A93284">
        <w:rPr>
          <w:rFonts w:ascii="Book Antiqua" w:hAnsi="Book Antiqua" w:cs="Arial"/>
          <w:lang w:val="en-US"/>
        </w:rPr>
        <w:t xml:space="preserve">are explicitly discussed in the guidelines published by </w:t>
      </w:r>
      <w:r w:rsidR="00260EC1" w:rsidRPr="00A93284">
        <w:rPr>
          <w:rFonts w:ascii="Book Antiqua" w:hAnsi="Book Antiqua" w:cs="Arial"/>
          <w:lang w:val="en-US"/>
        </w:rPr>
        <w:t xml:space="preserve">both </w:t>
      </w:r>
      <w:r w:rsidR="00524781" w:rsidRPr="00A93284">
        <w:rPr>
          <w:rFonts w:ascii="Book Antiqua" w:hAnsi="Book Antiqua" w:cs="Arial"/>
          <w:lang w:val="en-US"/>
        </w:rPr>
        <w:t>the American College of Physicians</w:t>
      </w:r>
      <w:r w:rsidR="00260EC1" w:rsidRPr="00A93284">
        <w:rPr>
          <w:rFonts w:ascii="Book Antiqua" w:hAnsi="Book Antiqua" w:cs="Arial"/>
          <w:lang w:val="en-US"/>
        </w:rPr>
        <w:t xml:space="preserve"> </w:t>
      </w:r>
      <w:r w:rsidR="004A0908" w:rsidRPr="00A93284">
        <w:rPr>
          <w:rFonts w:ascii="Book Antiqua" w:hAnsi="Book Antiqua" w:cs="Arial"/>
          <w:lang w:val="en-US"/>
        </w:rPr>
        <w:t>(AC</w:t>
      </w:r>
      <w:r w:rsidR="00B716D2" w:rsidRPr="00A93284">
        <w:rPr>
          <w:rFonts w:ascii="Book Antiqua" w:hAnsi="Book Antiqua" w:cs="Arial"/>
          <w:lang w:val="en-US"/>
        </w:rPr>
        <w:t>C</w:t>
      </w:r>
      <w:r w:rsidR="004A0908" w:rsidRPr="00A93284">
        <w:rPr>
          <w:rFonts w:ascii="Book Antiqua" w:hAnsi="Book Antiqua" w:cs="Arial"/>
          <w:lang w:val="en-US"/>
        </w:rPr>
        <w:t>P)</w:t>
      </w:r>
      <w:r w:rsidR="00260EC1" w:rsidRPr="00A93284">
        <w:rPr>
          <w:rFonts w:ascii="Book Antiqua" w:hAnsi="Book Antiqua" w:cs="Arial"/>
        </w:rPr>
        <w:fldChar w:fldCharType="begin"/>
      </w:r>
      <w:r w:rsidR="006B3D53" w:rsidRPr="00A93284">
        <w:rPr>
          <w:rFonts w:ascii="Book Antiqua" w:hAnsi="Book Antiqua" w:cs="Arial"/>
        </w:rPr>
        <w:instrText xml:space="preserve"> ADDIN EN.CITE &lt;EndNote&gt;&lt;Cite&gt;&lt;Author&gt;Warkentin&lt;/Author&gt;&lt;Year&gt;2008&lt;/Year&gt;&lt;RecNum&gt;2214&lt;/RecNum&gt;&lt;DisplayText&gt;&lt;style face="superscript"&gt;[12]&lt;/style&gt;&lt;/DisplayText&gt;&lt;record&gt;&lt;rec-number&gt;2214&lt;/rec-number&gt;&lt;foreign-keys&gt;&lt;key app="EN" db-id="vrpz25a9yx50wue5ewzxtvdefftw99wpssad" timestamp="1427663243"&gt;2214&lt;/key&gt;&lt;/foreign-keys&gt;&lt;ref-type name="Journal Article"&gt;17&lt;/ref-type&gt;&lt;contributors&gt;&lt;authors&gt;&lt;author&gt;Warkentin, T. E.&lt;/author&gt;&lt;author&gt;Greinacher, A.&lt;/author&gt;&lt;author&gt;Koster, A.&lt;/author&gt;&lt;author&gt;Lincoff, A. M.&lt;/author&gt;&lt;author&gt;American College of Chest, Physicians&lt;/author&gt;&lt;/authors&gt;&lt;/contributors&gt;&lt;auth-address&gt;Hamilton Regional Laboratory Medicine Program, Hamilton Health Sciences, 237 Barton Street E., Hamilton, Ontario, Canada. twarken@mcmaster.ca&lt;/auth-address&gt;&lt;titles&gt;&lt;title&gt;Treatment and prevention of heparin-induced thrombocytopenia: American College of Chest Physicians Evidence-Based Clinical Practice Guidelines (8th Edition)&lt;/title&gt;&lt;secondary-title&gt;Chest&lt;/secondary-title&gt;&lt;alt-title&gt;Chest&lt;/alt-title&gt;&lt;/titles&gt;&lt;periodical&gt;&lt;full-title&gt;Chest&lt;/full-title&gt;&lt;abbr-1&gt;Chest&lt;/abbr-1&gt;&lt;/periodical&gt;&lt;alt-periodical&gt;&lt;full-title&gt;Chest&lt;/full-title&gt;&lt;abbr-1&gt;Chest&lt;/abbr-1&gt;&lt;/alt-periodical&gt;&lt;pages&gt;340S-380S&lt;/pages&gt;&lt;volume&gt;133&lt;/volume&gt;&lt;number&gt;6 Suppl&lt;/number&gt;&lt;keywords&gt;&lt;keyword&gt;Coumarins/*therapeutic use&lt;/keyword&gt;&lt;keyword&gt;*Evidence-Based Medicine&lt;/keyword&gt;&lt;keyword&gt;Fibrinolytic Agents/*adverse effects&lt;/keyword&gt;&lt;keyword&gt;Heparin/*adverse effects&lt;/keyword&gt;&lt;keyword&gt;Humans&lt;/keyword&gt;&lt;keyword&gt;Platelet Count&lt;/keyword&gt;&lt;keyword&gt;*Thrombocytopenia/chemically induced/drug therapy/prevention &amp;amp; control&lt;/keyword&gt;&lt;/keywords&gt;&lt;dates&gt;&lt;year&gt;2008&lt;/year&gt;&lt;pub-dates&gt;&lt;date&gt;Jun&lt;/date&gt;&lt;/pub-dates&gt;&lt;/dates&gt;&lt;isbn&gt;0012-3692 (Print)&amp;#xD;0012-3692 (Linking)&lt;/isbn&gt;&lt;accession-num&gt;18574270&lt;/accession-num&gt;&lt;urls&gt;&lt;related-urls&gt;&lt;url&gt;http://www.ncbi.nlm.nih.gov/pubmed/18574270&lt;/url&gt;&lt;/related-urls&gt;&lt;/urls&gt;&lt;electronic-resource-num&gt;10.1378/chest.08-0677&lt;/electronic-resource-num&gt;&lt;/record&gt;&lt;/Cite&gt;&lt;/EndNote&gt;</w:instrText>
      </w:r>
      <w:r w:rsidR="00260EC1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12]</w:t>
      </w:r>
      <w:r w:rsidR="00260EC1" w:rsidRPr="00A93284">
        <w:rPr>
          <w:rFonts w:ascii="Book Antiqua" w:hAnsi="Book Antiqua" w:cs="Arial"/>
        </w:rPr>
        <w:fldChar w:fldCharType="end"/>
      </w:r>
      <w:r w:rsidR="00260EC1" w:rsidRPr="00A93284">
        <w:rPr>
          <w:rFonts w:ascii="Book Antiqua" w:hAnsi="Book Antiqua" w:cs="Arial"/>
          <w:lang w:val="en-US"/>
        </w:rPr>
        <w:t xml:space="preserve"> and th</w:t>
      </w:r>
      <w:r w:rsidR="001E34A0" w:rsidRPr="00A93284">
        <w:rPr>
          <w:rFonts w:ascii="Book Antiqua" w:hAnsi="Book Antiqua" w:cs="Arial"/>
          <w:lang w:val="en-US"/>
        </w:rPr>
        <w:t>e British Society of Hematology</w:t>
      </w:r>
      <w:r w:rsidR="00260EC1" w:rsidRPr="00A93284">
        <w:rPr>
          <w:rFonts w:ascii="Book Antiqua" w:hAnsi="Book Antiqua" w:cs="Arial"/>
        </w:rPr>
        <w:fldChar w:fldCharType="begin">
          <w:fldData xml:space="preserve">PEVuZE5vdGU+PENpdGU+PEF1dGhvcj5LZWVsaW5nPC9BdXRob3I+PFllYXI+MjAwNjwvWWVhcj48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LZWVsaW5nPC9BdXRob3I+PFllYXI+MjAwNjwvWWVhcj48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260EC1" w:rsidRPr="00A93284">
        <w:rPr>
          <w:rFonts w:ascii="Book Antiqua" w:hAnsi="Book Antiqua" w:cs="Arial"/>
        </w:rPr>
      </w:r>
      <w:r w:rsidR="00260EC1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36]</w:t>
      </w:r>
      <w:r w:rsidR="00260EC1"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  <w:lang w:val="en-US"/>
        </w:rPr>
        <w:t>.</w:t>
      </w:r>
    </w:p>
    <w:p w14:paraId="330F11A8" w14:textId="73CFFA56" w:rsidR="000F59FE" w:rsidRPr="00A93284" w:rsidRDefault="000F59FE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In prospective studies a </w:t>
      </w:r>
      <w:r w:rsidR="00B168FC" w:rsidRPr="00A93284">
        <w:rPr>
          <w:rFonts w:ascii="Book Antiqua" w:hAnsi="Book Antiqua" w:cs="Arial"/>
          <w:lang w:val="en-US"/>
        </w:rPr>
        <w:t xml:space="preserve">relevant discrepancy was </w:t>
      </w:r>
      <w:r w:rsidR="00BE34C6" w:rsidRPr="00A93284">
        <w:rPr>
          <w:rFonts w:ascii="Book Antiqua" w:hAnsi="Book Antiqua" w:cs="Arial"/>
          <w:lang w:val="en-US"/>
        </w:rPr>
        <w:t xml:space="preserve">observed </w:t>
      </w:r>
      <w:r w:rsidR="00B168FC" w:rsidRPr="00A93284">
        <w:rPr>
          <w:rFonts w:ascii="Book Antiqua" w:hAnsi="Book Antiqua" w:cs="Arial"/>
          <w:lang w:val="en-US"/>
        </w:rPr>
        <w:t>between detection of anti-</w:t>
      </w:r>
      <w:r w:rsidR="006C4147" w:rsidRPr="00A93284">
        <w:rPr>
          <w:rFonts w:ascii="Book Antiqua" w:hAnsi="Book Antiqua" w:cs="Arial"/>
          <w:lang w:val="en-US"/>
        </w:rPr>
        <w:t>PF4</w:t>
      </w:r>
      <w:r w:rsidR="00B168FC" w:rsidRPr="00A93284">
        <w:rPr>
          <w:rFonts w:ascii="Book Antiqua" w:hAnsi="Book Antiqua" w:cs="Arial"/>
          <w:lang w:val="en-US"/>
        </w:rPr>
        <w:t>/</w:t>
      </w:r>
      <w:r w:rsidR="006C4147" w:rsidRPr="00A93284">
        <w:rPr>
          <w:rFonts w:ascii="Book Antiqua" w:hAnsi="Book Antiqua" w:cs="Arial"/>
          <w:lang w:val="en-US"/>
        </w:rPr>
        <w:t>heparin</w:t>
      </w:r>
      <w:r w:rsidR="00B168FC" w:rsidRPr="00A93284">
        <w:rPr>
          <w:rFonts w:ascii="Book Antiqua" w:hAnsi="Book Antiqua" w:cs="Arial"/>
          <w:lang w:val="en-US"/>
        </w:rPr>
        <w:t xml:space="preserve"> antibodies (EIA</w:t>
      </w:r>
      <w:r w:rsidR="00BE34C6" w:rsidRPr="00A93284">
        <w:rPr>
          <w:rFonts w:ascii="Book Antiqua" w:hAnsi="Book Antiqua" w:cs="Arial"/>
          <w:lang w:val="en-US"/>
        </w:rPr>
        <w:t xml:space="preserve"> positive:</w:t>
      </w:r>
      <w:r w:rsidR="00B168FC" w:rsidRPr="00A93284">
        <w:rPr>
          <w:rFonts w:ascii="Book Antiqua" w:hAnsi="Book Antiqua" w:cs="Arial"/>
          <w:lang w:val="en-US"/>
        </w:rPr>
        <w:t xml:space="preserve"> 27</w:t>
      </w:r>
      <w:r w:rsidR="009F58EF" w:rsidRPr="00A93284">
        <w:rPr>
          <w:rFonts w:ascii="Book Antiqua" w:hAnsi="Book Antiqua" w:cs="Arial"/>
          <w:lang w:val="en-US"/>
        </w:rPr>
        <w:t>%</w:t>
      </w:r>
      <w:r w:rsidR="00C47218" w:rsidRPr="00A93284">
        <w:rPr>
          <w:rFonts w:ascii="Book Antiqua" w:eastAsia="宋体" w:hAnsi="Book Antiqua" w:cs="Arial"/>
          <w:lang w:val="en-US" w:eastAsia="zh-CN"/>
        </w:rPr>
        <w:t>-</w:t>
      </w:r>
      <w:r w:rsidR="00B168FC" w:rsidRPr="00A93284">
        <w:rPr>
          <w:rFonts w:ascii="Book Antiqua" w:hAnsi="Book Antiqua" w:cs="Arial"/>
          <w:lang w:val="en-US"/>
        </w:rPr>
        <w:t xml:space="preserve">50% of the patients) and the </w:t>
      </w:r>
      <w:r w:rsidR="00BE34C6" w:rsidRPr="00A93284">
        <w:rPr>
          <w:rFonts w:ascii="Book Antiqua" w:hAnsi="Book Antiqua" w:cs="Arial"/>
          <w:lang w:val="en-US"/>
        </w:rPr>
        <w:t>capability of t</w:t>
      </w:r>
      <w:r w:rsidR="00B168FC" w:rsidRPr="00A93284">
        <w:rPr>
          <w:rFonts w:ascii="Book Antiqua" w:hAnsi="Book Antiqua" w:cs="Arial"/>
          <w:lang w:val="en-US"/>
        </w:rPr>
        <w:t>hese antibodies</w:t>
      </w:r>
      <w:r w:rsidR="00BE34C6" w:rsidRPr="00A93284">
        <w:rPr>
          <w:rFonts w:ascii="Book Antiqua" w:hAnsi="Book Antiqua" w:cs="Arial"/>
          <w:lang w:val="en-US"/>
        </w:rPr>
        <w:t xml:space="preserve"> to activate platelets</w:t>
      </w:r>
      <w:r w:rsidR="00B168FC" w:rsidRPr="00A93284">
        <w:rPr>
          <w:rFonts w:ascii="Book Antiqua" w:hAnsi="Book Antiqua" w:cs="Arial"/>
          <w:lang w:val="en-US"/>
        </w:rPr>
        <w:t xml:space="preserve"> (SRA or HIPA</w:t>
      </w:r>
      <w:r w:rsidR="00BE34C6" w:rsidRPr="00A93284">
        <w:rPr>
          <w:rFonts w:ascii="Book Antiqua" w:hAnsi="Book Antiqua" w:cs="Arial"/>
          <w:lang w:val="en-US"/>
        </w:rPr>
        <w:t xml:space="preserve"> positive</w:t>
      </w:r>
      <w:r w:rsidR="006C4147" w:rsidRPr="00A93284">
        <w:rPr>
          <w:rFonts w:ascii="Book Antiqua" w:hAnsi="Book Antiqua" w:cs="Arial"/>
          <w:lang w:val="en-US"/>
        </w:rPr>
        <w:t>:</w:t>
      </w:r>
      <w:r w:rsidR="00B168FC" w:rsidRPr="00A93284">
        <w:rPr>
          <w:rFonts w:ascii="Book Antiqua" w:hAnsi="Book Antiqua" w:cs="Arial"/>
          <w:lang w:val="en-US"/>
        </w:rPr>
        <w:t xml:space="preserve"> 7</w:t>
      </w:r>
      <w:r w:rsidR="009F58EF" w:rsidRPr="00A93284">
        <w:rPr>
          <w:rFonts w:ascii="Book Antiqua" w:hAnsi="Book Antiqua" w:cs="Arial"/>
          <w:lang w:val="en-US"/>
        </w:rPr>
        <w:t>%</w:t>
      </w:r>
      <w:r w:rsidR="00C47218" w:rsidRPr="00A93284">
        <w:rPr>
          <w:rFonts w:ascii="Book Antiqua" w:eastAsia="宋体" w:hAnsi="Book Antiqua" w:cs="Arial"/>
          <w:lang w:val="en-US" w:eastAsia="zh-CN"/>
        </w:rPr>
        <w:t>-</w:t>
      </w:r>
      <w:r w:rsidR="00B168FC" w:rsidRPr="00A93284">
        <w:rPr>
          <w:rFonts w:ascii="Book Antiqua" w:hAnsi="Book Antiqua" w:cs="Arial"/>
          <w:lang w:val="en-US"/>
        </w:rPr>
        <w:t>40% within the EI</w:t>
      </w:r>
      <w:r w:rsidR="001E34A0" w:rsidRPr="00A93284">
        <w:rPr>
          <w:rFonts w:ascii="Book Antiqua" w:hAnsi="Book Antiqua" w:cs="Arial"/>
          <w:lang w:val="en-US"/>
        </w:rPr>
        <w:t>A positive patients)</w:t>
      </w:r>
      <w:r w:rsidR="00B168FC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wPC9ZZWFy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wPC9ZZWFy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B168FC" w:rsidRPr="00A93284">
        <w:rPr>
          <w:rFonts w:ascii="Book Antiqua" w:hAnsi="Book Antiqua" w:cs="Arial"/>
        </w:rPr>
      </w:r>
      <w:r w:rsidR="00B168FC" w:rsidRPr="00A93284">
        <w:rPr>
          <w:rFonts w:ascii="Book Antiqua" w:hAnsi="Book Antiqua" w:cs="Arial"/>
        </w:rPr>
        <w:fldChar w:fldCharType="separate"/>
      </w:r>
      <w:r w:rsidR="00C47218" w:rsidRPr="00A93284">
        <w:rPr>
          <w:rFonts w:ascii="Book Antiqua" w:hAnsi="Book Antiqua" w:cs="Arial"/>
          <w:noProof/>
          <w:vertAlign w:val="superscript"/>
        </w:rPr>
        <w:t>[26,37,</w:t>
      </w:r>
      <w:r w:rsidR="006B3D53" w:rsidRPr="00A93284">
        <w:rPr>
          <w:rFonts w:ascii="Book Antiqua" w:hAnsi="Book Antiqua" w:cs="Arial"/>
          <w:noProof/>
          <w:vertAlign w:val="superscript"/>
        </w:rPr>
        <w:t>38]</w:t>
      </w:r>
      <w:r w:rsidR="00B168FC" w:rsidRPr="00A93284">
        <w:rPr>
          <w:rFonts w:ascii="Book Antiqua" w:hAnsi="Book Antiqua" w:cs="Arial"/>
        </w:rPr>
        <w:fldChar w:fldCharType="end"/>
      </w:r>
      <w:r w:rsidR="00B168FC" w:rsidRPr="00A93284">
        <w:rPr>
          <w:rFonts w:ascii="Book Antiqua" w:hAnsi="Book Antiqua" w:cs="Arial"/>
          <w:lang w:val="en-US"/>
        </w:rPr>
        <w:t xml:space="preserve">. The development of </w:t>
      </w:r>
      <w:r w:rsidR="00BE34C6" w:rsidRPr="00A93284">
        <w:rPr>
          <w:rFonts w:ascii="Book Antiqua" w:hAnsi="Book Antiqua" w:cs="Arial"/>
          <w:lang w:val="en-US"/>
        </w:rPr>
        <w:t>clinicall</w:t>
      </w:r>
      <w:r w:rsidR="006C4147" w:rsidRPr="00A93284">
        <w:rPr>
          <w:rFonts w:ascii="Book Antiqua" w:hAnsi="Book Antiqua" w:cs="Arial"/>
          <w:lang w:val="en-US"/>
        </w:rPr>
        <w:t>y</w:t>
      </w:r>
      <w:r w:rsidR="00BE34C6" w:rsidRPr="00A93284">
        <w:rPr>
          <w:rFonts w:ascii="Book Antiqua" w:hAnsi="Book Antiqua" w:cs="Arial"/>
          <w:lang w:val="en-US"/>
        </w:rPr>
        <w:t xml:space="preserve"> relevant</w:t>
      </w:r>
      <w:r w:rsidR="00B168FC" w:rsidRPr="00A93284">
        <w:rPr>
          <w:rFonts w:ascii="Book Antiqua" w:hAnsi="Book Antiqua" w:cs="Arial"/>
          <w:lang w:val="en-US"/>
        </w:rPr>
        <w:t xml:space="preserve"> HITTS</w:t>
      </w:r>
      <w:r w:rsidR="007621B9" w:rsidRPr="00A93284">
        <w:rPr>
          <w:rFonts w:ascii="Book Antiqua" w:hAnsi="Book Antiqua" w:cs="Arial"/>
          <w:lang w:val="en-US"/>
        </w:rPr>
        <w:t xml:space="preserve"> </w:t>
      </w:r>
      <w:r w:rsidR="000C78C9" w:rsidRPr="00A93284">
        <w:rPr>
          <w:rFonts w:ascii="Book Antiqua" w:hAnsi="Book Antiqua" w:cs="Arial"/>
          <w:lang w:val="en-US"/>
        </w:rPr>
        <w:t>was reported to range</w:t>
      </w:r>
      <w:r w:rsidR="007621B9" w:rsidRPr="00A93284">
        <w:rPr>
          <w:rFonts w:ascii="Book Antiqua" w:hAnsi="Book Antiqua" w:cs="Arial"/>
          <w:lang w:val="en-US"/>
        </w:rPr>
        <w:t xml:space="preserve"> between 1</w:t>
      </w:r>
      <w:r w:rsidR="009F58EF" w:rsidRPr="00A93284">
        <w:rPr>
          <w:rFonts w:ascii="Book Antiqua" w:hAnsi="Book Antiqua" w:cs="Arial"/>
          <w:lang w:val="en-US"/>
        </w:rPr>
        <w:t>%</w:t>
      </w:r>
      <w:r w:rsidR="001E34A0" w:rsidRPr="00A93284">
        <w:rPr>
          <w:rFonts w:ascii="Book Antiqua" w:hAnsi="Book Antiqua" w:cs="Arial"/>
          <w:lang w:val="en-US"/>
        </w:rPr>
        <w:t xml:space="preserve"> and 3%</w:t>
      </w:r>
      <w:r w:rsidR="005553BD" w:rsidRPr="00A93284">
        <w:rPr>
          <w:rFonts w:ascii="Book Antiqua" w:hAnsi="Book Antiqua" w:cs="Arial"/>
        </w:rPr>
        <w:fldChar w:fldCharType="begin"/>
      </w:r>
      <w:r w:rsidR="006B3D53" w:rsidRPr="00A93284">
        <w:rPr>
          <w:rFonts w:ascii="Book Antiqua" w:hAnsi="Book Antiqua" w:cs="Arial"/>
        </w:rPr>
        <w:instrText xml:space="preserve"> ADDIN EN.CITE &lt;EndNote&gt;&lt;Cite&gt;&lt;RecNum&gt;2713&lt;/RecNum&gt;&lt;DisplayText&gt;&lt;style face="superscript"&gt;[39]&lt;/style&gt;&lt;/DisplayText&gt;&lt;record&gt;&lt;rec-number&gt;2713&lt;/rec-number&gt;&lt;foreign-keys&gt;&lt;key app="EN" db-id="vrpz25a9yx50wue5ewzxtvdefftw99wpssad" timestamp="1434401181"&gt;2713&lt;/key&gt;&lt;/foreign-keys&gt;&lt;ref-type name="Journal Article"&gt;17&lt;/ref-type&gt;&lt;contributors&gt;&lt;/contributors&gt;&lt;titles&gt;&lt;title&gt;Lee DH, Warkentin TE. Frequency of HIT. In: Warkentin TE, Greinacher A , eds. Heparin-Induced Thrombocytopenia. 4th ed. New York, NY: Informa Healtchare USA, Inc; 2007:67–116.&lt;/title&gt;&lt;/titles&gt;&lt;dates&gt;&lt;/dates&gt;&lt;urls&gt;&lt;/urls&gt;&lt;/record&gt;&lt;/Cite&gt;&lt;/EndNote&gt;</w:instrText>
      </w:r>
      <w:r w:rsidR="005553BD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39]</w:t>
      </w:r>
      <w:r w:rsidR="005553BD" w:rsidRPr="00A93284">
        <w:rPr>
          <w:rFonts w:ascii="Book Antiqua" w:hAnsi="Book Antiqua" w:cs="Arial"/>
        </w:rPr>
        <w:fldChar w:fldCharType="end"/>
      </w:r>
      <w:r w:rsidR="000C78C9" w:rsidRPr="00A93284">
        <w:rPr>
          <w:rFonts w:ascii="Book Antiqua" w:hAnsi="Book Antiqua" w:cs="Arial"/>
          <w:lang w:val="en-US"/>
        </w:rPr>
        <w:t xml:space="preserve"> </w:t>
      </w:r>
      <w:r w:rsidR="007621B9" w:rsidRPr="00A93284">
        <w:rPr>
          <w:rFonts w:ascii="Book Antiqua" w:hAnsi="Book Antiqua" w:cs="Arial"/>
          <w:lang w:val="en-US"/>
        </w:rPr>
        <w:t xml:space="preserve">and is therefore </w:t>
      </w:r>
      <w:r w:rsidR="009F58EF" w:rsidRPr="00A93284">
        <w:rPr>
          <w:rFonts w:ascii="Book Antiqua" w:hAnsi="Book Antiqua" w:cs="Arial"/>
          <w:lang w:val="en-US"/>
        </w:rPr>
        <w:t xml:space="preserve">considerably </w:t>
      </w:r>
      <w:r w:rsidR="000C78C9" w:rsidRPr="00A93284">
        <w:rPr>
          <w:rFonts w:ascii="Book Antiqua" w:hAnsi="Book Antiqua" w:cs="Arial"/>
          <w:lang w:val="en-US"/>
        </w:rPr>
        <w:t>smaller</w:t>
      </w:r>
      <w:r w:rsidR="005553BD" w:rsidRPr="00A93284">
        <w:rPr>
          <w:rFonts w:ascii="Book Antiqua" w:hAnsi="Book Antiqua" w:cs="Arial"/>
          <w:lang w:val="en-US"/>
        </w:rPr>
        <w:t xml:space="preserve"> </w:t>
      </w:r>
      <w:r w:rsidR="009F58EF" w:rsidRPr="00A93284">
        <w:rPr>
          <w:rFonts w:ascii="Book Antiqua" w:hAnsi="Book Antiqua" w:cs="Arial"/>
          <w:lang w:val="en-US"/>
        </w:rPr>
        <w:t xml:space="preserve">in </w:t>
      </w:r>
      <w:r w:rsidR="005553BD" w:rsidRPr="00A93284">
        <w:rPr>
          <w:rFonts w:ascii="Book Antiqua" w:hAnsi="Book Antiqua" w:cs="Arial"/>
          <w:lang w:val="en-US"/>
        </w:rPr>
        <w:t>regards to the high rate of seroconversion</w:t>
      </w:r>
      <w:r w:rsidR="000C78C9" w:rsidRPr="00A93284">
        <w:rPr>
          <w:rFonts w:ascii="Book Antiqua" w:hAnsi="Book Antiqua" w:cs="Arial"/>
          <w:lang w:val="en-US"/>
        </w:rPr>
        <w:t>.</w:t>
      </w:r>
      <w:r w:rsidR="005553BD" w:rsidRPr="00A93284">
        <w:rPr>
          <w:rFonts w:ascii="Book Antiqua" w:hAnsi="Book Antiqua" w:cs="Arial"/>
          <w:lang w:val="en-US"/>
        </w:rPr>
        <w:t xml:space="preserve"> An investigation on HIT in pediatric patients revealed a comparable frequency of 1</w:t>
      </w:r>
      <w:r w:rsidR="009F58EF" w:rsidRPr="00A93284">
        <w:rPr>
          <w:rFonts w:ascii="Book Antiqua" w:hAnsi="Book Antiqua" w:cs="Arial"/>
          <w:lang w:val="en-US"/>
        </w:rPr>
        <w:t>%</w:t>
      </w:r>
      <w:r w:rsidR="00C47218" w:rsidRPr="00A93284">
        <w:rPr>
          <w:rFonts w:ascii="Book Antiqua" w:eastAsia="宋体" w:hAnsi="Book Antiqua" w:cs="Arial"/>
          <w:lang w:val="en-US" w:eastAsia="zh-CN"/>
        </w:rPr>
        <w:t>-</w:t>
      </w:r>
      <w:r w:rsidR="001E34A0" w:rsidRPr="00A93284">
        <w:rPr>
          <w:rFonts w:ascii="Book Antiqua" w:hAnsi="Book Antiqua" w:cs="Arial"/>
          <w:lang w:val="en-US"/>
        </w:rPr>
        <w:t>2%</w:t>
      </w:r>
      <w:r w:rsidR="005553BD" w:rsidRPr="00A93284">
        <w:rPr>
          <w:rFonts w:ascii="Book Antiqua" w:hAnsi="Book Antiqua" w:cs="Arial"/>
        </w:rPr>
        <w:fldChar w:fldCharType="begin">
          <w:fldData xml:space="preserve">PEVuZE5vdGU+PENpdGU+PEF1dGhvcj5SaXNjaDwvQXV0aG9yPjxZZWFyPjIwMDY8L1llYXI+PFJl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SaXNjaDwvQXV0aG9yPjxZZWFyPjIwMDY8L1llYXI+PFJl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5553BD" w:rsidRPr="00A93284">
        <w:rPr>
          <w:rFonts w:ascii="Book Antiqua" w:hAnsi="Book Antiqua" w:cs="Arial"/>
        </w:rPr>
      </w:r>
      <w:r w:rsidR="005553BD" w:rsidRPr="00A93284">
        <w:rPr>
          <w:rFonts w:ascii="Book Antiqua" w:hAnsi="Book Antiqua" w:cs="Arial"/>
        </w:rPr>
        <w:fldChar w:fldCharType="separate"/>
      </w:r>
      <w:r w:rsidR="00C47218" w:rsidRPr="00A93284">
        <w:rPr>
          <w:rFonts w:ascii="Book Antiqua" w:hAnsi="Book Antiqua" w:cs="Arial"/>
          <w:noProof/>
          <w:vertAlign w:val="superscript"/>
        </w:rPr>
        <w:t>[17,</w:t>
      </w:r>
      <w:r w:rsidR="006B3D53" w:rsidRPr="00A93284">
        <w:rPr>
          <w:rFonts w:ascii="Book Antiqua" w:hAnsi="Book Antiqua" w:cs="Arial"/>
          <w:noProof/>
          <w:vertAlign w:val="superscript"/>
        </w:rPr>
        <w:t>40]</w:t>
      </w:r>
      <w:r w:rsidR="005553BD" w:rsidRPr="00A93284">
        <w:rPr>
          <w:rFonts w:ascii="Book Antiqua" w:hAnsi="Book Antiqua" w:cs="Arial"/>
        </w:rPr>
        <w:fldChar w:fldCharType="end"/>
      </w:r>
      <w:r w:rsidR="00664D09" w:rsidRPr="00A93284">
        <w:rPr>
          <w:rFonts w:ascii="Book Antiqua" w:hAnsi="Book Antiqua" w:cs="Arial"/>
          <w:lang w:val="en-US"/>
        </w:rPr>
        <w:t>.</w:t>
      </w:r>
    </w:p>
    <w:p w14:paraId="18A14503" w14:textId="4777DFC2" w:rsidR="004A0908" w:rsidRPr="00A93284" w:rsidRDefault="004A0908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>According to the AC</w:t>
      </w:r>
      <w:r w:rsidR="00B716D2" w:rsidRPr="00A93284">
        <w:rPr>
          <w:rFonts w:ascii="Book Antiqua" w:hAnsi="Book Antiqua" w:cs="Arial"/>
          <w:lang w:val="en-US"/>
        </w:rPr>
        <w:t>C</w:t>
      </w:r>
      <w:r w:rsidRPr="00A93284">
        <w:rPr>
          <w:rFonts w:ascii="Book Antiqua" w:hAnsi="Book Antiqua" w:cs="Arial"/>
          <w:lang w:val="en-US"/>
        </w:rPr>
        <w:t xml:space="preserve">P guidelines heparin is recommended for </w:t>
      </w:r>
      <w:proofErr w:type="spellStart"/>
      <w:r w:rsidRPr="00A93284">
        <w:rPr>
          <w:rFonts w:ascii="Book Antiqua" w:hAnsi="Book Antiqua" w:cs="Arial"/>
          <w:lang w:val="en-US"/>
        </w:rPr>
        <w:t>anticoaguation</w:t>
      </w:r>
      <w:proofErr w:type="spellEnd"/>
      <w:r w:rsidRPr="00A93284">
        <w:rPr>
          <w:rFonts w:ascii="Book Antiqua" w:hAnsi="Book Antiqua" w:cs="Arial"/>
          <w:lang w:val="en-US"/>
        </w:rPr>
        <w:t xml:space="preserve"> during cardiopulmonary bypass in patients with a history of HIT provided that anti-heparin/PF4 antibody testing is </w:t>
      </w:r>
      <w:r w:rsidR="001E34A0" w:rsidRPr="00A93284">
        <w:rPr>
          <w:rFonts w:ascii="Book Antiqua" w:hAnsi="Book Antiqua" w:cs="Arial"/>
          <w:lang w:val="en-US"/>
        </w:rPr>
        <w:t>negative at the time of surgery</w:t>
      </w:r>
      <w:r w:rsidR="00F322FA" w:rsidRPr="00A93284">
        <w:rPr>
          <w:rFonts w:ascii="Book Antiqua" w:hAnsi="Book Antiqua" w:cs="Arial"/>
        </w:rPr>
        <w:fldChar w:fldCharType="begin"/>
      </w:r>
      <w:r w:rsidR="006B3D53" w:rsidRPr="00A93284">
        <w:rPr>
          <w:rFonts w:ascii="Book Antiqua" w:hAnsi="Book Antiqua" w:cs="Arial"/>
        </w:rPr>
        <w:instrText xml:space="preserve"> ADDIN EN.CITE &lt;EndNote&gt;&lt;Cite&gt;&lt;Author&gt;Warkentin&lt;/Author&gt;&lt;Year&gt;2008&lt;/Year&gt;&lt;RecNum&gt;2214&lt;/RecNum&gt;&lt;DisplayText&gt;&lt;style face="superscript"&gt;[12]&lt;/style&gt;&lt;/DisplayText&gt;&lt;record&gt;&lt;rec-number&gt;2214&lt;/rec-number&gt;&lt;foreign-keys&gt;&lt;key app="EN" db-id="vrpz25a9yx50wue5ewzxtvdefftw99wpssad" timestamp="1427663243"&gt;2214&lt;/key&gt;&lt;/foreign-keys&gt;&lt;ref-type name="Journal Article"&gt;17&lt;/ref-type&gt;&lt;contributors&gt;&lt;authors&gt;&lt;author&gt;Warkentin, T. E.&lt;/author&gt;&lt;author&gt;Greinacher, A.&lt;/author&gt;&lt;author&gt;Koster, A.&lt;/author&gt;&lt;author&gt;Lincoff, A. M.&lt;/author&gt;&lt;author&gt;American College of Chest, Physicians&lt;/author&gt;&lt;/authors&gt;&lt;/contributors&gt;&lt;auth-address&gt;Hamilton Regional Laboratory Medicine Program, Hamilton Health Sciences, 237 Barton Street E., Hamilton, Ontario, Canada. twarken@mcmaster.ca&lt;/auth-address&gt;&lt;titles&gt;&lt;title&gt;Treatment and prevention of heparin-induced thrombocytopenia: American College of Chest Physicians Evidence-Based Clinical Practice Guidelines (8th Edition)&lt;/title&gt;&lt;secondary-title&gt;Chest&lt;/secondary-title&gt;&lt;alt-title&gt;Chest&lt;/alt-title&gt;&lt;/titles&gt;&lt;periodical&gt;&lt;full-title&gt;Chest&lt;/full-title&gt;&lt;abbr-1&gt;Chest&lt;/abbr-1&gt;&lt;/periodical&gt;&lt;alt-periodical&gt;&lt;full-title&gt;Chest&lt;/full-title&gt;&lt;abbr-1&gt;Chest&lt;/abbr-1&gt;&lt;/alt-periodical&gt;&lt;pages&gt;340S-380S&lt;/pages&gt;&lt;volume&gt;133&lt;/volume&gt;&lt;number&gt;6 Suppl&lt;/number&gt;&lt;keywords&gt;&lt;keyword&gt;Coumarins/*therapeutic use&lt;/keyword&gt;&lt;keyword&gt;*Evidence-Based Medicine&lt;/keyword&gt;&lt;keyword&gt;Fibrinolytic Agents/*adverse effects&lt;/keyword&gt;&lt;keyword&gt;Heparin/*adverse effects&lt;/keyword&gt;&lt;keyword&gt;Humans&lt;/keyword&gt;&lt;keyword&gt;Platelet Count&lt;/keyword&gt;&lt;keyword&gt;*Thrombocytopenia/chemically induced/drug therapy/prevention &amp;amp; control&lt;/keyword&gt;&lt;/keywords&gt;&lt;dates&gt;&lt;year&gt;2008&lt;/year&gt;&lt;pub-dates&gt;&lt;date&gt;Jun&lt;/date&gt;&lt;/pub-dates&gt;&lt;/dates&gt;&lt;isbn&gt;0012-3692 (Print)&amp;#xD;0012-3692 (Linking)&lt;/isbn&gt;&lt;accession-num&gt;18574270&lt;/accession-num&gt;&lt;urls&gt;&lt;related-urls&gt;&lt;url&gt;http://www.ncbi.nlm.nih.gov/pubmed/18574270&lt;/url&gt;&lt;/related-urls&gt;&lt;/urls&gt;&lt;electronic-resource-num&gt;10.1378/chest.08-0677&lt;/electronic-resource-num&gt;&lt;/record&gt;&lt;/Cite&gt;&lt;/EndNote&gt;</w:instrText>
      </w:r>
      <w:r w:rsidR="00F322FA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12]</w:t>
      </w:r>
      <w:r w:rsidR="00F322FA"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  <w:lang w:val="en-US"/>
        </w:rPr>
        <w:t>.</w:t>
      </w:r>
      <w:r w:rsidR="007C253D" w:rsidRPr="00A93284">
        <w:rPr>
          <w:rFonts w:ascii="Book Antiqua" w:hAnsi="Book Antiqua" w:cs="Arial"/>
          <w:lang w:val="en-US"/>
        </w:rPr>
        <w:t xml:space="preserve"> This advice is based on</w:t>
      </w:r>
      <w:r w:rsidR="00F83258" w:rsidRPr="00A93284">
        <w:rPr>
          <w:rFonts w:ascii="Book Antiqua" w:hAnsi="Book Antiqua" w:cs="Arial"/>
          <w:lang w:val="en-US"/>
        </w:rPr>
        <w:t xml:space="preserve"> the fact that an anamnestic response and antibody production cannot emerge that </w:t>
      </w:r>
      <w:r w:rsidR="001E34A0" w:rsidRPr="00A93284">
        <w:rPr>
          <w:rFonts w:ascii="Book Antiqua" w:hAnsi="Book Antiqua" w:cs="Arial"/>
          <w:lang w:val="en-US"/>
        </w:rPr>
        <w:t>fast to develop fulminant HITTS</w:t>
      </w:r>
      <w:r w:rsidR="00F83258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xPC9ZZWFy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EyODYt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=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xPC9ZZWFy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EyODYt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=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F83258" w:rsidRPr="00A93284">
        <w:rPr>
          <w:rFonts w:ascii="Book Antiqua" w:hAnsi="Book Antiqua" w:cs="Arial"/>
        </w:rPr>
      </w:r>
      <w:r w:rsidR="00F83258" w:rsidRPr="00A93284">
        <w:rPr>
          <w:rFonts w:ascii="Book Antiqua" w:hAnsi="Book Antiqua" w:cs="Arial"/>
        </w:rPr>
        <w:fldChar w:fldCharType="separate"/>
      </w:r>
      <w:r w:rsidR="00C47218" w:rsidRPr="00A93284">
        <w:rPr>
          <w:rFonts w:ascii="Book Antiqua" w:hAnsi="Book Antiqua" w:cs="Arial"/>
          <w:noProof/>
          <w:vertAlign w:val="superscript"/>
        </w:rPr>
        <w:t>[41,</w:t>
      </w:r>
      <w:r w:rsidR="006B3D53" w:rsidRPr="00A93284">
        <w:rPr>
          <w:rFonts w:ascii="Book Antiqua" w:hAnsi="Book Antiqua" w:cs="Arial"/>
          <w:noProof/>
          <w:vertAlign w:val="superscript"/>
        </w:rPr>
        <w:t>42]</w:t>
      </w:r>
      <w:r w:rsidR="00F83258" w:rsidRPr="00A93284">
        <w:rPr>
          <w:rFonts w:ascii="Book Antiqua" w:hAnsi="Book Antiqua" w:cs="Arial"/>
        </w:rPr>
        <w:fldChar w:fldCharType="end"/>
      </w:r>
      <w:r w:rsidR="00F83258" w:rsidRPr="00A93284">
        <w:rPr>
          <w:rFonts w:ascii="Book Antiqua" w:hAnsi="Book Antiqua" w:cs="Arial"/>
          <w:lang w:val="en-US"/>
        </w:rPr>
        <w:t>. Nevertheless, for all cases of proven HIT (defined as positive antibody detection plus thrombocytopenia) several alternative regimens have been pub</w:t>
      </w:r>
      <w:r w:rsidR="0038137A" w:rsidRPr="00A93284">
        <w:rPr>
          <w:rFonts w:ascii="Book Antiqua" w:hAnsi="Book Antiqua" w:cs="Arial"/>
          <w:lang w:val="en-US"/>
        </w:rPr>
        <w:t>l</w:t>
      </w:r>
      <w:r w:rsidR="001E34A0" w:rsidRPr="00A93284">
        <w:rPr>
          <w:rFonts w:ascii="Book Antiqua" w:hAnsi="Book Antiqua" w:cs="Arial"/>
          <w:lang w:val="en-US"/>
        </w:rPr>
        <w:t>ished</w:t>
      </w:r>
      <w:r w:rsidR="0038137A" w:rsidRPr="00A93284">
        <w:rPr>
          <w:rFonts w:ascii="Book Antiqua" w:hAnsi="Book Antiqua" w:cs="Arial"/>
        </w:rPr>
        <w:fldChar w:fldCharType="begin"/>
      </w:r>
      <w:r w:rsidR="006B3D53" w:rsidRPr="00A93284">
        <w:rPr>
          <w:rFonts w:ascii="Book Antiqua" w:hAnsi="Book Antiqua" w:cs="Arial"/>
        </w:rPr>
        <w:instrText xml:space="preserve"> ADDIN EN.CITE &lt;EndNote&gt;&lt;Cite&gt;&lt;Author&gt;Poetsch&lt;/Author&gt;&lt;RecNum&gt;2718&lt;/RecNum&gt;&lt;DisplayText&gt;&lt;style face="superscript"&gt;[43]&lt;/style&gt;&lt;/DisplayText&gt;&lt;record&gt;&lt;rec-number&gt;2718&lt;/rec-number&gt;&lt;foreign-keys&gt;&lt;key app="EN" db-id="vrpz25a9yx50wue5ewzxtvdefftw99wpssad" timestamp="1434403974"&gt;2718&lt;/key&gt;&lt;/foreign-keys&gt;&lt;ref-type name="Journal Article"&gt;17&lt;/ref-type&gt;&lt;contributors&gt;&lt;authors&gt;&lt;author&gt;Poetsch, B.M.K., Management of Cardiopulmonary bypass anticoagultion in patients with heparin-induced thrombocytopenia, 3rd edition; New York: Marcel Dekker, 2004; 531-551&lt;/author&gt;&lt;/authors&gt;&lt;/contributors&gt;&lt;titles&gt;&lt;/titles&gt;&lt;dates&gt;&lt;/dates&gt;&lt;urls&gt;&lt;/urls&gt;&lt;/record&gt;&lt;/Cite&gt;&lt;/EndNote&gt;</w:instrText>
      </w:r>
      <w:r w:rsidR="0038137A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43]</w:t>
      </w:r>
      <w:r w:rsidR="0038137A" w:rsidRPr="00A93284">
        <w:rPr>
          <w:rFonts w:ascii="Book Antiqua" w:hAnsi="Book Antiqua" w:cs="Arial"/>
        </w:rPr>
        <w:fldChar w:fldCharType="end"/>
      </w:r>
      <w:r w:rsidR="0038137A" w:rsidRPr="00A93284">
        <w:rPr>
          <w:rFonts w:ascii="Book Antiqua" w:hAnsi="Book Antiqua" w:cs="Arial"/>
          <w:lang w:val="en-US"/>
        </w:rPr>
        <w:t xml:space="preserve"> starting with strategies to adjourn surgery through to complex heparin-free combination therapies</w:t>
      </w:r>
      <w:r w:rsidR="00F83258" w:rsidRPr="00A93284">
        <w:rPr>
          <w:rFonts w:ascii="Book Antiqua" w:hAnsi="Book Antiqua" w:cs="Arial"/>
          <w:lang w:val="en-US"/>
        </w:rPr>
        <w:t>.</w:t>
      </w:r>
    </w:p>
    <w:p w14:paraId="37826AD5" w14:textId="2F3F720F" w:rsidR="007F20FA" w:rsidRPr="00A93284" w:rsidRDefault="00193117" w:rsidP="00950696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A93284">
        <w:rPr>
          <w:rFonts w:ascii="Book Antiqua" w:hAnsi="Book Antiqua" w:cs="Arial"/>
          <w:lang w:val="en-US"/>
        </w:rPr>
        <w:lastRenderedPageBreak/>
        <w:t>However, cardiac transplant surgeons have to draw on the latter regimens because heart transplantation cannot be defer</w:t>
      </w:r>
      <w:r w:rsidR="00422751" w:rsidRPr="00A93284">
        <w:rPr>
          <w:rFonts w:ascii="Book Antiqua" w:hAnsi="Book Antiqua" w:cs="Arial"/>
          <w:lang w:val="en-US"/>
        </w:rPr>
        <w:t>r</w:t>
      </w:r>
      <w:r w:rsidRPr="00A93284">
        <w:rPr>
          <w:rFonts w:ascii="Book Antiqua" w:hAnsi="Book Antiqua" w:cs="Arial"/>
          <w:lang w:val="en-US"/>
        </w:rPr>
        <w:t xml:space="preserve">ed. </w:t>
      </w:r>
      <w:proofErr w:type="spellStart"/>
      <w:r w:rsidRPr="00A93284">
        <w:rPr>
          <w:rFonts w:ascii="Book Antiqua" w:hAnsi="Book Antiqua" w:cs="Arial"/>
          <w:lang w:val="en-US"/>
        </w:rPr>
        <w:t>Selleng</w:t>
      </w:r>
      <w:proofErr w:type="spellEnd"/>
      <w:r w:rsidRPr="00A93284">
        <w:rPr>
          <w:rFonts w:ascii="Book Antiqua" w:hAnsi="Book Antiqua" w:cs="Arial"/>
          <w:lang w:val="en-US"/>
        </w:rPr>
        <w:t xml:space="preserve"> </w:t>
      </w:r>
      <w:r w:rsidRPr="00A93284">
        <w:rPr>
          <w:rFonts w:ascii="Book Antiqua" w:hAnsi="Book Antiqua" w:cs="Arial"/>
          <w:i/>
          <w:lang w:val="en-US"/>
        </w:rPr>
        <w:t>et al</w:t>
      </w:r>
      <w:r w:rsidR="00BA17A9" w:rsidRPr="00A93284">
        <w:rPr>
          <w:rFonts w:ascii="Book Antiqua" w:hAnsi="Book Antiqua" w:cs="Arial"/>
        </w:rPr>
        <w:fldChar w:fldCharType="begin">
          <w:fldData xml:space="preserve">PEVuZE5vdGU+PENpdGU+PEF1dGhvcj5TZWxsZW5nPC9BdXRob3I+PFllYXI+MjAwODwvWWVhcj48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</w:fldData>
        </w:fldChar>
      </w:r>
      <w:r w:rsidR="00BA17A9" w:rsidRPr="00A93284">
        <w:rPr>
          <w:rFonts w:ascii="Book Antiqua" w:hAnsi="Book Antiqua" w:cs="Arial"/>
        </w:rPr>
        <w:instrText xml:space="preserve"> ADDIN EN.CITE </w:instrText>
      </w:r>
      <w:r w:rsidR="00BA17A9" w:rsidRPr="00A93284">
        <w:rPr>
          <w:rFonts w:ascii="Book Antiqua" w:hAnsi="Book Antiqua" w:cs="Arial"/>
        </w:rPr>
        <w:fldChar w:fldCharType="begin">
          <w:fldData xml:space="preserve">PEVuZE5vdGU+PENpdGU+PEF1dGhvcj5TZWxsZW5nPC9BdXRob3I+PFllYXI+MjAwODwvWWVhcj48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</w:fldData>
        </w:fldChar>
      </w:r>
      <w:r w:rsidR="00BA17A9" w:rsidRPr="00A93284">
        <w:rPr>
          <w:rFonts w:ascii="Book Antiqua" w:hAnsi="Book Antiqua" w:cs="Arial"/>
        </w:rPr>
        <w:instrText xml:space="preserve"> ADDIN EN.CITE.DATA </w:instrText>
      </w:r>
      <w:r w:rsidR="00BA17A9" w:rsidRPr="00A93284">
        <w:rPr>
          <w:rFonts w:ascii="Book Antiqua" w:hAnsi="Book Antiqua" w:cs="Arial"/>
        </w:rPr>
      </w:r>
      <w:r w:rsidR="00BA17A9" w:rsidRPr="00A93284">
        <w:rPr>
          <w:rFonts w:ascii="Book Antiqua" w:hAnsi="Book Antiqua" w:cs="Arial"/>
        </w:rPr>
        <w:fldChar w:fldCharType="end"/>
      </w:r>
      <w:r w:rsidR="00BA17A9" w:rsidRPr="00A93284">
        <w:rPr>
          <w:rFonts w:ascii="Book Antiqua" w:hAnsi="Book Antiqua" w:cs="Arial"/>
        </w:rPr>
      </w:r>
      <w:r w:rsidR="00BA17A9" w:rsidRPr="00A93284">
        <w:rPr>
          <w:rFonts w:ascii="Book Antiqua" w:hAnsi="Book Antiqua" w:cs="Arial"/>
        </w:rPr>
        <w:fldChar w:fldCharType="separate"/>
      </w:r>
      <w:r w:rsidR="00BA17A9" w:rsidRPr="00A93284">
        <w:rPr>
          <w:rFonts w:ascii="Book Antiqua" w:hAnsi="Book Antiqua" w:cs="Arial"/>
          <w:noProof/>
          <w:vertAlign w:val="superscript"/>
        </w:rPr>
        <w:t>[44]</w:t>
      </w:r>
      <w:r w:rsidR="00BA17A9"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  <w:lang w:val="en-US"/>
        </w:rPr>
        <w:t xml:space="preserve"> addressed this complex situation </w:t>
      </w:r>
      <w:r w:rsidR="00D35AE9" w:rsidRPr="00A93284">
        <w:rPr>
          <w:rFonts w:ascii="Book Antiqua" w:hAnsi="Book Antiqua" w:cs="Arial"/>
          <w:lang w:val="en-US"/>
        </w:rPr>
        <w:t xml:space="preserve">in candidates awaiting heart transplantation </w:t>
      </w:r>
      <w:r w:rsidRPr="00A93284">
        <w:rPr>
          <w:rFonts w:ascii="Book Antiqua" w:hAnsi="Book Antiqua" w:cs="Arial"/>
          <w:lang w:val="en-US"/>
        </w:rPr>
        <w:t>and defined the state of regenerating platelet counts</w:t>
      </w:r>
      <w:r w:rsidR="00AD32CF" w:rsidRPr="00A93284">
        <w:rPr>
          <w:rFonts w:ascii="Book Antiqua" w:hAnsi="Book Antiqua" w:cs="Arial"/>
          <w:lang w:val="en-US"/>
        </w:rPr>
        <w:t xml:space="preserve"> but still detectable </w:t>
      </w:r>
      <w:r w:rsidR="00D146AE" w:rsidRPr="00A93284">
        <w:rPr>
          <w:rFonts w:ascii="Book Antiqua" w:hAnsi="Book Antiqua" w:cs="Arial"/>
          <w:lang w:val="en-US"/>
        </w:rPr>
        <w:t>anti-PF4/heparin</w:t>
      </w:r>
      <w:r w:rsidR="00AD32CF" w:rsidRPr="00A93284">
        <w:rPr>
          <w:rFonts w:ascii="Book Antiqua" w:hAnsi="Book Antiqua" w:cs="Arial"/>
          <w:lang w:val="en-US"/>
        </w:rPr>
        <w:t xml:space="preserve"> IgG antibodies in EIA as </w:t>
      </w:r>
      <w:r w:rsidR="00C47218" w:rsidRPr="00A93284">
        <w:rPr>
          <w:rFonts w:ascii="Book Antiqua" w:eastAsia="宋体" w:hAnsi="Book Antiqua" w:cs="Arial"/>
          <w:lang w:val="en-US" w:eastAsia="zh-CN"/>
        </w:rPr>
        <w:t>“</w:t>
      </w:r>
      <w:r w:rsidR="00AD32CF" w:rsidRPr="00A93284">
        <w:rPr>
          <w:rFonts w:ascii="Book Antiqua" w:hAnsi="Book Antiqua" w:cs="Arial"/>
          <w:lang w:val="en-US"/>
        </w:rPr>
        <w:t>subacute HIT</w:t>
      </w:r>
      <w:r w:rsidR="00C47218" w:rsidRPr="00A93284">
        <w:rPr>
          <w:rFonts w:ascii="Book Antiqua" w:eastAsia="宋体" w:hAnsi="Book Antiqua" w:cs="Arial"/>
          <w:lang w:val="en-US" w:eastAsia="zh-CN"/>
        </w:rPr>
        <w:t>”</w:t>
      </w:r>
      <w:r w:rsidR="00AD32CF" w:rsidRPr="00A93284">
        <w:rPr>
          <w:rFonts w:ascii="Book Antiqua" w:hAnsi="Book Antiqua" w:cs="Arial"/>
          <w:lang w:val="en-US"/>
        </w:rPr>
        <w:t xml:space="preserve">. </w:t>
      </w:r>
      <w:r w:rsidR="0083321B" w:rsidRPr="00A93284">
        <w:rPr>
          <w:rFonts w:ascii="Book Antiqua" w:hAnsi="Book Antiqua" w:cs="Arial"/>
          <w:lang w:val="en-US"/>
        </w:rPr>
        <w:t xml:space="preserve">When </w:t>
      </w:r>
      <w:r w:rsidR="00CB43BA" w:rsidRPr="00A93284">
        <w:rPr>
          <w:rFonts w:ascii="Book Antiqua" w:hAnsi="Book Antiqua" w:cs="Arial"/>
          <w:lang w:val="en-US"/>
        </w:rPr>
        <w:t>platelet-activating</w:t>
      </w:r>
      <w:r w:rsidR="0083321B" w:rsidRPr="00A93284">
        <w:rPr>
          <w:rFonts w:ascii="Book Antiqua" w:hAnsi="Book Antiqua" w:cs="Arial"/>
          <w:lang w:val="en-US"/>
        </w:rPr>
        <w:t xml:space="preserve"> antibodies were not detectable</w:t>
      </w:r>
      <w:r w:rsidR="00AD32CF" w:rsidRPr="00A93284">
        <w:rPr>
          <w:rFonts w:ascii="Book Antiqua" w:hAnsi="Book Antiqua" w:cs="Arial"/>
          <w:lang w:val="en-US"/>
        </w:rPr>
        <w:t xml:space="preserve"> by </w:t>
      </w:r>
      <w:r w:rsidR="0083321B" w:rsidRPr="00A93284">
        <w:rPr>
          <w:rFonts w:ascii="Book Antiqua" w:hAnsi="Book Antiqua" w:cs="Arial"/>
          <w:lang w:val="en-US"/>
        </w:rPr>
        <w:t xml:space="preserve">the functional assay </w:t>
      </w:r>
      <w:r w:rsidR="00AD32CF" w:rsidRPr="00A93284">
        <w:rPr>
          <w:rFonts w:ascii="Book Antiqua" w:hAnsi="Book Antiqua" w:cs="Arial"/>
          <w:lang w:val="en-US"/>
        </w:rPr>
        <w:t xml:space="preserve">HIPA, the authors demonstrated that heart transplantation can be performed despite using heparin for anticoagulation </w:t>
      </w:r>
      <w:r w:rsidR="0083321B" w:rsidRPr="00A93284">
        <w:rPr>
          <w:rFonts w:ascii="Book Antiqua" w:hAnsi="Book Antiqua" w:cs="Arial"/>
          <w:lang w:val="en-US"/>
        </w:rPr>
        <w:t>without serious complications</w:t>
      </w:r>
      <w:r w:rsidR="00AD32CF" w:rsidRPr="00A93284">
        <w:rPr>
          <w:rFonts w:ascii="Book Antiqua" w:hAnsi="Book Antiqua" w:cs="Arial"/>
          <w:lang w:val="en-US"/>
        </w:rPr>
        <w:t xml:space="preserve">. </w:t>
      </w:r>
      <w:r w:rsidR="004B1300" w:rsidRPr="00A93284">
        <w:rPr>
          <w:rFonts w:ascii="Book Antiqua" w:hAnsi="Book Antiqua" w:cs="Arial"/>
          <w:lang w:val="en-US"/>
        </w:rPr>
        <w:t xml:space="preserve">Furthermore, the article </w:t>
      </w:r>
      <w:r w:rsidR="00212833" w:rsidRPr="00A93284">
        <w:rPr>
          <w:rFonts w:ascii="Book Antiqua" w:hAnsi="Book Antiqua" w:cs="Arial"/>
          <w:lang w:val="en-US"/>
        </w:rPr>
        <w:t xml:space="preserve">provides </w:t>
      </w:r>
      <w:r w:rsidR="004B1300" w:rsidRPr="00A93284">
        <w:rPr>
          <w:rFonts w:ascii="Book Antiqua" w:hAnsi="Book Antiqua" w:cs="Arial"/>
          <w:lang w:val="en-US"/>
        </w:rPr>
        <w:t>useful recommendations and structured strategies for choosing perioperative anticoagulation in recipients</w:t>
      </w:r>
      <w:r w:rsidR="001E34A0" w:rsidRPr="00A93284">
        <w:rPr>
          <w:rFonts w:ascii="Book Antiqua" w:hAnsi="Book Antiqua" w:cs="Arial"/>
          <w:lang w:val="en-US"/>
        </w:rPr>
        <w:t xml:space="preserve"> with a positive history of HIT</w:t>
      </w:r>
      <w:r w:rsidR="004B1300" w:rsidRPr="00A93284">
        <w:rPr>
          <w:rFonts w:ascii="Book Antiqua" w:hAnsi="Book Antiqua" w:cs="Arial"/>
        </w:rPr>
        <w:fldChar w:fldCharType="begin">
          <w:fldData xml:space="preserve">PEVuZE5vdGU+PENpdGU+PEF1dGhvcj5TZWxsZW5nPC9BdXRob3I+PFllYXI+MjAwODwvWWVhcj48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TZWxsZW5nPC9BdXRob3I+PFllYXI+MjAwODwvWWVhcj48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4B1300" w:rsidRPr="00A93284">
        <w:rPr>
          <w:rFonts w:ascii="Book Antiqua" w:hAnsi="Book Antiqua" w:cs="Arial"/>
        </w:rPr>
      </w:r>
      <w:r w:rsidR="004B1300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44]</w:t>
      </w:r>
      <w:r w:rsidR="004B1300" w:rsidRPr="00A93284">
        <w:rPr>
          <w:rFonts w:ascii="Book Antiqua" w:hAnsi="Book Antiqua" w:cs="Arial"/>
        </w:rPr>
        <w:fldChar w:fldCharType="end"/>
      </w:r>
      <w:r w:rsidR="004B1300" w:rsidRPr="00A93284">
        <w:rPr>
          <w:rFonts w:ascii="Book Antiqua" w:hAnsi="Book Antiqua" w:cs="Arial"/>
          <w:lang w:val="en-US"/>
        </w:rPr>
        <w:t xml:space="preserve">. </w:t>
      </w:r>
    </w:p>
    <w:p w14:paraId="7A8D1A82" w14:textId="6CF47FEE" w:rsidR="0055403E" w:rsidRPr="00A93284" w:rsidRDefault="00292EFF" w:rsidP="00950696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However, these patients </w:t>
      </w:r>
      <w:r w:rsidR="00212833" w:rsidRPr="00A93284">
        <w:rPr>
          <w:rFonts w:ascii="Book Antiqua" w:hAnsi="Book Antiqua" w:cs="Arial"/>
          <w:lang w:val="en-US"/>
        </w:rPr>
        <w:t xml:space="preserve">already </w:t>
      </w:r>
      <w:r w:rsidR="00770BFA" w:rsidRPr="00A93284">
        <w:rPr>
          <w:rFonts w:ascii="Book Antiqua" w:hAnsi="Book Antiqua" w:cs="Arial"/>
          <w:lang w:val="en-US"/>
        </w:rPr>
        <w:t xml:space="preserve">are under critical surveillance of transplant physicians and hematologists </w:t>
      </w:r>
      <w:r w:rsidR="00DF3730" w:rsidRPr="00A93284">
        <w:rPr>
          <w:rFonts w:ascii="Book Antiqua" w:hAnsi="Book Antiqua" w:cs="Arial"/>
          <w:lang w:val="en-US"/>
        </w:rPr>
        <w:t xml:space="preserve">and receive an adapted anticoagulation therapy </w:t>
      </w:r>
      <w:r w:rsidR="00770BFA" w:rsidRPr="00A93284">
        <w:rPr>
          <w:rFonts w:ascii="Book Antiqua" w:hAnsi="Book Antiqua" w:cs="Arial"/>
          <w:lang w:val="en-US"/>
        </w:rPr>
        <w:t xml:space="preserve">because of </w:t>
      </w:r>
      <w:r w:rsidR="00DF3730" w:rsidRPr="00A93284">
        <w:rPr>
          <w:rFonts w:ascii="Book Antiqua" w:hAnsi="Book Antiqua" w:cs="Arial"/>
          <w:lang w:val="en-US"/>
        </w:rPr>
        <w:t>known anti-heparin/PF4 antibody seroconversion</w:t>
      </w:r>
      <w:r w:rsidRPr="00A93284">
        <w:rPr>
          <w:rFonts w:ascii="Book Antiqua" w:hAnsi="Book Antiqua" w:cs="Arial"/>
          <w:lang w:val="en-US"/>
        </w:rPr>
        <w:t xml:space="preserve"> </w:t>
      </w:r>
      <w:r w:rsidR="00DF3730" w:rsidRPr="00A93284">
        <w:rPr>
          <w:rFonts w:ascii="Book Antiqua" w:hAnsi="Book Antiqua" w:cs="Arial"/>
          <w:lang w:val="en-US"/>
        </w:rPr>
        <w:t xml:space="preserve">before transplant. The true challenge for transplant physicians is rather the sufficiently early recognition of a de-novo HIT development or postoperative reactivation within the complex clinical setting of a just transplanted recipient. </w:t>
      </w:r>
      <w:r w:rsidR="00CF3AA4" w:rsidRPr="00A93284">
        <w:rPr>
          <w:rFonts w:ascii="Book Antiqua" w:hAnsi="Book Antiqua" w:cs="Arial"/>
          <w:lang w:val="en-US"/>
        </w:rPr>
        <w:t xml:space="preserve">This </w:t>
      </w:r>
      <w:r w:rsidR="00212833" w:rsidRPr="00A93284">
        <w:rPr>
          <w:rFonts w:ascii="Book Antiqua" w:hAnsi="Book Antiqua" w:cs="Arial"/>
          <w:lang w:val="en-US"/>
        </w:rPr>
        <w:t xml:space="preserve">differentiation </w:t>
      </w:r>
      <w:r w:rsidR="007E39A2" w:rsidRPr="00A93284">
        <w:rPr>
          <w:rFonts w:ascii="Book Antiqua" w:hAnsi="Book Antiqua" w:cs="Arial"/>
          <w:lang w:val="en-US"/>
        </w:rPr>
        <w:t xml:space="preserve">is </w:t>
      </w:r>
      <w:r w:rsidR="00212833" w:rsidRPr="00A93284">
        <w:rPr>
          <w:rFonts w:ascii="Book Antiqua" w:hAnsi="Book Antiqua" w:cs="Arial"/>
          <w:lang w:val="en-US"/>
        </w:rPr>
        <w:t xml:space="preserve">rather </w:t>
      </w:r>
      <w:r w:rsidR="007E39A2" w:rsidRPr="00A93284">
        <w:rPr>
          <w:rFonts w:ascii="Book Antiqua" w:hAnsi="Book Antiqua" w:cs="Arial"/>
          <w:lang w:val="en-US"/>
        </w:rPr>
        <w:t xml:space="preserve">difficult because </w:t>
      </w:r>
      <w:r w:rsidR="00212833" w:rsidRPr="00A93284">
        <w:rPr>
          <w:rFonts w:ascii="Book Antiqua" w:hAnsi="Book Antiqua" w:cs="Arial"/>
          <w:lang w:val="en-US"/>
        </w:rPr>
        <w:t xml:space="preserve">on the one hand </w:t>
      </w:r>
      <w:r w:rsidR="007E39A2" w:rsidRPr="00A93284">
        <w:rPr>
          <w:rFonts w:ascii="Book Antiqua" w:hAnsi="Book Antiqua" w:cs="Arial"/>
          <w:lang w:val="en-US"/>
        </w:rPr>
        <w:t>many cardiac patients have long-term heparin therapy (LMWH) and</w:t>
      </w:r>
      <w:r w:rsidR="00212833" w:rsidRPr="00A93284">
        <w:rPr>
          <w:rFonts w:ascii="Book Antiqua" w:hAnsi="Book Antiqua" w:cs="Arial"/>
          <w:lang w:val="en-US"/>
        </w:rPr>
        <w:t xml:space="preserve"> on the other hand</w:t>
      </w:r>
      <w:r w:rsidR="007E39A2" w:rsidRPr="00A93284">
        <w:rPr>
          <w:rFonts w:ascii="Book Antiqua" w:hAnsi="Book Antiqua" w:cs="Arial"/>
          <w:lang w:val="en-US"/>
        </w:rPr>
        <w:t xml:space="preserve"> postoperative thrombocytopenia can usually be ascribed to reasons other than HIT</w:t>
      </w:r>
      <w:r w:rsidR="007E39A2" w:rsidRPr="00A93284">
        <w:rPr>
          <w:rFonts w:ascii="Book Antiqua" w:hAnsi="Book Antiqua" w:cs="Arial"/>
        </w:rPr>
        <w:fldChar w:fldCharType="begin">
          <w:fldData xml:space="preserve">PEVuZE5vdGU+PENpdGU+PEF1dGhvcj5MYWJlcjwvQXV0aG9yPjxZZWFyPjIwMDU8L1llYXI+PFJl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MYWJlcjwvQXV0aG9yPjxZZWFyPjIwMDU8L1llYXI+PFJl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7E39A2" w:rsidRPr="00A93284">
        <w:rPr>
          <w:rFonts w:ascii="Book Antiqua" w:hAnsi="Book Antiqua" w:cs="Arial"/>
        </w:rPr>
      </w:r>
      <w:r w:rsidR="007E39A2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45]</w:t>
      </w:r>
      <w:r w:rsidR="007E39A2" w:rsidRPr="00A93284">
        <w:rPr>
          <w:rFonts w:ascii="Book Antiqua" w:hAnsi="Book Antiqua" w:cs="Arial"/>
        </w:rPr>
        <w:fldChar w:fldCharType="end"/>
      </w:r>
      <w:r w:rsidR="007E39A2" w:rsidRPr="00A93284">
        <w:rPr>
          <w:rFonts w:ascii="Book Antiqua" w:hAnsi="Book Antiqua" w:cs="Arial"/>
          <w:lang w:val="en-US"/>
        </w:rPr>
        <w:t>. This is why a scoring system comparable to the 4Ts system was developed to assess the HIT probability after</w:t>
      </w:r>
      <w:r w:rsidR="001E34A0" w:rsidRPr="00A93284">
        <w:rPr>
          <w:rFonts w:ascii="Book Antiqua" w:hAnsi="Book Antiqua" w:cs="Arial"/>
          <w:lang w:val="en-US"/>
        </w:rPr>
        <w:t xml:space="preserve"> cardiopulmonary bypass surgery</w:t>
      </w:r>
      <w:r w:rsidR="006B2620" w:rsidRPr="00A93284">
        <w:rPr>
          <w:rFonts w:ascii="Book Antiqua" w:hAnsi="Book Antiqua" w:cs="Arial"/>
        </w:rPr>
        <w:fldChar w:fldCharType="begin">
          <w:fldData xml:space="preserve">PEVuZE5vdGU+PENpdGU+PEF1dGhvcj5MaWxsby1MZSBMb3VldDwvQXV0aG9yPjxZZWFyPjIwMDQ8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MaWxsby1MZSBMb3VldDwvQXV0aG9yPjxZZWFyPjIwMDQ8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6B2620" w:rsidRPr="00A93284">
        <w:rPr>
          <w:rFonts w:ascii="Book Antiqua" w:hAnsi="Book Antiqua" w:cs="Arial"/>
        </w:rPr>
      </w:r>
      <w:r w:rsidR="006B2620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46]</w:t>
      </w:r>
      <w:r w:rsidR="006B2620" w:rsidRPr="00A93284">
        <w:rPr>
          <w:rFonts w:ascii="Book Antiqua" w:hAnsi="Book Antiqua" w:cs="Arial"/>
        </w:rPr>
        <w:fldChar w:fldCharType="end"/>
      </w:r>
      <w:r w:rsidR="007E39A2" w:rsidRPr="00A93284">
        <w:rPr>
          <w:rFonts w:ascii="Book Antiqua" w:hAnsi="Book Antiqua" w:cs="Arial"/>
          <w:lang w:val="en-US"/>
        </w:rPr>
        <w:t>.</w:t>
      </w:r>
      <w:r w:rsidR="007E39A2" w:rsidRPr="00A93284">
        <w:rPr>
          <w:rFonts w:ascii="Book Antiqua" w:hAnsi="Book Antiqua" w:cs="Times New Roman"/>
          <w:lang w:val="en-US"/>
        </w:rPr>
        <w:t xml:space="preserve"> </w:t>
      </w:r>
      <w:r w:rsidR="00B26795" w:rsidRPr="00A93284">
        <w:rPr>
          <w:rFonts w:ascii="Book Antiqua" w:hAnsi="Book Antiqua" w:cs="Arial"/>
          <w:lang w:val="en-US"/>
        </w:rPr>
        <w:t>Heart transplant recipients should be monitored with the same due skill, care and diligence as other cardiac surgery patients. For these patients routi</w:t>
      </w:r>
      <w:r w:rsidR="001E34A0" w:rsidRPr="00A93284">
        <w:rPr>
          <w:rFonts w:ascii="Book Antiqua" w:hAnsi="Book Antiqua" w:cs="Arial"/>
          <w:lang w:val="en-US"/>
        </w:rPr>
        <w:t>ne screening is not recommended</w:t>
      </w:r>
      <w:r w:rsidR="00B26795" w:rsidRPr="00A93284">
        <w:rPr>
          <w:rFonts w:ascii="Book Antiqua" w:hAnsi="Book Antiqua" w:cs="Arial"/>
        </w:rPr>
        <w:fldChar w:fldCharType="begin">
          <w:fldData xml:space="preserve">PEVuZE5vdGU+PENpdGU+PEF1dGhvcj5QcmFuZG9uaTwvQXV0aG9yPjxZZWFyPjIwMDU8L1llYXI+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QcmFuZG9uaTwvQXV0aG9yPjxZZWFyPjIwMDU8L1llYXI+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B26795" w:rsidRPr="00A93284">
        <w:rPr>
          <w:rFonts w:ascii="Book Antiqua" w:hAnsi="Book Antiqua" w:cs="Arial"/>
        </w:rPr>
      </w:r>
      <w:r w:rsidR="00B26795" w:rsidRPr="00A93284">
        <w:rPr>
          <w:rFonts w:ascii="Book Antiqua" w:hAnsi="Book Antiqua" w:cs="Arial"/>
        </w:rPr>
        <w:fldChar w:fldCharType="separate"/>
      </w:r>
      <w:r w:rsidR="00B32B4E" w:rsidRPr="00A93284">
        <w:rPr>
          <w:rFonts w:ascii="Book Antiqua" w:hAnsi="Book Antiqua" w:cs="Arial"/>
          <w:noProof/>
          <w:vertAlign w:val="superscript"/>
        </w:rPr>
        <w:t>[7,12,</w:t>
      </w:r>
      <w:r w:rsidR="006B3D53" w:rsidRPr="00A93284">
        <w:rPr>
          <w:rFonts w:ascii="Book Antiqua" w:hAnsi="Book Antiqua" w:cs="Arial"/>
          <w:noProof/>
          <w:vertAlign w:val="superscript"/>
        </w:rPr>
        <w:t>47]</w:t>
      </w:r>
      <w:r w:rsidR="00B26795" w:rsidRPr="00A93284">
        <w:rPr>
          <w:rFonts w:ascii="Book Antiqua" w:hAnsi="Book Antiqua" w:cs="Arial"/>
        </w:rPr>
        <w:fldChar w:fldCharType="end"/>
      </w:r>
      <w:r w:rsidR="00464BA4" w:rsidRPr="00A93284">
        <w:rPr>
          <w:rFonts w:ascii="Book Antiqua" w:hAnsi="Book Antiqua" w:cs="Arial"/>
          <w:lang w:val="en-US"/>
        </w:rPr>
        <w:t>. However, HIT laboratory diagnostic should be started immediately in every case of intermediate</w:t>
      </w:r>
      <w:r w:rsidR="001E34A0" w:rsidRPr="00A93284">
        <w:rPr>
          <w:rFonts w:ascii="Book Antiqua" w:hAnsi="Book Antiqua" w:cs="Arial"/>
          <w:lang w:val="en-US"/>
        </w:rPr>
        <w:t xml:space="preserve"> or high risk in the 4Ts system</w:t>
      </w:r>
      <w:r w:rsidR="00464BA4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4PC9ZZWFy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4PC9ZZWFy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464BA4" w:rsidRPr="00A93284">
        <w:rPr>
          <w:rFonts w:ascii="Book Antiqua" w:hAnsi="Book Antiqua" w:cs="Arial"/>
        </w:rPr>
      </w:r>
      <w:r w:rsidR="00464BA4" w:rsidRPr="00A93284">
        <w:rPr>
          <w:rFonts w:ascii="Book Antiqua" w:hAnsi="Book Antiqua" w:cs="Arial"/>
        </w:rPr>
        <w:fldChar w:fldCharType="separate"/>
      </w:r>
      <w:r w:rsidR="00B32B4E" w:rsidRPr="00A93284">
        <w:rPr>
          <w:rFonts w:ascii="Book Antiqua" w:hAnsi="Book Antiqua" w:cs="Arial"/>
          <w:noProof/>
          <w:vertAlign w:val="superscript"/>
        </w:rPr>
        <w:t>[12,</w:t>
      </w:r>
      <w:r w:rsidR="006B3D53" w:rsidRPr="00A93284">
        <w:rPr>
          <w:rFonts w:ascii="Book Antiqua" w:hAnsi="Book Antiqua" w:cs="Arial"/>
          <w:noProof/>
          <w:vertAlign w:val="superscript"/>
        </w:rPr>
        <w:t>17]</w:t>
      </w:r>
      <w:r w:rsidR="00464BA4" w:rsidRPr="00A93284">
        <w:rPr>
          <w:rFonts w:ascii="Book Antiqua" w:hAnsi="Book Antiqua" w:cs="Arial"/>
        </w:rPr>
        <w:fldChar w:fldCharType="end"/>
      </w:r>
      <w:r w:rsidR="00464BA4" w:rsidRPr="00A93284">
        <w:rPr>
          <w:rFonts w:ascii="Book Antiqua" w:hAnsi="Book Antiqua" w:cs="Arial"/>
          <w:lang w:val="en-US"/>
        </w:rPr>
        <w:t xml:space="preserve">. </w:t>
      </w:r>
    </w:p>
    <w:p w14:paraId="12F570A4" w14:textId="492911BF" w:rsidR="00287BD8" w:rsidRPr="00A93284" w:rsidRDefault="00287BD8" w:rsidP="00950696">
      <w:pPr>
        <w:spacing w:line="360" w:lineRule="auto"/>
        <w:jc w:val="both"/>
        <w:rPr>
          <w:rFonts w:ascii="Book Antiqua" w:hAnsi="Book Antiqua" w:cs="Times New Roman"/>
          <w:lang w:val="en-US"/>
        </w:rPr>
      </w:pPr>
      <w:r w:rsidRPr="00A93284">
        <w:rPr>
          <w:rFonts w:ascii="Book Antiqua" w:hAnsi="Book Antiqua" w:cs="Times New Roman"/>
          <w:lang w:val="en-US"/>
        </w:rPr>
        <w:t>Having cognizance of a general HIT incidence of 1</w:t>
      </w:r>
      <w:r w:rsidR="00F935E1" w:rsidRPr="00A93284">
        <w:rPr>
          <w:rFonts w:ascii="Book Antiqua" w:hAnsi="Book Antiqua" w:cs="Times New Roman"/>
          <w:lang w:val="en-US"/>
        </w:rPr>
        <w:t>%</w:t>
      </w:r>
      <w:r w:rsidRPr="00A93284">
        <w:rPr>
          <w:rFonts w:ascii="Book Antiqua" w:hAnsi="Book Antiqua" w:cs="Times New Roman"/>
          <w:lang w:val="en-US"/>
        </w:rPr>
        <w:t xml:space="preserve"> to 3%</w:t>
      </w:r>
      <w:r w:rsidR="00B26795" w:rsidRPr="00A93284">
        <w:rPr>
          <w:rFonts w:ascii="Book Antiqua" w:hAnsi="Book Antiqua" w:cs="Times New Roman"/>
          <w:lang w:val="en-US"/>
        </w:rPr>
        <w:t>,</w:t>
      </w:r>
      <w:r w:rsidRPr="00A93284">
        <w:rPr>
          <w:rFonts w:ascii="Book Antiqua" w:hAnsi="Book Antiqua" w:cs="Times New Roman"/>
          <w:lang w:val="en-US"/>
        </w:rPr>
        <w:t xml:space="preserve"> Hourigan </w:t>
      </w:r>
      <w:r w:rsidR="00BA17A9" w:rsidRPr="00A93284">
        <w:rPr>
          <w:rFonts w:ascii="Book Antiqua" w:hAnsi="Book Antiqua" w:cs="Arial"/>
          <w:i/>
          <w:lang w:val="en-US"/>
        </w:rPr>
        <w:t>et al</w:t>
      </w:r>
      <w:r w:rsidR="00BA17A9" w:rsidRPr="00A93284">
        <w:rPr>
          <w:rFonts w:ascii="Book Antiqua" w:hAnsi="Book Antiqua" w:cs="Times New Roman"/>
        </w:rPr>
        <w:fldChar w:fldCharType="begin">
          <w:fldData xml:space="preserve">PEVuZE5vdGU+PENpdGU+PEF1dGhvcj5Ib3VyaWdhbjwvQXV0aG9yPjxZZWFyPjIwMDI8L1llYXI+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</w:fldData>
        </w:fldChar>
      </w:r>
      <w:r w:rsidR="00BA17A9" w:rsidRPr="00A93284">
        <w:rPr>
          <w:rFonts w:ascii="Book Antiqua" w:hAnsi="Book Antiqua" w:cs="Times New Roman"/>
        </w:rPr>
        <w:instrText xml:space="preserve"> ADDIN EN.CITE </w:instrText>
      </w:r>
      <w:r w:rsidR="00BA17A9" w:rsidRPr="00A93284">
        <w:rPr>
          <w:rFonts w:ascii="Book Antiqua" w:hAnsi="Book Antiqua" w:cs="Times New Roman"/>
        </w:rPr>
        <w:fldChar w:fldCharType="begin">
          <w:fldData xml:space="preserve">PEVuZE5vdGU+PENpdGU+PEF1dGhvcj5Ib3VyaWdhbjwvQXV0aG9yPjxZZWFyPjIwMDI8L1llYXI+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</w:fldData>
        </w:fldChar>
      </w:r>
      <w:r w:rsidR="00BA17A9" w:rsidRPr="00A93284">
        <w:rPr>
          <w:rFonts w:ascii="Book Antiqua" w:hAnsi="Book Antiqua" w:cs="Times New Roman"/>
        </w:rPr>
        <w:instrText xml:space="preserve"> ADDIN EN.CITE.DATA </w:instrText>
      </w:r>
      <w:r w:rsidR="00BA17A9" w:rsidRPr="00A93284">
        <w:rPr>
          <w:rFonts w:ascii="Book Antiqua" w:hAnsi="Book Antiqua" w:cs="Times New Roman"/>
        </w:rPr>
      </w:r>
      <w:r w:rsidR="00BA17A9" w:rsidRPr="00A93284">
        <w:rPr>
          <w:rFonts w:ascii="Book Antiqua" w:hAnsi="Book Antiqua" w:cs="Times New Roman"/>
        </w:rPr>
        <w:fldChar w:fldCharType="end"/>
      </w:r>
      <w:r w:rsidR="00BA17A9" w:rsidRPr="00A93284">
        <w:rPr>
          <w:rFonts w:ascii="Book Antiqua" w:hAnsi="Book Antiqua" w:cs="Times New Roman"/>
        </w:rPr>
      </w:r>
      <w:r w:rsidR="00BA17A9" w:rsidRPr="00A93284">
        <w:rPr>
          <w:rFonts w:ascii="Book Antiqua" w:hAnsi="Book Antiqua" w:cs="Times New Roman"/>
        </w:rPr>
        <w:fldChar w:fldCharType="separate"/>
      </w:r>
      <w:r w:rsidR="00BA17A9" w:rsidRPr="00A93284">
        <w:rPr>
          <w:rFonts w:ascii="Book Antiqua" w:hAnsi="Book Antiqua" w:cs="Times New Roman"/>
          <w:noProof/>
          <w:vertAlign w:val="superscript"/>
        </w:rPr>
        <w:t>[48]</w:t>
      </w:r>
      <w:r w:rsidR="00BA17A9" w:rsidRPr="00A93284">
        <w:rPr>
          <w:rFonts w:ascii="Book Antiqua" w:hAnsi="Book Antiqua" w:cs="Times New Roman"/>
        </w:rPr>
        <w:fldChar w:fldCharType="end"/>
      </w:r>
      <w:r w:rsidRPr="00A93284">
        <w:rPr>
          <w:rFonts w:ascii="Book Antiqua" w:hAnsi="Book Antiqua" w:cs="Times New Roman"/>
          <w:lang w:val="en-US"/>
        </w:rPr>
        <w:t xml:space="preserve"> performed a retrospective analysis on cardiac transplant recipients. </w:t>
      </w:r>
      <w:r w:rsidR="0083321B" w:rsidRPr="00A93284">
        <w:rPr>
          <w:rFonts w:ascii="Book Antiqua" w:hAnsi="Book Antiqua" w:cs="Times New Roman"/>
          <w:lang w:val="en-US"/>
        </w:rPr>
        <w:t>Overall</w:t>
      </w:r>
      <w:r w:rsidRPr="00A93284">
        <w:rPr>
          <w:rFonts w:ascii="Book Antiqua" w:hAnsi="Book Antiqua" w:cs="Times New Roman"/>
          <w:lang w:val="en-US"/>
        </w:rPr>
        <w:t xml:space="preserve">, thrombocytopenia was found in 26 of 46 patients. </w:t>
      </w:r>
      <w:r w:rsidR="0068229D" w:rsidRPr="00A93284">
        <w:rPr>
          <w:rFonts w:ascii="Book Antiqua" w:hAnsi="Book Antiqua" w:cs="Arial"/>
          <w:lang w:val="en-US"/>
        </w:rPr>
        <w:t>Thrombocytopenia was the decisive factor to initiate anti-</w:t>
      </w:r>
      <w:r w:rsidR="001E1A07" w:rsidRPr="00A93284">
        <w:rPr>
          <w:rFonts w:ascii="Book Antiqua" w:hAnsi="Book Antiqua" w:cs="Arial"/>
          <w:lang w:val="en-US"/>
        </w:rPr>
        <w:t>PF4</w:t>
      </w:r>
      <w:r w:rsidR="0068229D" w:rsidRPr="00A93284">
        <w:rPr>
          <w:rFonts w:ascii="Book Antiqua" w:hAnsi="Book Antiqua" w:cs="Arial"/>
          <w:lang w:val="en-US"/>
        </w:rPr>
        <w:t>/</w:t>
      </w:r>
      <w:r w:rsidR="001E1A07" w:rsidRPr="00A93284">
        <w:rPr>
          <w:rFonts w:ascii="Book Antiqua" w:hAnsi="Book Antiqua" w:cs="Arial"/>
          <w:lang w:val="en-US"/>
        </w:rPr>
        <w:t>heparin</w:t>
      </w:r>
      <w:r w:rsidR="001E1A07" w:rsidRPr="00A93284" w:rsidDel="001E1A07">
        <w:rPr>
          <w:rFonts w:ascii="Book Antiqua" w:hAnsi="Book Antiqua" w:cs="Arial"/>
          <w:lang w:val="en-US"/>
        </w:rPr>
        <w:t xml:space="preserve"> </w:t>
      </w:r>
      <w:r w:rsidR="0068229D" w:rsidRPr="00A93284">
        <w:rPr>
          <w:rFonts w:ascii="Book Antiqua" w:hAnsi="Book Antiqua" w:cs="Arial"/>
          <w:lang w:val="en-US"/>
        </w:rPr>
        <w:t xml:space="preserve">antibody testing </w:t>
      </w:r>
      <w:r w:rsidR="0083321B" w:rsidRPr="00A93284">
        <w:rPr>
          <w:rFonts w:ascii="Book Antiqua" w:hAnsi="Book Antiqua" w:cs="Arial"/>
          <w:lang w:val="en-US"/>
        </w:rPr>
        <w:t>using</w:t>
      </w:r>
      <w:r w:rsidR="0068229D" w:rsidRPr="00A93284">
        <w:rPr>
          <w:rFonts w:ascii="Book Antiqua" w:hAnsi="Book Antiqua" w:cs="Arial"/>
          <w:lang w:val="en-US"/>
        </w:rPr>
        <w:t xml:space="preserve"> EIA. Antibodies were detected in 11 recipients, but in 10 cases seroconversion </w:t>
      </w:r>
      <w:r w:rsidR="006E7C3C" w:rsidRPr="00A93284">
        <w:rPr>
          <w:rFonts w:ascii="Book Antiqua" w:hAnsi="Book Antiqua" w:cs="Arial"/>
          <w:lang w:val="en-US"/>
        </w:rPr>
        <w:t xml:space="preserve">had </w:t>
      </w:r>
      <w:r w:rsidR="00F935E1" w:rsidRPr="00A93284">
        <w:rPr>
          <w:rFonts w:ascii="Book Antiqua" w:hAnsi="Book Antiqua" w:cs="Arial"/>
          <w:lang w:val="en-US"/>
        </w:rPr>
        <w:t xml:space="preserve">already </w:t>
      </w:r>
      <w:proofErr w:type="spellStart"/>
      <w:r w:rsidR="0083321B" w:rsidRPr="00A93284">
        <w:rPr>
          <w:rFonts w:ascii="Book Antiqua" w:hAnsi="Book Antiqua" w:cs="Arial"/>
          <w:lang w:val="en-US"/>
        </w:rPr>
        <w:t>occured</w:t>
      </w:r>
      <w:proofErr w:type="spellEnd"/>
      <w:r w:rsidR="006E7C3C" w:rsidRPr="00A93284">
        <w:rPr>
          <w:rFonts w:ascii="Book Antiqua" w:hAnsi="Book Antiqua" w:cs="Arial"/>
          <w:lang w:val="en-US"/>
        </w:rPr>
        <w:t xml:space="preserve"> </w:t>
      </w:r>
      <w:r w:rsidR="0068229D" w:rsidRPr="00A93284">
        <w:rPr>
          <w:rFonts w:ascii="Book Antiqua" w:hAnsi="Book Antiqua" w:cs="Arial"/>
          <w:lang w:val="en-US"/>
        </w:rPr>
        <w:t xml:space="preserve">before transplantation. </w:t>
      </w:r>
      <w:r w:rsidR="00BF2B2C" w:rsidRPr="00A93284">
        <w:rPr>
          <w:rFonts w:ascii="Book Antiqua" w:hAnsi="Book Antiqua" w:cs="Arial"/>
          <w:lang w:val="en-US"/>
        </w:rPr>
        <w:t>Therefore, these patients</w:t>
      </w:r>
      <w:r w:rsidR="0034432F" w:rsidRPr="00A93284">
        <w:rPr>
          <w:rFonts w:ascii="Book Antiqua" w:hAnsi="Book Antiqua" w:cs="Arial"/>
          <w:lang w:val="en-US"/>
        </w:rPr>
        <w:t xml:space="preserve"> </w:t>
      </w:r>
      <w:r w:rsidR="00171FF1" w:rsidRPr="00A93284">
        <w:rPr>
          <w:rFonts w:ascii="Book Antiqua" w:hAnsi="Book Antiqua" w:cs="Arial"/>
          <w:lang w:val="en-US"/>
        </w:rPr>
        <w:t xml:space="preserve">also </w:t>
      </w:r>
      <w:r w:rsidR="00BF2B2C" w:rsidRPr="00A93284">
        <w:rPr>
          <w:rFonts w:ascii="Book Antiqua" w:hAnsi="Book Antiqua" w:cs="Arial"/>
          <w:lang w:val="en-US"/>
        </w:rPr>
        <w:t xml:space="preserve">have to be assigned to the </w:t>
      </w:r>
      <w:r w:rsidR="006E7C3C" w:rsidRPr="00A93284">
        <w:rPr>
          <w:rFonts w:ascii="Book Antiqua" w:hAnsi="Book Antiqua" w:cs="Arial"/>
          <w:lang w:val="en-US"/>
        </w:rPr>
        <w:t>above-mentioned</w:t>
      </w:r>
      <w:r w:rsidR="00BF2B2C" w:rsidRPr="00A93284">
        <w:rPr>
          <w:rFonts w:ascii="Book Antiqua" w:hAnsi="Book Antiqua" w:cs="Arial"/>
          <w:lang w:val="en-US"/>
        </w:rPr>
        <w:t xml:space="preserve"> population</w:t>
      </w:r>
      <w:r w:rsidR="00171FF1" w:rsidRPr="00A93284">
        <w:rPr>
          <w:rFonts w:ascii="Book Antiqua" w:hAnsi="Book Antiqua" w:cs="Arial"/>
          <w:lang w:val="en-US"/>
        </w:rPr>
        <w:t xml:space="preserve"> with HIT development due to heparin application during the pre-transplant period. Only one patient who suffered from CMV pneumonitis was suspected for HIT 10 months after transplant. However, </w:t>
      </w:r>
      <w:r w:rsidR="00C07640" w:rsidRPr="00A93284">
        <w:rPr>
          <w:rFonts w:ascii="Book Antiqua" w:hAnsi="Book Antiqua" w:cs="Arial"/>
          <w:lang w:val="en-US"/>
        </w:rPr>
        <w:t xml:space="preserve">the </w:t>
      </w:r>
      <w:r w:rsidR="00C07640" w:rsidRPr="00A93284">
        <w:rPr>
          <w:rFonts w:ascii="Book Antiqua" w:hAnsi="Book Antiqua" w:cs="Arial"/>
          <w:lang w:val="en-US"/>
        </w:rPr>
        <w:lastRenderedPageBreak/>
        <w:t xml:space="preserve">limitation of </w:t>
      </w:r>
      <w:r w:rsidR="00F935E1" w:rsidRPr="00A93284">
        <w:rPr>
          <w:rFonts w:ascii="Book Antiqua" w:hAnsi="Book Antiqua" w:cs="Times New Roman"/>
          <w:lang w:val="en-US"/>
        </w:rPr>
        <w:t xml:space="preserve">Hourigan </w:t>
      </w:r>
      <w:r w:rsidR="00BA17A9" w:rsidRPr="00A93284">
        <w:rPr>
          <w:rFonts w:ascii="Book Antiqua" w:hAnsi="Book Antiqua" w:cs="Arial"/>
          <w:i/>
          <w:lang w:val="en-US"/>
        </w:rPr>
        <w:t>et al</w:t>
      </w:r>
      <w:r w:rsidR="00BA17A9" w:rsidRPr="00A93284">
        <w:rPr>
          <w:rFonts w:ascii="Book Antiqua" w:hAnsi="Book Antiqua" w:cs="Arial"/>
        </w:rPr>
        <w:fldChar w:fldCharType="begin">
          <w:fldData xml:space="preserve">PEVuZE5vdGU+PENpdGU+PEF1dGhvcj5Ib3VyaWdhbjwvQXV0aG9yPjxZZWFyPjIwMDI8L1llYXI+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</w:fldData>
        </w:fldChar>
      </w:r>
      <w:r w:rsidR="00BA17A9" w:rsidRPr="00A93284">
        <w:rPr>
          <w:rFonts w:ascii="Book Antiqua" w:hAnsi="Book Antiqua" w:cs="Arial"/>
        </w:rPr>
        <w:instrText xml:space="preserve"> ADDIN EN.CITE </w:instrText>
      </w:r>
      <w:r w:rsidR="00BA17A9" w:rsidRPr="00A93284">
        <w:rPr>
          <w:rFonts w:ascii="Book Antiqua" w:hAnsi="Book Antiqua" w:cs="Arial"/>
        </w:rPr>
        <w:fldChar w:fldCharType="begin">
          <w:fldData xml:space="preserve">PEVuZE5vdGU+PENpdGU+PEF1dGhvcj5Ib3VyaWdhbjwvQXV0aG9yPjxZZWFyPjIwMDI8L1llYXI+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</w:fldData>
        </w:fldChar>
      </w:r>
      <w:r w:rsidR="00BA17A9" w:rsidRPr="00A93284">
        <w:rPr>
          <w:rFonts w:ascii="Book Antiqua" w:hAnsi="Book Antiqua" w:cs="Arial"/>
        </w:rPr>
        <w:instrText xml:space="preserve"> ADDIN EN.CITE.DATA </w:instrText>
      </w:r>
      <w:r w:rsidR="00BA17A9" w:rsidRPr="00A93284">
        <w:rPr>
          <w:rFonts w:ascii="Book Antiqua" w:hAnsi="Book Antiqua" w:cs="Arial"/>
        </w:rPr>
      </w:r>
      <w:r w:rsidR="00BA17A9" w:rsidRPr="00A93284">
        <w:rPr>
          <w:rFonts w:ascii="Book Antiqua" w:hAnsi="Book Antiqua" w:cs="Arial"/>
        </w:rPr>
        <w:fldChar w:fldCharType="end"/>
      </w:r>
      <w:r w:rsidR="00BA17A9" w:rsidRPr="00A93284">
        <w:rPr>
          <w:rFonts w:ascii="Book Antiqua" w:hAnsi="Book Antiqua" w:cs="Arial"/>
        </w:rPr>
      </w:r>
      <w:r w:rsidR="00BA17A9" w:rsidRPr="00A93284">
        <w:rPr>
          <w:rFonts w:ascii="Book Antiqua" w:hAnsi="Book Antiqua" w:cs="Arial"/>
        </w:rPr>
        <w:fldChar w:fldCharType="separate"/>
      </w:r>
      <w:r w:rsidR="00BA17A9" w:rsidRPr="00A93284">
        <w:rPr>
          <w:rFonts w:ascii="Book Antiqua" w:hAnsi="Book Antiqua" w:cs="Arial"/>
          <w:noProof/>
          <w:vertAlign w:val="superscript"/>
        </w:rPr>
        <w:t>[48]</w:t>
      </w:r>
      <w:r w:rsidR="00BA17A9" w:rsidRPr="00A93284">
        <w:rPr>
          <w:rFonts w:ascii="Book Antiqua" w:hAnsi="Book Antiqua" w:cs="Arial"/>
        </w:rPr>
        <w:fldChar w:fldCharType="end"/>
      </w:r>
      <w:r w:rsidR="00F935E1" w:rsidRPr="00A93284">
        <w:rPr>
          <w:rFonts w:ascii="Book Antiqua" w:hAnsi="Book Antiqua" w:cs="Times New Roman"/>
          <w:lang w:val="en-US"/>
        </w:rPr>
        <w:t xml:space="preserve"> </w:t>
      </w:r>
      <w:r w:rsidR="00C07640" w:rsidRPr="00A93284">
        <w:rPr>
          <w:rFonts w:ascii="Book Antiqua" w:hAnsi="Book Antiqua" w:cs="Arial"/>
          <w:lang w:val="en-US"/>
        </w:rPr>
        <w:t xml:space="preserve">study is that </w:t>
      </w:r>
      <w:r w:rsidR="00171FF1" w:rsidRPr="00A93284">
        <w:rPr>
          <w:rFonts w:ascii="Book Antiqua" w:hAnsi="Book Antiqua" w:cs="Arial"/>
          <w:lang w:val="en-US"/>
        </w:rPr>
        <w:t xml:space="preserve">no functional assay on </w:t>
      </w:r>
      <w:r w:rsidR="000E2F9B" w:rsidRPr="00A93284">
        <w:rPr>
          <w:rFonts w:ascii="Book Antiqua" w:hAnsi="Book Antiqua" w:cs="Arial"/>
          <w:lang w:val="en-US"/>
        </w:rPr>
        <w:t xml:space="preserve">platelet </w:t>
      </w:r>
      <w:r w:rsidR="00171FF1" w:rsidRPr="00A93284">
        <w:rPr>
          <w:rFonts w:ascii="Book Antiqua" w:hAnsi="Book Antiqua" w:cs="Arial"/>
          <w:lang w:val="en-US"/>
        </w:rPr>
        <w:t xml:space="preserve">activating antibodies was performed to meet the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="00171FF1" w:rsidRPr="00A93284">
        <w:rPr>
          <w:rFonts w:ascii="Book Antiqua" w:hAnsi="Book Antiqua" w:cs="Arial"/>
          <w:lang w:val="en-US"/>
        </w:rPr>
        <w:t>classic</w:t>
      </w:r>
      <w:r w:rsidR="00E855BD" w:rsidRPr="00A93284">
        <w:rPr>
          <w:rFonts w:ascii="Book Antiqua" w:eastAsia="宋体" w:hAnsi="Book Antiqua" w:cs="Arial"/>
          <w:lang w:val="en-US" w:eastAsia="zh-CN"/>
        </w:rPr>
        <w:t>”</w:t>
      </w:r>
      <w:r w:rsidR="00171FF1" w:rsidRPr="00A93284">
        <w:rPr>
          <w:rFonts w:ascii="Book Antiqua" w:hAnsi="Book Antiqua" w:cs="Arial"/>
          <w:lang w:val="en-US"/>
        </w:rPr>
        <w:t xml:space="preserve"> definition of HIT development. </w:t>
      </w:r>
      <w:r w:rsidR="00C07640" w:rsidRPr="00A93284">
        <w:rPr>
          <w:rFonts w:ascii="Book Antiqua" w:hAnsi="Book Antiqua" w:cs="Arial"/>
          <w:lang w:val="en-US"/>
        </w:rPr>
        <w:t>T</w:t>
      </w:r>
      <w:r w:rsidR="00794423" w:rsidRPr="00A93284">
        <w:rPr>
          <w:rFonts w:ascii="Book Antiqua" w:hAnsi="Book Antiqua" w:cs="Arial"/>
          <w:lang w:val="en-US"/>
        </w:rPr>
        <w:t xml:space="preserve">his liberal definition of HIT, which is only based on thrombocytopenia and a positive result in EIA, </w:t>
      </w:r>
      <w:r w:rsidR="00F63010" w:rsidRPr="00A93284">
        <w:rPr>
          <w:rFonts w:ascii="Book Antiqua" w:hAnsi="Book Antiqua" w:cs="Arial"/>
          <w:lang w:val="en-US"/>
        </w:rPr>
        <w:t>might explain</w:t>
      </w:r>
      <w:r w:rsidR="00794423" w:rsidRPr="00A93284">
        <w:rPr>
          <w:rFonts w:ascii="Book Antiqua" w:hAnsi="Book Antiqua" w:cs="Arial"/>
          <w:lang w:val="en-US"/>
        </w:rPr>
        <w:t xml:space="preserve"> the high frequency </w:t>
      </w:r>
      <w:r w:rsidR="0083321B" w:rsidRPr="00A93284">
        <w:rPr>
          <w:rFonts w:ascii="Book Antiqua" w:hAnsi="Book Antiqua" w:cs="Arial"/>
          <w:lang w:val="en-US"/>
        </w:rPr>
        <w:t xml:space="preserve">of HIT </w:t>
      </w:r>
      <w:r w:rsidR="00F63010" w:rsidRPr="00A93284">
        <w:rPr>
          <w:rFonts w:ascii="Book Antiqua" w:hAnsi="Book Antiqua" w:cs="Arial"/>
          <w:lang w:val="en-US"/>
        </w:rPr>
        <w:t xml:space="preserve">as </w:t>
      </w:r>
      <w:r w:rsidR="0083321B" w:rsidRPr="00A93284">
        <w:rPr>
          <w:rFonts w:ascii="Book Antiqua" w:hAnsi="Book Antiqua" w:cs="Arial"/>
          <w:lang w:val="en-US"/>
        </w:rPr>
        <w:t xml:space="preserve">reported </w:t>
      </w:r>
      <w:r w:rsidR="00794423" w:rsidRPr="00A93284">
        <w:rPr>
          <w:rFonts w:ascii="Book Antiqua" w:hAnsi="Book Antiqua" w:cs="Arial"/>
          <w:lang w:val="en-US"/>
        </w:rPr>
        <w:t xml:space="preserve">in </w:t>
      </w:r>
      <w:r w:rsidR="00F935E1" w:rsidRPr="00A93284">
        <w:rPr>
          <w:rFonts w:ascii="Book Antiqua" w:hAnsi="Book Antiqua" w:cs="Arial"/>
          <w:lang w:val="en-US"/>
        </w:rPr>
        <w:t xml:space="preserve">their </w:t>
      </w:r>
      <w:r w:rsidR="00794423" w:rsidRPr="00A93284">
        <w:rPr>
          <w:rFonts w:ascii="Book Antiqua" w:hAnsi="Book Antiqua" w:cs="Arial"/>
          <w:lang w:val="en-US"/>
        </w:rPr>
        <w:t xml:space="preserve">retrospective study. </w:t>
      </w:r>
      <w:r w:rsidR="00821B43" w:rsidRPr="00A93284">
        <w:rPr>
          <w:rFonts w:ascii="Book Antiqua" w:hAnsi="Book Antiqua" w:cs="Arial"/>
          <w:lang w:val="en-US"/>
        </w:rPr>
        <w:t xml:space="preserve">Nevertheless, </w:t>
      </w:r>
      <w:r w:rsidR="0021627D" w:rsidRPr="00A93284">
        <w:rPr>
          <w:rFonts w:ascii="Book Antiqua" w:hAnsi="Book Antiqua" w:cs="Arial"/>
          <w:lang w:val="en-US"/>
        </w:rPr>
        <w:t xml:space="preserve">Hourigan </w:t>
      </w:r>
      <w:r w:rsidR="0021627D" w:rsidRPr="00A93284">
        <w:rPr>
          <w:rFonts w:ascii="Book Antiqua" w:hAnsi="Book Antiqua" w:cs="Arial"/>
          <w:i/>
          <w:lang w:val="en-US"/>
        </w:rPr>
        <w:t>et al</w:t>
      </w:r>
      <w:r w:rsidR="0034021B" w:rsidRPr="00A93284">
        <w:rPr>
          <w:rFonts w:ascii="Book Antiqua" w:hAnsi="Book Antiqua" w:cs="Arial"/>
        </w:rPr>
        <w:fldChar w:fldCharType="begin">
          <w:fldData xml:space="preserve">PEVuZE5vdGU+PENpdGU+PEF1dGhvcj5Ib3VyaWdhbjwvQXV0aG9yPjxZZWFyPjIwMDI8L1llYXI+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Ib3VyaWdhbjwvQXV0aG9yPjxZZWFyPjIwMDI8L1llYXI+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34021B" w:rsidRPr="00A93284">
        <w:rPr>
          <w:rFonts w:ascii="Book Antiqua" w:hAnsi="Book Antiqua" w:cs="Arial"/>
        </w:rPr>
      </w:r>
      <w:r w:rsidR="0034021B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48]</w:t>
      </w:r>
      <w:r w:rsidR="0034021B" w:rsidRPr="00A93284">
        <w:rPr>
          <w:rFonts w:ascii="Book Antiqua" w:hAnsi="Book Antiqua" w:cs="Arial"/>
        </w:rPr>
        <w:fldChar w:fldCharType="end"/>
      </w:r>
      <w:r w:rsidR="0034021B" w:rsidRPr="00A93284">
        <w:rPr>
          <w:rFonts w:ascii="Book Antiqua" w:hAnsi="Book Antiqua" w:cs="Arial"/>
          <w:lang w:val="en-US"/>
        </w:rPr>
        <w:t xml:space="preserve"> </w:t>
      </w:r>
      <w:r w:rsidR="0021627D" w:rsidRPr="00A93284">
        <w:rPr>
          <w:rFonts w:ascii="Book Antiqua" w:hAnsi="Book Antiqua" w:cs="Arial"/>
          <w:lang w:val="en-US"/>
        </w:rPr>
        <w:t xml:space="preserve">recognized </w:t>
      </w:r>
      <w:r w:rsidR="00821B43" w:rsidRPr="00A93284">
        <w:rPr>
          <w:rFonts w:ascii="Book Antiqua" w:hAnsi="Book Antiqua" w:cs="Arial"/>
          <w:lang w:val="en-US"/>
        </w:rPr>
        <w:t>thromboembolic events in 5 EIA-positive patients</w:t>
      </w:r>
      <w:r w:rsidR="0021627D" w:rsidRPr="00A93284">
        <w:rPr>
          <w:rFonts w:ascii="Book Antiqua" w:hAnsi="Book Antiqua" w:cs="Arial"/>
          <w:lang w:val="en-US"/>
        </w:rPr>
        <w:t xml:space="preserve"> (45% of the EIA-positive and 11% of all investigated patients)</w:t>
      </w:r>
      <w:r w:rsidR="0034021B" w:rsidRPr="00A93284">
        <w:rPr>
          <w:rFonts w:ascii="Book Antiqua" w:hAnsi="Book Antiqua" w:cs="Arial"/>
          <w:lang w:val="en-US"/>
        </w:rPr>
        <w:t xml:space="preserve"> but</w:t>
      </w:r>
      <w:r w:rsidR="00821B43" w:rsidRPr="00A93284">
        <w:rPr>
          <w:rFonts w:ascii="Book Antiqua" w:hAnsi="Book Antiqua" w:cs="Arial"/>
          <w:lang w:val="en-US"/>
        </w:rPr>
        <w:t xml:space="preserve"> </w:t>
      </w:r>
      <w:r w:rsidR="0034021B" w:rsidRPr="00A93284">
        <w:rPr>
          <w:rFonts w:ascii="Book Antiqua" w:hAnsi="Book Antiqua" w:cs="Arial"/>
          <w:lang w:val="en-US"/>
        </w:rPr>
        <w:t>u</w:t>
      </w:r>
      <w:r w:rsidR="0021627D" w:rsidRPr="00A93284">
        <w:rPr>
          <w:rFonts w:ascii="Book Antiqua" w:hAnsi="Book Antiqua" w:cs="Arial"/>
          <w:lang w:val="en-US"/>
        </w:rPr>
        <w:t xml:space="preserve">nfortunately they failed to </w:t>
      </w:r>
      <w:r w:rsidR="0034021B" w:rsidRPr="00A93284">
        <w:rPr>
          <w:rFonts w:ascii="Book Antiqua" w:hAnsi="Book Antiqua" w:cs="Arial"/>
          <w:lang w:val="en-US"/>
        </w:rPr>
        <w:t xml:space="preserve">promptly </w:t>
      </w:r>
      <w:r w:rsidR="0021627D" w:rsidRPr="00A93284">
        <w:rPr>
          <w:rFonts w:ascii="Book Antiqua" w:hAnsi="Book Antiqua" w:cs="Arial"/>
          <w:lang w:val="en-US"/>
        </w:rPr>
        <w:t>perform</w:t>
      </w:r>
      <w:r w:rsidR="0034021B" w:rsidRPr="00A93284">
        <w:rPr>
          <w:rFonts w:ascii="Book Antiqua" w:hAnsi="Book Antiqua" w:cs="Arial"/>
          <w:lang w:val="en-US"/>
        </w:rPr>
        <w:t xml:space="preserve"> a functional test to confirm the true evidence of HIT. Furthermore, thromboses</w:t>
      </w:r>
      <w:r w:rsidR="0021627D" w:rsidRPr="00A93284">
        <w:rPr>
          <w:rFonts w:ascii="Book Antiqua" w:hAnsi="Book Antiqua" w:cs="Arial"/>
          <w:lang w:val="en-US"/>
        </w:rPr>
        <w:t xml:space="preserve"> </w:t>
      </w:r>
      <w:proofErr w:type="spellStart"/>
      <w:r w:rsidR="0021627D" w:rsidRPr="00A93284">
        <w:rPr>
          <w:rFonts w:ascii="Book Antiqua" w:hAnsi="Book Antiqua" w:cs="Arial"/>
          <w:lang w:val="en-US"/>
        </w:rPr>
        <w:t>occured</w:t>
      </w:r>
      <w:proofErr w:type="spellEnd"/>
      <w:r w:rsidR="0021627D" w:rsidRPr="00A93284">
        <w:rPr>
          <w:rFonts w:ascii="Book Antiqua" w:hAnsi="Book Antiqua" w:cs="Arial"/>
          <w:lang w:val="en-US"/>
        </w:rPr>
        <w:t xml:space="preserve"> exclusively before heart transplantation and therefore </w:t>
      </w:r>
      <w:r w:rsidR="0034021B" w:rsidRPr="00A93284">
        <w:rPr>
          <w:rFonts w:ascii="Book Antiqua" w:hAnsi="Book Antiqua" w:cs="Arial"/>
          <w:lang w:val="en-US"/>
        </w:rPr>
        <w:t>were</w:t>
      </w:r>
      <w:r w:rsidR="0021627D" w:rsidRPr="00A93284">
        <w:rPr>
          <w:rFonts w:ascii="Book Antiqua" w:hAnsi="Book Antiqua" w:cs="Arial"/>
          <w:lang w:val="en-US"/>
        </w:rPr>
        <w:t xml:space="preserve"> non-transplant related</w:t>
      </w:r>
      <w:r w:rsidR="0034021B" w:rsidRPr="00A93284">
        <w:rPr>
          <w:rFonts w:ascii="Book Antiqua" w:hAnsi="Book Antiqua" w:cs="Arial"/>
          <w:lang w:val="en-US"/>
        </w:rPr>
        <w:t xml:space="preserve"> anyway</w:t>
      </w:r>
      <w:r w:rsidR="0021627D" w:rsidRPr="00A93284">
        <w:rPr>
          <w:rFonts w:ascii="Book Antiqua" w:hAnsi="Book Antiqua" w:cs="Arial"/>
          <w:lang w:val="en-US"/>
        </w:rPr>
        <w:t xml:space="preserve">. </w:t>
      </w:r>
      <w:r w:rsidR="0034021B" w:rsidRPr="00A93284">
        <w:rPr>
          <w:rFonts w:ascii="Book Antiqua" w:hAnsi="Book Antiqua" w:cs="Arial"/>
          <w:lang w:val="en-US"/>
        </w:rPr>
        <w:t>Interestingly, the authors report</w:t>
      </w:r>
      <w:r w:rsidR="0083321B" w:rsidRPr="00A93284">
        <w:rPr>
          <w:rFonts w:ascii="Book Antiqua" w:hAnsi="Book Antiqua" w:cs="Arial"/>
          <w:lang w:val="en-US"/>
        </w:rPr>
        <w:t>ed</w:t>
      </w:r>
      <w:r w:rsidR="0034021B" w:rsidRPr="00A93284">
        <w:rPr>
          <w:rFonts w:ascii="Book Antiqua" w:hAnsi="Book Antiqua" w:cs="Arial"/>
          <w:lang w:val="en-US"/>
        </w:rPr>
        <w:t xml:space="preserve"> on no significant difference in mortality between EIA-positive and </w:t>
      </w:r>
      <w:r w:rsidR="00070798" w:rsidRPr="00A93284">
        <w:rPr>
          <w:rFonts w:ascii="Book Antiqua" w:hAnsi="Book Antiqua" w:cs="Arial"/>
          <w:lang w:val="en-US"/>
        </w:rPr>
        <w:t>EIA-</w:t>
      </w:r>
      <w:r w:rsidR="0034021B" w:rsidRPr="00A93284">
        <w:rPr>
          <w:rFonts w:ascii="Book Antiqua" w:hAnsi="Book Antiqua" w:cs="Arial"/>
          <w:lang w:val="en-US"/>
        </w:rPr>
        <w:t>negative patients</w:t>
      </w:r>
      <w:r w:rsidR="00070798" w:rsidRPr="00A93284">
        <w:rPr>
          <w:rFonts w:ascii="Book Antiqua" w:hAnsi="Book Antiqua" w:cs="Arial"/>
          <w:lang w:val="en-US"/>
        </w:rPr>
        <w:t xml:space="preserve"> on the one hand</w:t>
      </w:r>
      <w:r w:rsidR="0034021B" w:rsidRPr="00A93284">
        <w:rPr>
          <w:rFonts w:ascii="Book Antiqua" w:hAnsi="Book Antiqua" w:cs="Arial"/>
          <w:lang w:val="en-US"/>
        </w:rPr>
        <w:t xml:space="preserve"> and EIA-positive patients</w:t>
      </w:r>
      <w:r w:rsidR="00070798" w:rsidRPr="00A93284">
        <w:rPr>
          <w:rFonts w:ascii="Book Antiqua" w:hAnsi="Book Antiqua" w:cs="Arial"/>
          <w:lang w:val="en-US"/>
        </w:rPr>
        <w:t xml:space="preserve"> and those patients with thromboses on the other hand, respectively. </w:t>
      </w:r>
    </w:p>
    <w:p w14:paraId="6CEEF5ED" w14:textId="7AEF8717" w:rsidR="00287BD8" w:rsidRPr="00A93284" w:rsidRDefault="00475149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Hassan </w:t>
      </w:r>
      <w:r w:rsidRPr="00A93284">
        <w:rPr>
          <w:rFonts w:ascii="Book Antiqua" w:hAnsi="Book Antiqua" w:cs="Arial"/>
          <w:i/>
          <w:lang w:val="en-US"/>
        </w:rPr>
        <w:t>et al</w:t>
      </w:r>
      <w:r w:rsidR="005C435B"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0OV08L3N0eWxlPjwvRGlzcGxheVRleHQ+PHJlY29yZD48cmVjLW51bWJlcj4yNzc1PC9yZWMt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</w:fldData>
        </w:fldChar>
      </w:r>
      <w:r w:rsidR="005C435B" w:rsidRPr="00A93284">
        <w:rPr>
          <w:rFonts w:ascii="Book Antiqua" w:hAnsi="Book Antiqua" w:cs="Arial"/>
        </w:rPr>
        <w:instrText xml:space="preserve"> ADDIN EN.CITE </w:instrText>
      </w:r>
      <w:r w:rsidR="005C435B"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0OV08L3N0eWxlPjwvRGlzcGxheVRleHQ+PHJlY29yZD48cmVjLW51bWJlcj4yNzc1PC9yZWMt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</w:fldData>
        </w:fldChar>
      </w:r>
      <w:r w:rsidR="005C435B" w:rsidRPr="00A93284">
        <w:rPr>
          <w:rFonts w:ascii="Book Antiqua" w:hAnsi="Book Antiqua" w:cs="Arial"/>
        </w:rPr>
        <w:instrText xml:space="preserve"> ADDIN EN.CITE.DATA </w:instrText>
      </w:r>
      <w:r w:rsidR="005C435B" w:rsidRPr="00A93284">
        <w:rPr>
          <w:rFonts w:ascii="Book Antiqua" w:hAnsi="Book Antiqua" w:cs="Arial"/>
        </w:rPr>
      </w:r>
      <w:r w:rsidR="005C435B" w:rsidRPr="00A93284">
        <w:rPr>
          <w:rFonts w:ascii="Book Antiqua" w:hAnsi="Book Antiqua" w:cs="Arial"/>
        </w:rPr>
        <w:fldChar w:fldCharType="end"/>
      </w:r>
      <w:r w:rsidR="005C435B" w:rsidRPr="00A93284">
        <w:rPr>
          <w:rFonts w:ascii="Book Antiqua" w:hAnsi="Book Antiqua" w:cs="Arial"/>
        </w:rPr>
      </w:r>
      <w:r w:rsidR="005C435B" w:rsidRPr="00A93284">
        <w:rPr>
          <w:rFonts w:ascii="Book Antiqua" w:hAnsi="Book Antiqua" w:cs="Arial"/>
        </w:rPr>
        <w:fldChar w:fldCharType="separate"/>
      </w:r>
      <w:r w:rsidR="005C435B" w:rsidRPr="00A93284">
        <w:rPr>
          <w:rFonts w:ascii="Book Antiqua" w:hAnsi="Book Antiqua" w:cs="Arial"/>
          <w:noProof/>
          <w:vertAlign w:val="superscript"/>
        </w:rPr>
        <w:t>[49]</w:t>
      </w:r>
      <w:r w:rsidR="005C435B"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  <w:lang w:val="en-US"/>
        </w:rPr>
        <w:t xml:space="preserve"> performed t</w:t>
      </w:r>
      <w:r w:rsidR="00427DE9" w:rsidRPr="00A93284">
        <w:rPr>
          <w:rFonts w:ascii="Book Antiqua" w:hAnsi="Book Antiqua" w:cs="Arial"/>
          <w:lang w:val="en-US"/>
        </w:rPr>
        <w:t>he most comprehensive study on HIT in transplant recipients</w:t>
      </w:r>
      <w:r w:rsidR="00193340" w:rsidRPr="00A93284">
        <w:rPr>
          <w:rFonts w:ascii="Book Antiqua" w:eastAsia="宋体" w:hAnsi="Book Antiqua" w:cs="Arial"/>
          <w:lang w:val="en-US" w:eastAsia="zh-CN"/>
        </w:rPr>
        <w:t xml:space="preserve"> </w:t>
      </w:r>
      <w:r w:rsidR="00F63010" w:rsidRPr="00A93284">
        <w:rPr>
          <w:rFonts w:ascii="Book Antiqua" w:hAnsi="Book Antiqua" w:cs="Arial"/>
          <w:lang w:val="en-US"/>
        </w:rPr>
        <w:t xml:space="preserve">and </w:t>
      </w:r>
      <w:r w:rsidRPr="00A93284">
        <w:rPr>
          <w:rFonts w:ascii="Book Antiqua" w:hAnsi="Book Antiqua" w:cs="Arial"/>
          <w:lang w:val="en-US"/>
        </w:rPr>
        <w:t xml:space="preserve">they consider </w:t>
      </w:r>
      <w:r w:rsidR="001129FC" w:rsidRPr="00A93284">
        <w:rPr>
          <w:rFonts w:ascii="Book Antiqua" w:hAnsi="Book Antiqua" w:cs="Arial"/>
          <w:lang w:val="en-US"/>
        </w:rPr>
        <w:t>the menti</w:t>
      </w:r>
      <w:r w:rsidR="001E34A0" w:rsidRPr="00A93284">
        <w:rPr>
          <w:rFonts w:ascii="Book Antiqua" w:hAnsi="Book Antiqua" w:cs="Arial"/>
          <w:lang w:val="en-US"/>
        </w:rPr>
        <w:t xml:space="preserve">oned potential of </w:t>
      </w:r>
      <w:proofErr w:type="spellStart"/>
      <w:r w:rsidR="001E34A0" w:rsidRPr="00A93284">
        <w:rPr>
          <w:rFonts w:ascii="Book Antiqua" w:hAnsi="Book Antiqua" w:cs="Arial"/>
          <w:lang w:val="en-US"/>
        </w:rPr>
        <w:t>overdiagnosis</w:t>
      </w:r>
      <w:proofErr w:type="spellEnd"/>
      <w:r w:rsidR="001129FC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E1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E1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1129FC" w:rsidRPr="00A93284">
        <w:rPr>
          <w:rFonts w:ascii="Book Antiqua" w:hAnsi="Book Antiqua" w:cs="Arial"/>
        </w:rPr>
      </w:r>
      <w:r w:rsidR="001129FC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15,16]</w:t>
      </w:r>
      <w:r w:rsidR="001129FC" w:rsidRPr="00A93284">
        <w:rPr>
          <w:rFonts w:ascii="Book Antiqua" w:hAnsi="Book Antiqua" w:cs="Arial"/>
        </w:rPr>
        <w:fldChar w:fldCharType="end"/>
      </w:r>
      <w:r w:rsidR="00F63010" w:rsidRPr="00A93284">
        <w:rPr>
          <w:rFonts w:ascii="Book Antiqua" w:hAnsi="Book Antiqua" w:cs="Arial"/>
        </w:rPr>
        <w:t>.</w:t>
      </w:r>
      <w:r w:rsidR="001129FC" w:rsidRPr="00A93284">
        <w:rPr>
          <w:rFonts w:ascii="Book Antiqua" w:hAnsi="Book Antiqua" w:cs="Arial"/>
          <w:lang w:val="en-US"/>
        </w:rPr>
        <w:t xml:space="preserve"> </w:t>
      </w:r>
      <w:r w:rsidR="00F63010" w:rsidRPr="00A93284">
        <w:rPr>
          <w:rFonts w:ascii="Book Antiqua" w:hAnsi="Book Antiqua" w:cs="Arial"/>
          <w:lang w:val="en-US"/>
        </w:rPr>
        <w:t>T</w:t>
      </w:r>
      <w:r w:rsidR="001129FC" w:rsidRPr="00A93284">
        <w:rPr>
          <w:rFonts w:ascii="Book Antiqua" w:hAnsi="Book Antiqua" w:cs="Arial"/>
          <w:lang w:val="en-US"/>
        </w:rPr>
        <w:t>he authors therefore consistently distinguish</w:t>
      </w:r>
      <w:r w:rsidR="001C0CAB" w:rsidRPr="00A93284">
        <w:rPr>
          <w:rFonts w:ascii="Book Antiqua" w:hAnsi="Book Antiqua" w:cs="Arial"/>
          <w:lang w:val="en-US"/>
        </w:rPr>
        <w:t>ed</w:t>
      </w:r>
      <w:r w:rsidR="001129FC" w:rsidRPr="00A93284">
        <w:rPr>
          <w:rFonts w:ascii="Book Antiqua" w:hAnsi="Book Antiqua" w:cs="Arial"/>
          <w:lang w:val="en-US"/>
        </w:rPr>
        <w:t xml:space="preserve"> between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="001129FC" w:rsidRPr="00A93284">
        <w:rPr>
          <w:rFonts w:ascii="Book Antiqua" w:hAnsi="Book Antiqua" w:cs="Arial"/>
          <w:lang w:val="en-US"/>
        </w:rPr>
        <w:t>HIT antibody positivity</w:t>
      </w:r>
      <w:r w:rsidR="00E855BD" w:rsidRPr="00A93284">
        <w:rPr>
          <w:rFonts w:ascii="Book Antiqua" w:eastAsia="宋体" w:hAnsi="Book Antiqua" w:cs="Arial"/>
          <w:lang w:val="en-US" w:eastAsia="zh-CN"/>
        </w:rPr>
        <w:t>”</w:t>
      </w:r>
      <w:r w:rsidR="001129FC" w:rsidRPr="00A93284">
        <w:rPr>
          <w:rFonts w:ascii="Book Antiqua" w:hAnsi="Book Antiqua" w:cs="Arial"/>
          <w:lang w:val="en-US"/>
        </w:rPr>
        <w:t xml:space="preserve"> (4Ts </w:t>
      </w:r>
      <w:r w:rsidR="00923FB6" w:rsidRPr="00A93284">
        <w:rPr>
          <w:rFonts w:ascii="Book Antiqua" w:hAnsi="Book Antiqua" w:cs="Arial"/>
          <w:lang w:val="en-US"/>
        </w:rPr>
        <w:t>score</w:t>
      </w:r>
      <w:r w:rsidR="001129FC" w:rsidRPr="00A93284">
        <w:rPr>
          <w:rFonts w:ascii="Book Antiqua" w:hAnsi="Book Antiqua" w:cs="Arial"/>
          <w:lang w:val="en-US"/>
        </w:rPr>
        <w:t xml:space="preserve"> &gt; 3 points and EIA positive) and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="001129FC" w:rsidRPr="00A93284">
        <w:rPr>
          <w:rFonts w:ascii="Book Antiqua" w:hAnsi="Book Antiqua" w:cs="Arial"/>
          <w:lang w:val="en-US"/>
        </w:rPr>
        <w:t>HIT</w:t>
      </w:r>
      <w:r w:rsidR="00E855BD" w:rsidRPr="00A93284">
        <w:rPr>
          <w:rFonts w:ascii="Book Antiqua" w:eastAsia="宋体" w:hAnsi="Book Antiqua" w:cs="Arial"/>
          <w:lang w:val="en-US" w:eastAsia="zh-CN"/>
        </w:rPr>
        <w:t>”</w:t>
      </w:r>
      <w:r w:rsidR="001129FC" w:rsidRPr="00A93284">
        <w:rPr>
          <w:rFonts w:ascii="Book Antiqua" w:hAnsi="Book Antiqua" w:cs="Arial"/>
          <w:lang w:val="en-US"/>
        </w:rPr>
        <w:t xml:space="preserve"> (plus positive SRA).</w:t>
      </w:r>
      <w:r w:rsidR="00A10EED" w:rsidRPr="00A93284">
        <w:rPr>
          <w:rFonts w:ascii="Book Antiqua" w:hAnsi="Book Antiqua" w:cs="Arial"/>
          <w:lang w:val="en-US"/>
        </w:rPr>
        <w:t xml:space="preserve"> </w:t>
      </w:r>
      <w:r w:rsidR="001129FC" w:rsidRPr="00A93284">
        <w:rPr>
          <w:rFonts w:ascii="Book Antiqua" w:hAnsi="Book Antiqua" w:cs="Arial"/>
          <w:lang w:val="en-US"/>
        </w:rPr>
        <w:t xml:space="preserve">A total number of 2587 transplant patients </w:t>
      </w:r>
      <w:r w:rsidR="00A10EED" w:rsidRPr="00A93284">
        <w:rPr>
          <w:rFonts w:ascii="Book Antiqua" w:hAnsi="Book Antiqua" w:cs="Arial"/>
          <w:lang w:val="en-US"/>
        </w:rPr>
        <w:t>(</w:t>
      </w:r>
      <w:r w:rsidR="00DD17A9" w:rsidRPr="00A93284">
        <w:rPr>
          <w:rFonts w:ascii="Book Antiqua" w:hAnsi="Book Antiqua" w:cs="Arial"/>
          <w:lang w:val="en-US"/>
        </w:rPr>
        <w:t xml:space="preserve">thoracic and abdominal </w:t>
      </w:r>
      <w:r w:rsidR="00A10EED" w:rsidRPr="00A93284">
        <w:rPr>
          <w:rFonts w:ascii="Book Antiqua" w:hAnsi="Book Antiqua" w:cs="Arial"/>
          <w:lang w:val="en-US"/>
        </w:rPr>
        <w:t xml:space="preserve">organs) </w:t>
      </w:r>
      <w:r w:rsidR="00981793" w:rsidRPr="00A93284">
        <w:rPr>
          <w:rFonts w:ascii="Book Antiqua" w:hAnsi="Book Antiqua" w:cs="Arial"/>
          <w:lang w:val="en-US"/>
        </w:rPr>
        <w:t xml:space="preserve">from </w:t>
      </w:r>
      <w:r w:rsidR="00A10EED" w:rsidRPr="00A93284">
        <w:rPr>
          <w:rFonts w:ascii="Book Antiqua" w:hAnsi="Book Antiqua" w:cs="Arial"/>
          <w:lang w:val="en-US"/>
        </w:rPr>
        <w:t xml:space="preserve">one center </w:t>
      </w:r>
      <w:r w:rsidR="001129FC" w:rsidRPr="00A93284">
        <w:rPr>
          <w:rFonts w:ascii="Book Antiqua" w:hAnsi="Book Antiqua" w:cs="Arial"/>
          <w:lang w:val="en-US"/>
        </w:rPr>
        <w:t>were retrospectively evaluated</w:t>
      </w:r>
      <w:r w:rsidR="00F837A1" w:rsidRPr="00A93284">
        <w:rPr>
          <w:rFonts w:ascii="Book Antiqua" w:hAnsi="Book Antiqua" w:cs="Arial"/>
          <w:lang w:val="en-US"/>
        </w:rPr>
        <w:t>.</w:t>
      </w:r>
      <w:r w:rsidR="00A10EED" w:rsidRPr="00A93284">
        <w:rPr>
          <w:rFonts w:ascii="Book Antiqua" w:hAnsi="Book Antiqua" w:cs="Arial"/>
          <w:lang w:val="en-US"/>
        </w:rPr>
        <w:t xml:space="preserve"> </w:t>
      </w:r>
      <w:r w:rsidR="00F837A1" w:rsidRPr="00A93284">
        <w:rPr>
          <w:rFonts w:ascii="Book Antiqua" w:hAnsi="Book Antiqua" w:cs="Arial"/>
          <w:lang w:val="en-US"/>
        </w:rPr>
        <w:t>D</w:t>
      </w:r>
      <w:r w:rsidR="00A10EED" w:rsidRPr="00A93284">
        <w:rPr>
          <w:rFonts w:ascii="Book Antiqua" w:hAnsi="Book Antiqua" w:cs="Arial"/>
          <w:lang w:val="en-US"/>
        </w:rPr>
        <w:t xml:space="preserve">ue to unexpected thrombocytopenia HIT was initially assumed in approximately 10% of the patients. Therefore, </w:t>
      </w:r>
      <w:r w:rsidR="00923FB6" w:rsidRPr="00A93284">
        <w:rPr>
          <w:rFonts w:ascii="Book Antiqua" w:hAnsi="Book Antiqua" w:cs="Arial"/>
          <w:lang w:val="en-US"/>
        </w:rPr>
        <w:t xml:space="preserve">the 4Ts scoring system pretest probability was calculated and </w:t>
      </w:r>
      <w:r w:rsidR="00A10EED" w:rsidRPr="00A93284">
        <w:rPr>
          <w:rFonts w:ascii="Book Antiqua" w:hAnsi="Book Antiqua" w:cs="Arial"/>
          <w:lang w:val="en-US"/>
        </w:rPr>
        <w:t>anti-heparin/PF4 EIA was subsequently performed</w:t>
      </w:r>
      <w:r w:rsidR="00F837A1" w:rsidRPr="00A93284">
        <w:rPr>
          <w:rFonts w:ascii="Book Antiqua" w:hAnsi="Book Antiqua" w:cs="Arial"/>
          <w:lang w:val="en-US"/>
        </w:rPr>
        <w:t>.</w:t>
      </w:r>
      <w:r w:rsidR="00A10EED" w:rsidRPr="00A93284">
        <w:rPr>
          <w:rFonts w:ascii="Book Antiqua" w:hAnsi="Book Antiqua" w:cs="Arial"/>
          <w:lang w:val="en-US"/>
        </w:rPr>
        <w:t xml:space="preserve"> </w:t>
      </w:r>
      <w:r w:rsidR="00F837A1" w:rsidRPr="00A93284">
        <w:rPr>
          <w:rFonts w:ascii="Book Antiqua" w:hAnsi="Book Antiqua" w:cs="Arial"/>
          <w:lang w:val="en-US"/>
        </w:rPr>
        <w:t>S</w:t>
      </w:r>
      <w:r w:rsidR="00A10EED" w:rsidRPr="00A93284">
        <w:rPr>
          <w:rFonts w:ascii="Book Antiqua" w:hAnsi="Book Antiqua" w:cs="Arial"/>
          <w:lang w:val="en-US"/>
        </w:rPr>
        <w:t xml:space="preserve">eroconversion </w:t>
      </w:r>
      <w:r w:rsidR="00F837A1" w:rsidRPr="00A93284">
        <w:rPr>
          <w:rFonts w:ascii="Book Antiqua" w:hAnsi="Book Antiqua" w:cs="Arial"/>
          <w:lang w:val="en-US"/>
        </w:rPr>
        <w:t xml:space="preserve">was observed </w:t>
      </w:r>
      <w:r w:rsidR="00A10EED" w:rsidRPr="00A93284">
        <w:rPr>
          <w:rFonts w:ascii="Book Antiqua" w:hAnsi="Book Antiqua" w:cs="Arial"/>
          <w:lang w:val="en-US"/>
        </w:rPr>
        <w:t xml:space="preserve">in 1.9% of all </w:t>
      </w:r>
      <w:r w:rsidR="00882253" w:rsidRPr="00A93284">
        <w:rPr>
          <w:rFonts w:ascii="Book Antiqua" w:hAnsi="Book Antiqua" w:cs="Arial"/>
          <w:lang w:val="en-US"/>
        </w:rPr>
        <w:t xml:space="preserve">investigated </w:t>
      </w:r>
      <w:r w:rsidR="00A10EED" w:rsidRPr="00A93284">
        <w:rPr>
          <w:rFonts w:ascii="Book Antiqua" w:hAnsi="Book Antiqua" w:cs="Arial"/>
          <w:lang w:val="en-US"/>
        </w:rPr>
        <w:t xml:space="preserve">patients. Compared to the investigation of Hourigan </w:t>
      </w:r>
      <w:r w:rsidR="00A10EED" w:rsidRPr="00A93284">
        <w:rPr>
          <w:rFonts w:ascii="Book Antiqua" w:hAnsi="Book Antiqua" w:cs="Arial"/>
          <w:i/>
          <w:lang w:val="en-US"/>
        </w:rPr>
        <w:t>et al</w:t>
      </w:r>
      <w:r w:rsidR="00A10EED" w:rsidRPr="00A93284">
        <w:rPr>
          <w:rFonts w:ascii="Book Antiqua" w:hAnsi="Book Antiqua" w:cs="Arial"/>
        </w:rPr>
        <w:fldChar w:fldCharType="begin">
          <w:fldData xml:space="preserve">PEVuZE5vdGU+PENpdGU+PEF1dGhvcj5Ib3VyaWdhbjwvQXV0aG9yPjxZZWFyPjIwMDI8L1llYXI+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Ib3VyaWdhbjwvQXV0aG9yPjxZZWFyPjIwMDI8L1llYXI+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A10EED" w:rsidRPr="00A93284">
        <w:rPr>
          <w:rFonts w:ascii="Book Antiqua" w:hAnsi="Book Antiqua" w:cs="Arial"/>
        </w:rPr>
      </w:r>
      <w:r w:rsidR="00A10EED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48]</w:t>
      </w:r>
      <w:r w:rsidR="00A10EED" w:rsidRPr="00A93284">
        <w:rPr>
          <w:rFonts w:ascii="Book Antiqua" w:hAnsi="Book Antiqua" w:cs="Arial"/>
        </w:rPr>
        <w:fldChar w:fldCharType="end"/>
      </w:r>
      <w:r w:rsidR="00F837A1" w:rsidRPr="00A93284">
        <w:rPr>
          <w:rFonts w:ascii="Book Antiqua" w:hAnsi="Book Antiqua" w:cs="Arial"/>
        </w:rPr>
        <w:t>,</w:t>
      </w:r>
      <w:r w:rsidR="00A10EED" w:rsidRPr="00A93284">
        <w:rPr>
          <w:rFonts w:ascii="Book Antiqua" w:hAnsi="Book Antiqua" w:cs="Arial"/>
          <w:lang w:val="en-US"/>
        </w:rPr>
        <w:t xml:space="preserve"> this study</w:t>
      </w:r>
      <w:r w:rsidR="00DD17A9" w:rsidRPr="00A93284">
        <w:rPr>
          <w:rFonts w:ascii="Book Antiqua" w:hAnsi="Book Antiqua" w:cs="Arial"/>
          <w:lang w:val="en-US"/>
        </w:rPr>
        <w:t xml:space="preserve"> mainly reports on antibody detection after transplantation. SRA verification was performed in 29%</w:t>
      </w:r>
      <w:r w:rsidR="00935C10" w:rsidRPr="00A93284">
        <w:rPr>
          <w:rFonts w:ascii="Book Antiqua" w:hAnsi="Book Antiqua" w:cs="Arial"/>
          <w:lang w:val="en-US"/>
        </w:rPr>
        <w:t xml:space="preserve"> (14/48</w:t>
      </w:r>
      <w:r w:rsidR="009925FF" w:rsidRPr="00A93284">
        <w:rPr>
          <w:rFonts w:ascii="Book Antiqua" w:hAnsi="Book Antiqua" w:cs="Arial"/>
          <w:lang w:val="en-US"/>
        </w:rPr>
        <w:t>)</w:t>
      </w:r>
      <w:r w:rsidR="00DD17A9" w:rsidRPr="00A93284">
        <w:rPr>
          <w:rFonts w:ascii="Book Antiqua" w:hAnsi="Book Antiqua" w:cs="Arial"/>
          <w:lang w:val="en-US"/>
        </w:rPr>
        <w:t xml:space="preserve"> of the seroconverted patients</w:t>
      </w:r>
      <w:r w:rsidR="00255B98" w:rsidRPr="00A93284">
        <w:rPr>
          <w:rFonts w:ascii="Book Antiqua" w:hAnsi="Book Antiqua" w:cs="Arial"/>
          <w:lang w:val="en-US"/>
        </w:rPr>
        <w:t xml:space="preserve"> </w:t>
      </w:r>
      <w:r w:rsidR="00DD17A9" w:rsidRPr="00A93284">
        <w:rPr>
          <w:rFonts w:ascii="Book Antiqua" w:hAnsi="Book Antiqua" w:cs="Arial"/>
          <w:lang w:val="en-US"/>
        </w:rPr>
        <w:t xml:space="preserve">and </w:t>
      </w:r>
      <w:r w:rsidR="00CB2839" w:rsidRPr="00A93284">
        <w:rPr>
          <w:rFonts w:ascii="Book Antiqua" w:hAnsi="Book Antiqua" w:cs="Arial"/>
          <w:lang w:val="en-US"/>
        </w:rPr>
        <w:t xml:space="preserve">revealed </w:t>
      </w:r>
      <w:r w:rsidR="00DD17A9" w:rsidRPr="00A93284">
        <w:rPr>
          <w:rFonts w:ascii="Book Antiqua" w:hAnsi="Book Antiqua" w:cs="Arial"/>
          <w:lang w:val="en-US"/>
        </w:rPr>
        <w:t xml:space="preserve">positive </w:t>
      </w:r>
      <w:r w:rsidR="00CB2839" w:rsidRPr="00A93284">
        <w:rPr>
          <w:rFonts w:ascii="Book Antiqua" w:hAnsi="Book Antiqua" w:cs="Arial"/>
          <w:lang w:val="en-US"/>
        </w:rPr>
        <w:t xml:space="preserve">results </w:t>
      </w:r>
      <w:r w:rsidR="00DD17A9" w:rsidRPr="00A93284">
        <w:rPr>
          <w:rFonts w:ascii="Book Antiqua" w:hAnsi="Book Antiqua" w:cs="Arial"/>
          <w:lang w:val="en-US"/>
        </w:rPr>
        <w:t>in 11 of 14 cases (7</w:t>
      </w:r>
      <w:r w:rsidR="0072064E" w:rsidRPr="00A93284">
        <w:rPr>
          <w:rFonts w:ascii="Book Antiqua" w:hAnsi="Book Antiqua" w:cs="Arial"/>
          <w:lang w:val="en-US"/>
        </w:rPr>
        <w:t>8</w:t>
      </w:r>
      <w:r w:rsidR="00DD17A9" w:rsidRPr="00A93284">
        <w:rPr>
          <w:rFonts w:ascii="Book Antiqua" w:hAnsi="Book Antiqua" w:cs="Arial"/>
          <w:lang w:val="en-US"/>
        </w:rPr>
        <w:t xml:space="preserve">%). </w:t>
      </w:r>
      <w:r w:rsidR="0040699F" w:rsidRPr="00A93284">
        <w:rPr>
          <w:rFonts w:ascii="Book Antiqua" w:hAnsi="Book Antiqua" w:cs="Arial"/>
          <w:lang w:val="en-US"/>
        </w:rPr>
        <w:t xml:space="preserve">Assuming that </w:t>
      </w:r>
      <w:r w:rsidR="00255B98" w:rsidRPr="00A93284">
        <w:rPr>
          <w:rFonts w:ascii="Book Antiqua" w:hAnsi="Book Antiqua" w:cs="Arial"/>
          <w:lang w:val="en-US"/>
        </w:rPr>
        <w:t>7</w:t>
      </w:r>
      <w:r w:rsidR="0072064E" w:rsidRPr="00A93284">
        <w:rPr>
          <w:rFonts w:ascii="Book Antiqua" w:hAnsi="Book Antiqua" w:cs="Arial"/>
          <w:lang w:val="en-US"/>
        </w:rPr>
        <w:t>8</w:t>
      </w:r>
      <w:r w:rsidR="00255B98" w:rsidRPr="00A93284">
        <w:rPr>
          <w:rFonts w:ascii="Book Antiqua" w:hAnsi="Book Antiqua" w:cs="Arial"/>
          <w:lang w:val="en-US"/>
        </w:rPr>
        <w:t xml:space="preserve">% of all antibody positive patients were SRA positive, the frequency of HIT </w:t>
      </w:r>
      <w:r w:rsidR="0072064E" w:rsidRPr="00A93284">
        <w:rPr>
          <w:rFonts w:ascii="Book Antiqua" w:hAnsi="Book Antiqua" w:cs="Arial"/>
          <w:lang w:val="en-US"/>
        </w:rPr>
        <w:t xml:space="preserve">(suspicious 4Ts test and both EIA and SRA positive) </w:t>
      </w:r>
      <w:r w:rsidR="00255B98" w:rsidRPr="00A93284">
        <w:rPr>
          <w:rFonts w:ascii="Book Antiqua" w:hAnsi="Book Antiqua" w:cs="Arial"/>
          <w:lang w:val="en-US"/>
        </w:rPr>
        <w:t>would be 1.5% in the whole investigated population</w:t>
      </w:r>
      <w:r w:rsidR="001C0CAB" w:rsidRPr="00A93284">
        <w:rPr>
          <w:rFonts w:ascii="Book Antiqua" w:hAnsi="Book Antiqua" w:cs="Arial"/>
          <w:lang w:val="en-US"/>
        </w:rPr>
        <w:t>. T</w:t>
      </w:r>
      <w:r w:rsidR="00127CDA" w:rsidRPr="00A93284">
        <w:rPr>
          <w:rFonts w:ascii="Book Antiqua" w:hAnsi="Book Antiqua" w:cs="Arial"/>
          <w:lang w:val="en-US"/>
        </w:rPr>
        <w:t xml:space="preserve">he study actually revealed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="00127CDA" w:rsidRPr="00A93284">
        <w:rPr>
          <w:rFonts w:ascii="Book Antiqua" w:hAnsi="Book Antiqua" w:cs="Arial"/>
          <w:lang w:val="en-US"/>
        </w:rPr>
        <w:t>HIT</w:t>
      </w:r>
      <w:r w:rsidR="00E855BD" w:rsidRPr="00A93284">
        <w:rPr>
          <w:rFonts w:ascii="Book Antiqua" w:eastAsia="宋体" w:hAnsi="Book Antiqua" w:cs="Arial"/>
          <w:lang w:val="en-US" w:eastAsia="zh-CN"/>
        </w:rPr>
        <w:t>”</w:t>
      </w:r>
      <w:r w:rsidR="00127CDA" w:rsidRPr="00A93284">
        <w:rPr>
          <w:rFonts w:ascii="Book Antiqua" w:hAnsi="Book Antiqua" w:cs="Arial"/>
          <w:lang w:val="en-US"/>
        </w:rPr>
        <w:t xml:space="preserve"> </w:t>
      </w:r>
      <w:r w:rsidR="00340985" w:rsidRPr="00A93284">
        <w:rPr>
          <w:rFonts w:ascii="Book Antiqua" w:hAnsi="Book Antiqua" w:cs="Arial"/>
          <w:lang w:val="en-US"/>
        </w:rPr>
        <w:t>according to the authors</w:t>
      </w:r>
      <w:r w:rsidR="00E855BD" w:rsidRPr="00A93284">
        <w:rPr>
          <w:rFonts w:ascii="Book Antiqua" w:eastAsia="宋体" w:hAnsi="Book Antiqua" w:cs="Arial"/>
          <w:lang w:val="en-US" w:eastAsia="zh-CN"/>
        </w:rPr>
        <w:t>’</w:t>
      </w:r>
      <w:r w:rsidR="00340985" w:rsidRPr="00A93284">
        <w:rPr>
          <w:rFonts w:ascii="Book Antiqua" w:hAnsi="Book Antiqua" w:cs="Arial"/>
          <w:lang w:val="en-US"/>
        </w:rPr>
        <w:t xml:space="preserve"> definition </w:t>
      </w:r>
      <w:r w:rsidR="00127CDA" w:rsidRPr="00A93284">
        <w:rPr>
          <w:rFonts w:ascii="Book Antiqua" w:hAnsi="Book Antiqua" w:cs="Arial"/>
          <w:lang w:val="en-US"/>
        </w:rPr>
        <w:t>in 3.6% of the heart recipients and 0.9% of the lung recipients. Interestingly,</w:t>
      </w:r>
      <w:r w:rsidR="002055F1" w:rsidRPr="00A93284">
        <w:rPr>
          <w:rFonts w:ascii="Book Antiqua" w:hAnsi="Book Antiqua" w:cs="Arial"/>
          <w:lang w:val="en-US"/>
        </w:rPr>
        <w:t xml:space="preserve"> </w:t>
      </w:r>
      <w:r w:rsidR="00340985" w:rsidRPr="00A93284">
        <w:rPr>
          <w:rFonts w:ascii="Book Antiqua" w:hAnsi="Book Antiqua" w:cs="Arial"/>
          <w:lang w:val="en-US"/>
        </w:rPr>
        <w:t>thromboembolic events were</w:t>
      </w:r>
      <w:r w:rsidR="002055F1" w:rsidRPr="00A93284">
        <w:rPr>
          <w:rFonts w:ascii="Book Antiqua" w:hAnsi="Book Antiqua" w:cs="Arial"/>
          <w:lang w:val="en-US"/>
        </w:rPr>
        <w:t xml:space="preserve"> found in 23</w:t>
      </w:r>
      <w:r w:rsidR="00127CDA" w:rsidRPr="00A93284">
        <w:rPr>
          <w:rFonts w:ascii="Book Antiqua" w:hAnsi="Book Antiqua" w:cs="Arial"/>
          <w:lang w:val="en-US"/>
        </w:rPr>
        <w:t xml:space="preserve">% </w:t>
      </w:r>
      <w:r w:rsidR="002055F1" w:rsidRPr="00A93284">
        <w:rPr>
          <w:rFonts w:ascii="Book Antiqua" w:hAnsi="Book Antiqua" w:cs="Arial"/>
          <w:lang w:val="en-US"/>
        </w:rPr>
        <w:t xml:space="preserve">of all the anti-heparin/PF4 antibody positive patients and in 2.4% of the cardiac graft recipients, respectively. However, </w:t>
      </w:r>
      <w:r w:rsidR="002618DB" w:rsidRPr="00A93284">
        <w:rPr>
          <w:rFonts w:ascii="Book Antiqua" w:hAnsi="Book Antiqua" w:cs="Arial"/>
          <w:lang w:val="en-US"/>
        </w:rPr>
        <w:t xml:space="preserve">no thrombotic event was observed in </w:t>
      </w:r>
      <w:proofErr w:type="spellStart"/>
      <w:r w:rsidR="002618DB" w:rsidRPr="00A93284">
        <w:rPr>
          <w:rFonts w:ascii="Book Antiqua" w:hAnsi="Book Antiqua" w:cs="Arial"/>
          <w:lang w:val="en-US"/>
        </w:rPr>
        <w:t>recipeints</w:t>
      </w:r>
      <w:proofErr w:type="spellEnd"/>
      <w:r w:rsidR="002618DB" w:rsidRPr="00A93284">
        <w:rPr>
          <w:rFonts w:ascii="Book Antiqua" w:hAnsi="Book Antiqua" w:cs="Arial"/>
          <w:lang w:val="en-US"/>
        </w:rPr>
        <w:t xml:space="preserve"> with low 4Ts scores and </w:t>
      </w:r>
      <w:r w:rsidR="002055F1" w:rsidRPr="00A93284">
        <w:rPr>
          <w:rFonts w:ascii="Book Antiqua" w:hAnsi="Book Antiqua" w:cs="Arial"/>
          <w:lang w:val="en-US"/>
        </w:rPr>
        <w:t>no single case of HIT-associated death was revealed</w:t>
      </w:r>
      <w:r w:rsidR="00E855BD" w:rsidRPr="00A93284">
        <w:rPr>
          <w:rFonts w:ascii="Book Antiqua" w:hAnsi="Book Antiqua" w:cs="Arial"/>
          <w:lang w:val="en-US"/>
        </w:rPr>
        <w:t xml:space="preserve"> in this comprehensive analysis</w:t>
      </w:r>
      <w:r w:rsidR="002055F1"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0OV08L3N0eWxlPjwvRGlzcGxheVRleHQ+PHJlY29yZD48cmVjLW51bWJlcj4yNzc1PC9yZWMt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0OV08L3N0eWxlPjwvRGlzcGxheVRleHQ+PHJlY29yZD48cmVjLW51bWJlcj4yNzc1PC9yZWMt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2055F1" w:rsidRPr="00A93284">
        <w:rPr>
          <w:rFonts w:ascii="Book Antiqua" w:hAnsi="Book Antiqua" w:cs="Arial"/>
        </w:rPr>
      </w:r>
      <w:r w:rsidR="002055F1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49]</w:t>
      </w:r>
      <w:r w:rsidR="002055F1" w:rsidRPr="00A93284">
        <w:rPr>
          <w:rFonts w:ascii="Book Antiqua" w:hAnsi="Book Antiqua" w:cs="Arial"/>
        </w:rPr>
        <w:fldChar w:fldCharType="end"/>
      </w:r>
      <w:r w:rsidR="002055F1" w:rsidRPr="00A93284">
        <w:rPr>
          <w:rFonts w:ascii="Book Antiqua" w:hAnsi="Book Antiqua" w:cs="Arial"/>
          <w:lang w:val="en-US"/>
        </w:rPr>
        <w:t xml:space="preserve">. </w:t>
      </w:r>
    </w:p>
    <w:p w14:paraId="34501E6D" w14:textId="10650775" w:rsidR="002055F1" w:rsidRPr="00A93284" w:rsidRDefault="002055F1" w:rsidP="00950696">
      <w:pPr>
        <w:spacing w:line="360" w:lineRule="auto"/>
        <w:ind w:firstLineChars="100" w:firstLine="240"/>
        <w:jc w:val="both"/>
        <w:rPr>
          <w:rFonts w:ascii="Book Antiqua" w:hAnsi="Book Antiqua" w:cs="Times New Roman"/>
          <w:lang w:val="en-US"/>
        </w:rPr>
      </w:pPr>
      <w:r w:rsidRPr="00A93284">
        <w:rPr>
          <w:rFonts w:ascii="Book Antiqua" w:hAnsi="Book Antiqua" w:cs="Arial"/>
          <w:lang w:val="en-US"/>
        </w:rPr>
        <w:lastRenderedPageBreak/>
        <w:t xml:space="preserve">Both analyses </w:t>
      </w:r>
      <w:r w:rsidR="00651F56" w:rsidRPr="00A93284">
        <w:rPr>
          <w:rFonts w:ascii="Book Antiqua" w:hAnsi="Book Antiqua" w:cs="Arial"/>
          <w:lang w:val="en-US"/>
        </w:rPr>
        <w:t>are limited due to their</w:t>
      </w:r>
      <w:r w:rsidR="003E4C1C" w:rsidRPr="00A93284">
        <w:rPr>
          <w:rFonts w:ascii="Book Antiqua" w:hAnsi="Book Antiqua" w:cs="Arial"/>
          <w:lang w:val="en-US"/>
        </w:rPr>
        <w:t xml:space="preserve"> retrospective single center de</w:t>
      </w:r>
      <w:r w:rsidR="002618DB" w:rsidRPr="00A93284">
        <w:rPr>
          <w:rFonts w:ascii="Book Antiqua" w:hAnsi="Book Antiqua" w:cs="Arial"/>
          <w:lang w:val="en-US"/>
        </w:rPr>
        <w:t>sign and the difficulties to ge</w:t>
      </w:r>
      <w:r w:rsidR="003E4C1C" w:rsidRPr="00A93284">
        <w:rPr>
          <w:rFonts w:ascii="Book Antiqua" w:hAnsi="Book Antiqua" w:cs="Arial"/>
          <w:lang w:val="en-US"/>
        </w:rPr>
        <w:t>neralize the</w:t>
      </w:r>
      <w:r w:rsidR="00651F56" w:rsidRPr="00A93284">
        <w:rPr>
          <w:rFonts w:ascii="Book Antiqua" w:hAnsi="Book Antiqua" w:cs="Arial"/>
          <w:lang w:val="en-US"/>
        </w:rPr>
        <w:t>se</w:t>
      </w:r>
      <w:r w:rsidR="003E4C1C" w:rsidRPr="00A93284">
        <w:rPr>
          <w:rFonts w:ascii="Book Antiqua" w:hAnsi="Book Antiqua" w:cs="Arial"/>
          <w:lang w:val="en-US"/>
        </w:rPr>
        <w:t xml:space="preserve"> results to the hete</w:t>
      </w:r>
      <w:r w:rsidR="00B32B4E" w:rsidRPr="00A93284">
        <w:rPr>
          <w:rFonts w:ascii="Book Antiqua" w:hAnsi="Book Antiqua" w:cs="Arial"/>
          <w:lang w:val="en-US"/>
        </w:rPr>
        <w:t>rogeneous transplant population</w:t>
      </w:r>
      <w:r w:rsidR="003E4C1C"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0OCwgNDldPC9zdHlsZT48L0Rpc3BsYXlUZXh0PjxyZWNvcmQ+PHJlYy1udW1iZXI+Mjc3NTwv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0OCwgNDldPC9zdHlsZT48L0Rpc3BsYXlUZXh0PjxyZWNvcmQ+PHJlYy1udW1iZXI+Mjc3NTwv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3E4C1C" w:rsidRPr="00A93284">
        <w:rPr>
          <w:rFonts w:ascii="Book Antiqua" w:hAnsi="Book Antiqua" w:cs="Arial"/>
        </w:rPr>
      </w:r>
      <w:r w:rsidR="003E4C1C" w:rsidRPr="00A93284">
        <w:rPr>
          <w:rFonts w:ascii="Book Antiqua" w:hAnsi="Book Antiqua" w:cs="Arial"/>
        </w:rPr>
        <w:fldChar w:fldCharType="separate"/>
      </w:r>
      <w:r w:rsidR="00B32B4E" w:rsidRPr="00A93284">
        <w:rPr>
          <w:rFonts w:ascii="Book Antiqua" w:hAnsi="Book Antiqua" w:cs="Arial"/>
          <w:noProof/>
          <w:vertAlign w:val="superscript"/>
        </w:rPr>
        <w:t>[48,</w:t>
      </w:r>
      <w:r w:rsidR="006B3D53" w:rsidRPr="00A93284">
        <w:rPr>
          <w:rFonts w:ascii="Book Antiqua" w:hAnsi="Book Antiqua" w:cs="Arial"/>
          <w:noProof/>
          <w:vertAlign w:val="superscript"/>
        </w:rPr>
        <w:t>49]</w:t>
      </w:r>
      <w:r w:rsidR="003E4C1C" w:rsidRPr="00A93284">
        <w:rPr>
          <w:rFonts w:ascii="Book Antiqua" w:hAnsi="Book Antiqua" w:cs="Arial"/>
        </w:rPr>
        <w:fldChar w:fldCharType="end"/>
      </w:r>
      <w:r w:rsidR="003E4C1C" w:rsidRPr="00A93284">
        <w:rPr>
          <w:rFonts w:ascii="Book Antiqua" w:hAnsi="Book Antiqua" w:cs="Arial"/>
          <w:lang w:val="en-US"/>
        </w:rPr>
        <w:t>.</w:t>
      </w:r>
    </w:p>
    <w:p w14:paraId="12DD6E65" w14:textId="77777777" w:rsidR="004F59F8" w:rsidRPr="00A93284" w:rsidRDefault="004F59F8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</w:p>
    <w:p w14:paraId="118354EF" w14:textId="42BC20D5" w:rsidR="007F20FA" w:rsidRPr="00A93284" w:rsidRDefault="008F3BDF" w:rsidP="00950696">
      <w:pPr>
        <w:spacing w:line="360" w:lineRule="auto"/>
        <w:jc w:val="both"/>
        <w:rPr>
          <w:rFonts w:ascii="Book Antiqua" w:hAnsi="Book Antiqua" w:cs="Arial"/>
          <w:b/>
          <w:i/>
          <w:lang w:val="en-US"/>
        </w:rPr>
      </w:pPr>
      <w:r w:rsidRPr="00A93284">
        <w:rPr>
          <w:rFonts w:ascii="Book Antiqua" w:hAnsi="Book Antiqua" w:cs="Arial"/>
          <w:b/>
          <w:i/>
          <w:lang w:val="en-US"/>
        </w:rPr>
        <w:t>L</w:t>
      </w:r>
      <w:r w:rsidR="00F32FB9" w:rsidRPr="00A93284">
        <w:rPr>
          <w:rFonts w:ascii="Book Antiqua" w:hAnsi="Book Antiqua" w:cs="Arial"/>
          <w:b/>
          <w:i/>
          <w:lang w:val="en-US"/>
        </w:rPr>
        <w:t>ung transplantation</w:t>
      </w:r>
    </w:p>
    <w:p w14:paraId="653417AE" w14:textId="554AE927" w:rsidR="003E4C1C" w:rsidRPr="00A93284" w:rsidRDefault="00922236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>No</w:t>
      </w:r>
      <w:r w:rsidR="003E4C1C" w:rsidRPr="00A93284">
        <w:rPr>
          <w:rFonts w:ascii="Book Antiqua" w:hAnsi="Book Antiqua" w:cs="Arial"/>
          <w:lang w:val="en-US"/>
        </w:rPr>
        <w:t xml:space="preserve"> data</w:t>
      </w:r>
      <w:r w:rsidR="00882253" w:rsidRPr="00A93284">
        <w:rPr>
          <w:rFonts w:ascii="Book Antiqua" w:hAnsi="Book Antiqua" w:cs="Arial"/>
          <w:lang w:val="en-US"/>
        </w:rPr>
        <w:t xml:space="preserve"> are</w:t>
      </w:r>
      <w:r w:rsidR="003E4C1C" w:rsidRPr="00A93284">
        <w:rPr>
          <w:rFonts w:ascii="Book Antiqua" w:hAnsi="Book Antiqua" w:cs="Arial"/>
          <w:lang w:val="en-US"/>
        </w:rPr>
        <w:t xml:space="preserve"> </w:t>
      </w:r>
      <w:r w:rsidR="00882253" w:rsidRPr="00A93284">
        <w:rPr>
          <w:rFonts w:ascii="Book Antiqua" w:hAnsi="Book Antiqua" w:cs="Arial"/>
          <w:lang w:val="en-US"/>
        </w:rPr>
        <w:t>available besides</w:t>
      </w:r>
      <w:r w:rsidR="003E4C1C" w:rsidRPr="00A93284">
        <w:rPr>
          <w:rFonts w:ascii="Book Antiqua" w:hAnsi="Book Antiqua" w:cs="Arial"/>
          <w:lang w:val="en-US"/>
        </w:rPr>
        <w:t xml:space="preserve"> the results by Hassan </w:t>
      </w:r>
      <w:r w:rsidR="003E4C1C" w:rsidRPr="00A93284">
        <w:rPr>
          <w:rFonts w:ascii="Book Antiqua" w:hAnsi="Book Antiqua" w:cs="Arial"/>
          <w:i/>
          <w:lang w:val="en-US"/>
        </w:rPr>
        <w:t>et al</w:t>
      </w:r>
      <w:r w:rsidR="003E4C1C"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0OV08L3N0eWxlPjwvRGlzcGxheVRleHQ+PHJlY29yZD48cmVjLW51bWJlcj4yNzc1PC9yZWMt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0OV08L3N0eWxlPjwvRGlzcGxheVRleHQ+PHJlY29yZD48cmVjLW51bWJlcj4yNzc1PC9yZWMt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3E4C1C" w:rsidRPr="00A93284">
        <w:rPr>
          <w:rFonts w:ascii="Book Antiqua" w:hAnsi="Book Antiqua" w:cs="Arial"/>
        </w:rPr>
      </w:r>
      <w:r w:rsidR="003E4C1C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49]</w:t>
      </w:r>
      <w:r w:rsidR="003E4C1C" w:rsidRPr="00A93284">
        <w:rPr>
          <w:rFonts w:ascii="Book Antiqua" w:hAnsi="Book Antiqua" w:cs="Arial"/>
        </w:rPr>
        <w:fldChar w:fldCharType="end"/>
      </w:r>
      <w:r w:rsidR="009A3F32" w:rsidRPr="00A93284">
        <w:rPr>
          <w:rFonts w:ascii="Book Antiqua" w:hAnsi="Book Antiqua" w:cs="Arial"/>
          <w:lang w:val="en-US"/>
        </w:rPr>
        <w:t xml:space="preserve"> (see heart transplantation)</w:t>
      </w:r>
      <w:r w:rsidR="00882253" w:rsidRPr="00A93284">
        <w:rPr>
          <w:rFonts w:ascii="Book Antiqua" w:hAnsi="Book Antiqua" w:cs="Arial"/>
          <w:lang w:val="en-US"/>
        </w:rPr>
        <w:t>.</w:t>
      </w:r>
    </w:p>
    <w:p w14:paraId="03F701A2" w14:textId="77777777" w:rsidR="004F59F8" w:rsidRPr="00A93284" w:rsidRDefault="004F59F8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</w:p>
    <w:p w14:paraId="49F09EC8" w14:textId="35DF7128" w:rsidR="00B83FE1" w:rsidRPr="00A93284" w:rsidRDefault="008F3BDF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  <w:r w:rsidRPr="00A93284">
        <w:rPr>
          <w:rFonts w:ascii="Book Antiqua" w:hAnsi="Book Antiqua" w:cs="Arial"/>
          <w:b/>
          <w:lang w:val="en-US"/>
        </w:rPr>
        <w:t>ABDOMINAL ORGANS</w:t>
      </w:r>
    </w:p>
    <w:p w14:paraId="1163EC88" w14:textId="46446525" w:rsidR="00B70BFA" w:rsidRPr="00A93284" w:rsidRDefault="008F3BDF" w:rsidP="00950696">
      <w:pPr>
        <w:spacing w:line="360" w:lineRule="auto"/>
        <w:jc w:val="both"/>
        <w:rPr>
          <w:rFonts w:ascii="Book Antiqua" w:hAnsi="Book Antiqua" w:cs="Arial"/>
          <w:b/>
          <w:i/>
          <w:lang w:val="en-US"/>
        </w:rPr>
      </w:pPr>
      <w:r w:rsidRPr="00A93284">
        <w:rPr>
          <w:rFonts w:ascii="Book Antiqua" w:hAnsi="Book Antiqua" w:cs="Arial"/>
          <w:b/>
          <w:i/>
          <w:lang w:val="en-US"/>
        </w:rPr>
        <w:t>K</w:t>
      </w:r>
      <w:r w:rsidR="00F32FB9" w:rsidRPr="00A93284">
        <w:rPr>
          <w:rFonts w:ascii="Book Antiqua" w:hAnsi="Book Antiqua" w:cs="Arial"/>
          <w:b/>
          <w:i/>
          <w:lang w:val="en-US"/>
        </w:rPr>
        <w:t>idney transplantation</w:t>
      </w:r>
    </w:p>
    <w:p w14:paraId="1F871AA0" w14:textId="01D924BE" w:rsidR="002E64BB" w:rsidRPr="00A93284" w:rsidRDefault="00B70BFA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lang w:val="en-US"/>
        </w:rPr>
        <w:t>Kidney</w:t>
      </w:r>
      <w:r w:rsidR="000769E9" w:rsidRPr="00A93284">
        <w:rPr>
          <w:rFonts w:ascii="Book Antiqua" w:hAnsi="Book Antiqua" w:cs="Arial"/>
          <w:lang w:val="en-US"/>
        </w:rPr>
        <w:t xml:space="preserve"> transplant recipients have a high frequency of </w:t>
      </w:r>
      <w:proofErr w:type="spellStart"/>
      <w:r w:rsidR="000769E9" w:rsidRPr="00A93284">
        <w:rPr>
          <w:rFonts w:ascii="Book Antiqua" w:hAnsi="Book Antiqua" w:cs="Arial"/>
          <w:lang w:val="en-US"/>
        </w:rPr>
        <w:t>pretransplant</w:t>
      </w:r>
      <w:proofErr w:type="spellEnd"/>
      <w:r w:rsidR="000769E9" w:rsidRPr="00A93284">
        <w:rPr>
          <w:rFonts w:ascii="Book Antiqua" w:hAnsi="Book Antiqua" w:cs="Arial"/>
          <w:lang w:val="en-US"/>
        </w:rPr>
        <w:t xml:space="preserve"> heparin exposure due to dialysis.</w:t>
      </w:r>
      <w:r w:rsidR="00C94AB7" w:rsidRPr="00A93284">
        <w:rPr>
          <w:rFonts w:ascii="Book Antiqua" w:hAnsi="Book Antiqua" w:cs="Arial"/>
          <w:lang w:val="en-US"/>
        </w:rPr>
        <w:t xml:space="preserve"> Therefore, an increased risk of HIT-associated syndromes and complications could be assumed in this collective.</w:t>
      </w:r>
      <w:r w:rsidR="005334B7" w:rsidRPr="00A93284">
        <w:rPr>
          <w:rFonts w:ascii="Book Antiqua" w:hAnsi="Book Antiqua" w:cs="Arial"/>
          <w:lang w:val="en-US"/>
        </w:rPr>
        <w:t xml:space="preserve"> Strict heparin exposure can only be avoided in those candidates who are either planned for preemptive transplantation or who perform CAPD.</w:t>
      </w:r>
    </w:p>
    <w:p w14:paraId="5304B398" w14:textId="4981B3F9" w:rsidR="002E64BB" w:rsidRPr="00A93284" w:rsidRDefault="00476B63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There </w:t>
      </w:r>
      <w:r w:rsidR="002A1025" w:rsidRPr="00A93284">
        <w:rPr>
          <w:rFonts w:ascii="Book Antiqua" w:hAnsi="Book Antiqua" w:cs="Arial"/>
          <w:lang w:val="en-US"/>
        </w:rPr>
        <w:t>are</w:t>
      </w:r>
      <w:r w:rsidRPr="00A93284">
        <w:rPr>
          <w:rFonts w:ascii="Book Antiqua" w:hAnsi="Book Antiqua" w:cs="Arial"/>
          <w:lang w:val="en-US"/>
        </w:rPr>
        <w:t xml:space="preserve"> </w:t>
      </w:r>
      <w:r w:rsidR="00C94AB7" w:rsidRPr="00A93284">
        <w:rPr>
          <w:rFonts w:ascii="Book Antiqua" w:hAnsi="Book Antiqua" w:cs="Arial"/>
          <w:lang w:val="en-US"/>
        </w:rPr>
        <w:t>four</w:t>
      </w:r>
      <w:r w:rsidRPr="00A93284">
        <w:rPr>
          <w:rFonts w:ascii="Book Antiqua" w:hAnsi="Book Antiqua" w:cs="Arial"/>
          <w:lang w:val="en-US"/>
        </w:rPr>
        <w:t xml:space="preserve"> case reports on </w:t>
      </w:r>
      <w:r w:rsidR="00826B3B" w:rsidRPr="00A93284">
        <w:rPr>
          <w:rFonts w:ascii="Book Antiqua" w:hAnsi="Book Antiqua" w:cs="Arial"/>
          <w:lang w:val="en-US"/>
        </w:rPr>
        <w:t>anti-PF4/heparin</w:t>
      </w:r>
      <w:r w:rsidRPr="00A93284">
        <w:rPr>
          <w:rFonts w:ascii="Book Antiqua" w:hAnsi="Book Antiqua" w:cs="Arial"/>
          <w:lang w:val="en-US"/>
        </w:rPr>
        <w:t xml:space="preserve"> antibodies and HIT </w:t>
      </w:r>
      <w:r w:rsidR="002A1025" w:rsidRPr="00A93284">
        <w:rPr>
          <w:rFonts w:ascii="Book Antiqua" w:hAnsi="Book Antiqua" w:cs="Arial"/>
          <w:lang w:val="en-US"/>
        </w:rPr>
        <w:t>in</w:t>
      </w:r>
      <w:r w:rsidRPr="00A93284">
        <w:rPr>
          <w:rFonts w:ascii="Book Antiqua" w:hAnsi="Book Antiqua" w:cs="Arial"/>
          <w:lang w:val="en-US"/>
        </w:rPr>
        <w:t xml:space="preserve"> renal transplantation</w:t>
      </w:r>
      <w:r w:rsidR="00C94AB7" w:rsidRPr="00A93284">
        <w:rPr>
          <w:rFonts w:ascii="Book Antiqua" w:hAnsi="Book Antiqua" w:cs="Arial"/>
          <w:lang w:val="en-US"/>
        </w:rPr>
        <w:t xml:space="preserve"> up to the present day</w:t>
      </w:r>
      <w:r w:rsidRPr="00A93284">
        <w:rPr>
          <w:rFonts w:ascii="Book Antiqua" w:hAnsi="Book Antiqua" w:cs="Arial"/>
          <w:lang w:val="en-US"/>
        </w:rPr>
        <w:t xml:space="preserve">. </w:t>
      </w:r>
      <w:r w:rsidR="007C7AF9" w:rsidRPr="00A93284">
        <w:rPr>
          <w:rFonts w:ascii="Book Antiqua" w:hAnsi="Book Antiqua" w:cs="Arial"/>
          <w:lang w:val="en-US"/>
        </w:rPr>
        <w:t>However, a</w:t>
      </w:r>
      <w:r w:rsidRPr="00A93284">
        <w:rPr>
          <w:rFonts w:ascii="Book Antiqua" w:hAnsi="Book Antiqua" w:cs="Arial"/>
          <w:lang w:val="en-US"/>
        </w:rPr>
        <w:t xml:space="preserve">ccording to the recommended criteria for </w:t>
      </w:r>
      <w:r w:rsidR="007C7AF9" w:rsidRPr="00A93284">
        <w:rPr>
          <w:rFonts w:ascii="Book Antiqua" w:hAnsi="Book Antiqua" w:cs="Arial"/>
          <w:lang w:val="en-US"/>
        </w:rPr>
        <w:t xml:space="preserve">manifest </w:t>
      </w:r>
      <w:r w:rsidRPr="00A93284">
        <w:rPr>
          <w:rFonts w:ascii="Book Antiqua" w:hAnsi="Book Antiqua" w:cs="Arial"/>
          <w:lang w:val="en-US"/>
        </w:rPr>
        <w:t xml:space="preserve">HIT </w:t>
      </w:r>
      <w:r w:rsidR="007C7AF9" w:rsidRPr="00A93284">
        <w:rPr>
          <w:rFonts w:ascii="Book Antiqua" w:hAnsi="Book Antiqua" w:cs="Arial"/>
          <w:lang w:val="en-US"/>
        </w:rPr>
        <w:t xml:space="preserve">disease (HITTS) </w:t>
      </w:r>
      <w:r w:rsidRPr="00A93284">
        <w:rPr>
          <w:rFonts w:ascii="Book Antiqua" w:hAnsi="Book Antiqua" w:cs="Arial"/>
          <w:lang w:val="en-US"/>
        </w:rPr>
        <w:t xml:space="preserve">no report fulfills the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="007C7AF9" w:rsidRPr="00A93284">
        <w:rPr>
          <w:rFonts w:ascii="Book Antiqua" w:hAnsi="Book Antiqua" w:cs="Arial"/>
          <w:lang w:val="en-US"/>
        </w:rPr>
        <w:t>classic</w:t>
      </w:r>
      <w:r w:rsidR="00E855BD" w:rsidRPr="00A93284">
        <w:rPr>
          <w:rFonts w:ascii="Book Antiqua" w:eastAsia="宋体" w:hAnsi="Book Antiqua" w:cs="Arial"/>
          <w:lang w:val="en-US" w:eastAsia="zh-CN"/>
        </w:rPr>
        <w:t>”</w:t>
      </w:r>
      <w:r w:rsidR="007C7AF9" w:rsidRPr="00A93284">
        <w:rPr>
          <w:rFonts w:ascii="Book Antiqua" w:hAnsi="Book Antiqua" w:cs="Arial"/>
          <w:lang w:val="en-US"/>
        </w:rPr>
        <w:t xml:space="preserve"> </w:t>
      </w:r>
      <w:r w:rsidRPr="00A93284">
        <w:rPr>
          <w:rFonts w:ascii="Book Antiqua" w:hAnsi="Book Antiqua" w:cs="Arial"/>
          <w:lang w:val="en-US"/>
        </w:rPr>
        <w:t xml:space="preserve">criteria as the 4Ts </w:t>
      </w:r>
      <w:r w:rsidR="001E34A0" w:rsidRPr="00A93284">
        <w:rPr>
          <w:rFonts w:ascii="Book Antiqua" w:hAnsi="Book Antiqua" w:cs="Arial"/>
          <w:lang w:val="en-US"/>
        </w:rPr>
        <w:t>pretest score was not performed</w:t>
      </w:r>
      <w:r w:rsidR="00552054" w:rsidRPr="00A93284">
        <w:rPr>
          <w:rFonts w:ascii="Book Antiqua" w:hAnsi="Book Antiqua" w:cs="Arial"/>
        </w:rPr>
        <w:fldChar w:fldCharType="begin">
          <w:fldData xml:space="preserve">PEVuZE5vdGU+PENpdGU+PEF1dGhvcj5BbmRlcmVnZzwvQXV0aG9yPjxZZWFyPjIwMDU8L1llYXI+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BbmRlcmVnZzwvQXV0aG9yPjxZZWFyPjIwMDU8L1llYXI+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552054" w:rsidRPr="00A93284">
        <w:rPr>
          <w:rFonts w:ascii="Book Antiqua" w:hAnsi="Book Antiqua" w:cs="Arial"/>
        </w:rPr>
      </w:r>
      <w:r w:rsidR="00552054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50-53]</w:t>
      </w:r>
      <w:r w:rsidR="00552054" w:rsidRPr="00A93284">
        <w:rPr>
          <w:rFonts w:ascii="Book Antiqua" w:hAnsi="Book Antiqua" w:cs="Arial"/>
        </w:rPr>
        <w:fldChar w:fldCharType="end"/>
      </w:r>
      <w:r w:rsidR="00552054" w:rsidRPr="00A93284">
        <w:rPr>
          <w:rFonts w:ascii="Book Antiqua" w:hAnsi="Book Antiqua" w:cs="Arial"/>
          <w:lang w:val="en-US"/>
        </w:rPr>
        <w:t xml:space="preserve">, no </w:t>
      </w:r>
      <w:r w:rsidR="002D0478" w:rsidRPr="00A93284">
        <w:rPr>
          <w:rFonts w:ascii="Book Antiqua" w:hAnsi="Book Antiqua" w:cs="Arial"/>
          <w:lang w:val="en-US"/>
        </w:rPr>
        <w:t xml:space="preserve">functional </w:t>
      </w:r>
      <w:r w:rsidR="00552054" w:rsidRPr="00A93284">
        <w:rPr>
          <w:rFonts w:ascii="Book Antiqua" w:hAnsi="Book Antiqua" w:cs="Arial"/>
          <w:lang w:val="en-US"/>
        </w:rPr>
        <w:t xml:space="preserve">test on the activating potential of the EIA-positive </w:t>
      </w:r>
      <w:r w:rsidR="00826B3B" w:rsidRPr="00A93284">
        <w:rPr>
          <w:rFonts w:ascii="Book Antiqua" w:hAnsi="Book Antiqua" w:cs="Arial"/>
          <w:lang w:val="en-US"/>
        </w:rPr>
        <w:t>anti-PF4/heparin</w:t>
      </w:r>
      <w:r w:rsidR="00A4081F" w:rsidRPr="00A93284" w:rsidDel="001E1A07">
        <w:rPr>
          <w:rFonts w:ascii="Book Antiqua" w:hAnsi="Book Antiqua" w:cs="Arial"/>
          <w:lang w:val="en-US"/>
        </w:rPr>
        <w:t xml:space="preserve"> </w:t>
      </w:r>
      <w:r w:rsidR="00552054" w:rsidRPr="00A93284">
        <w:rPr>
          <w:rFonts w:ascii="Book Antiqua" w:hAnsi="Book Antiqua" w:cs="Arial"/>
          <w:lang w:val="en-US"/>
        </w:rPr>
        <w:t>antibodies was further</w:t>
      </w:r>
      <w:r w:rsidR="001E34A0" w:rsidRPr="00A93284">
        <w:rPr>
          <w:rFonts w:ascii="Book Antiqua" w:hAnsi="Book Antiqua" w:cs="Arial"/>
          <w:lang w:val="en-US"/>
        </w:rPr>
        <w:t xml:space="preserve"> analyzed in either SRA or HIPA</w:t>
      </w:r>
      <w:r w:rsidR="00552054" w:rsidRPr="00A93284">
        <w:rPr>
          <w:rFonts w:ascii="Book Antiqua" w:hAnsi="Book Antiqua" w:cs="Arial"/>
        </w:rPr>
        <w:fldChar w:fldCharType="begin">
          <w:fldData xml:space="preserve">PEVuZE5vdGU+PENpdGU+PEF1dGhvcj5EcmFjb3BvdWxvczwvQXV0aG9yPjxZZWFyPjIwMDc8L1ll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EcmFjb3BvdWxvczwvQXV0aG9yPjxZZWFyPjIwMDc8L1ll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552054" w:rsidRPr="00A93284">
        <w:rPr>
          <w:rFonts w:ascii="Book Antiqua" w:hAnsi="Book Antiqua" w:cs="Arial"/>
        </w:rPr>
      </w:r>
      <w:r w:rsidR="00552054" w:rsidRPr="00A93284">
        <w:rPr>
          <w:rFonts w:ascii="Book Antiqua" w:hAnsi="Book Antiqua" w:cs="Arial"/>
        </w:rPr>
        <w:fldChar w:fldCharType="separate"/>
      </w:r>
      <w:r w:rsidR="0026796F" w:rsidRPr="00A93284">
        <w:rPr>
          <w:rFonts w:ascii="Book Antiqua" w:hAnsi="Book Antiqua" w:cs="Arial"/>
          <w:noProof/>
          <w:vertAlign w:val="superscript"/>
        </w:rPr>
        <w:t>[51,</w:t>
      </w:r>
      <w:r w:rsidR="006B3D53" w:rsidRPr="00A93284">
        <w:rPr>
          <w:rFonts w:ascii="Book Antiqua" w:hAnsi="Book Antiqua" w:cs="Arial"/>
          <w:noProof/>
          <w:vertAlign w:val="superscript"/>
        </w:rPr>
        <w:t>52]</w:t>
      </w:r>
      <w:r w:rsidR="00552054" w:rsidRPr="00A93284">
        <w:rPr>
          <w:rFonts w:ascii="Book Antiqua" w:hAnsi="Book Antiqua" w:cs="Arial"/>
        </w:rPr>
        <w:fldChar w:fldCharType="end"/>
      </w:r>
      <w:r w:rsidR="00C94AB7" w:rsidRPr="00A93284">
        <w:rPr>
          <w:rFonts w:ascii="Book Antiqua" w:hAnsi="Book Antiqua" w:cs="Arial"/>
          <w:lang w:val="en-US"/>
        </w:rPr>
        <w:t>,</w:t>
      </w:r>
      <w:r w:rsidR="00552054" w:rsidRPr="00A93284">
        <w:rPr>
          <w:rFonts w:ascii="Book Antiqua" w:hAnsi="Book Antiqua" w:cs="Arial"/>
          <w:lang w:val="en-US"/>
        </w:rPr>
        <w:t xml:space="preserve"> or was even SRA-negative</w:t>
      </w:r>
      <w:r w:rsidR="007C7AF9" w:rsidRPr="00A93284">
        <w:rPr>
          <w:rFonts w:ascii="Book Antiqua" w:hAnsi="Book Antiqua" w:cs="Arial"/>
        </w:rPr>
        <w:fldChar w:fldCharType="begin">
          <w:fldData xml:space="preserve">PEVuZE5vdGU+PENpdGU+PEF1dGhvcj5BbmRlcmVnZzwvQXV0aG9yPjxZZWFyPjIwMDU8L1llYXI+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BbmRlcmVnZzwvQXV0aG9yPjxZZWFyPjIwMDU8L1llYXI+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7C7AF9" w:rsidRPr="00A93284">
        <w:rPr>
          <w:rFonts w:ascii="Book Antiqua" w:hAnsi="Book Antiqua" w:cs="Arial"/>
        </w:rPr>
      </w:r>
      <w:r w:rsidR="007C7AF9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50]</w:t>
      </w:r>
      <w:r w:rsidR="007C7AF9" w:rsidRPr="00A93284">
        <w:rPr>
          <w:rFonts w:ascii="Book Antiqua" w:hAnsi="Book Antiqua" w:cs="Arial"/>
        </w:rPr>
        <w:fldChar w:fldCharType="end"/>
      </w:r>
      <w:r w:rsidR="007C7AF9" w:rsidRPr="00A93284">
        <w:rPr>
          <w:rFonts w:ascii="Book Antiqua" w:hAnsi="Book Antiqua" w:cs="Arial"/>
          <w:lang w:val="en-US"/>
        </w:rPr>
        <w:t>.</w:t>
      </w:r>
      <w:r w:rsidR="00552054" w:rsidRPr="00A93284">
        <w:rPr>
          <w:rFonts w:ascii="Book Antiqua" w:hAnsi="Book Antiqua" w:cs="Arial"/>
          <w:lang w:val="en-US"/>
        </w:rPr>
        <w:t xml:space="preserve"> </w:t>
      </w:r>
      <w:r w:rsidR="00C94AB7" w:rsidRPr="00A93284">
        <w:rPr>
          <w:rFonts w:ascii="Book Antiqua" w:hAnsi="Book Antiqua" w:cs="Arial"/>
          <w:lang w:val="en-US"/>
        </w:rPr>
        <w:t>In two cases the renal graft wa</w:t>
      </w:r>
      <w:r w:rsidR="001E34A0" w:rsidRPr="00A93284">
        <w:rPr>
          <w:rFonts w:ascii="Book Antiqua" w:hAnsi="Book Antiqua" w:cs="Arial"/>
          <w:lang w:val="en-US"/>
        </w:rPr>
        <w:t>s lost due to proven thrombosis</w:t>
      </w:r>
      <w:r w:rsidR="00C94AB7" w:rsidRPr="00A93284">
        <w:rPr>
          <w:rFonts w:ascii="Book Antiqua" w:hAnsi="Book Antiqua" w:cs="Arial"/>
        </w:rPr>
        <w:fldChar w:fldCharType="begin">
          <w:fldData xml:space="preserve">PEVuZE5vdGU+PENpdGU+PEF1dGhvcj5BbmRlcmVnZzwvQXV0aG9yPjxZZWFyPjIwMDU8L1llYXI+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BbmRlcmVnZzwvQXV0aG9yPjxZZWFyPjIwMDU8L1llYXI+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C94AB7" w:rsidRPr="00A93284">
        <w:rPr>
          <w:rFonts w:ascii="Book Antiqua" w:hAnsi="Book Antiqua" w:cs="Arial"/>
        </w:rPr>
      </w:r>
      <w:r w:rsidR="00C94AB7" w:rsidRPr="00A93284">
        <w:rPr>
          <w:rFonts w:ascii="Book Antiqua" w:hAnsi="Book Antiqua" w:cs="Arial"/>
        </w:rPr>
        <w:fldChar w:fldCharType="separate"/>
      </w:r>
      <w:r w:rsidR="0026796F" w:rsidRPr="00A93284">
        <w:rPr>
          <w:rFonts w:ascii="Book Antiqua" w:hAnsi="Book Antiqua" w:cs="Arial"/>
          <w:noProof/>
          <w:vertAlign w:val="superscript"/>
        </w:rPr>
        <w:t>[50,</w:t>
      </w:r>
      <w:r w:rsidR="006B3D53" w:rsidRPr="00A93284">
        <w:rPr>
          <w:rFonts w:ascii="Book Antiqua" w:hAnsi="Book Antiqua" w:cs="Arial"/>
          <w:noProof/>
          <w:vertAlign w:val="superscript"/>
        </w:rPr>
        <w:t>51]</w:t>
      </w:r>
      <w:r w:rsidR="00C94AB7" w:rsidRPr="00A93284">
        <w:rPr>
          <w:rFonts w:ascii="Book Antiqua" w:hAnsi="Book Antiqua" w:cs="Arial"/>
        </w:rPr>
        <w:fldChar w:fldCharType="end"/>
      </w:r>
      <w:r w:rsidR="00C94AB7" w:rsidRPr="00A93284">
        <w:rPr>
          <w:rFonts w:ascii="Book Antiqua" w:hAnsi="Book Antiqua" w:cs="Arial"/>
          <w:lang w:val="en-US"/>
        </w:rPr>
        <w:t xml:space="preserve"> but </w:t>
      </w:r>
      <w:r w:rsidR="00CB2839" w:rsidRPr="00A93284">
        <w:rPr>
          <w:rFonts w:ascii="Book Antiqua" w:hAnsi="Book Antiqua" w:cs="Arial"/>
          <w:lang w:val="en-US"/>
        </w:rPr>
        <w:t xml:space="preserve">the association with HIT </w:t>
      </w:r>
      <w:r w:rsidR="004C1C56" w:rsidRPr="00A93284">
        <w:rPr>
          <w:rFonts w:ascii="Book Antiqua" w:hAnsi="Book Antiqua" w:cs="Arial"/>
          <w:lang w:val="en-US"/>
        </w:rPr>
        <w:t>cannot</w:t>
      </w:r>
      <w:r w:rsidR="00CB2839" w:rsidRPr="00A93284">
        <w:rPr>
          <w:rFonts w:ascii="Book Antiqua" w:hAnsi="Book Antiqua" w:cs="Arial"/>
          <w:lang w:val="en-US"/>
        </w:rPr>
        <w:t xml:space="preserve"> be determined </w:t>
      </w:r>
      <w:r w:rsidR="00C94AB7" w:rsidRPr="00A93284">
        <w:rPr>
          <w:rFonts w:ascii="Book Antiqua" w:hAnsi="Book Antiqua" w:cs="Arial"/>
          <w:lang w:val="en-US"/>
        </w:rPr>
        <w:t xml:space="preserve">because of </w:t>
      </w:r>
      <w:r w:rsidR="002D0478" w:rsidRPr="00A93284">
        <w:rPr>
          <w:rFonts w:ascii="Book Antiqua" w:hAnsi="Book Antiqua" w:cs="Arial"/>
          <w:lang w:val="en-US"/>
        </w:rPr>
        <w:t xml:space="preserve">the </w:t>
      </w:r>
      <w:r w:rsidR="00C94AB7" w:rsidRPr="00A93284">
        <w:rPr>
          <w:rFonts w:ascii="Book Antiqua" w:hAnsi="Book Antiqua" w:cs="Arial"/>
          <w:lang w:val="en-US"/>
        </w:rPr>
        <w:t>inadequate</w:t>
      </w:r>
      <w:r w:rsidR="004C1C56" w:rsidRPr="00A93284">
        <w:rPr>
          <w:rFonts w:ascii="Book Antiqua" w:hAnsi="Book Antiqua" w:cs="Arial"/>
          <w:lang w:val="en-US"/>
        </w:rPr>
        <w:t xml:space="preserve"> </w:t>
      </w:r>
      <w:r w:rsidR="00C94AB7" w:rsidRPr="00A93284">
        <w:rPr>
          <w:rFonts w:ascii="Book Antiqua" w:hAnsi="Book Antiqua" w:cs="Arial"/>
          <w:lang w:val="en-US"/>
        </w:rPr>
        <w:t>diagnostic</w:t>
      </w:r>
      <w:r w:rsidR="00CB2839" w:rsidRPr="00A93284">
        <w:rPr>
          <w:rFonts w:ascii="Book Antiqua" w:hAnsi="Book Antiqua" w:cs="Arial"/>
          <w:lang w:val="en-US"/>
        </w:rPr>
        <w:t xml:space="preserve"> approach</w:t>
      </w:r>
      <w:r w:rsidR="007C7AF9" w:rsidRPr="00A93284">
        <w:rPr>
          <w:rFonts w:ascii="Book Antiqua" w:hAnsi="Book Antiqua" w:cs="Arial"/>
          <w:lang w:val="en-US"/>
        </w:rPr>
        <w:t>.</w:t>
      </w:r>
      <w:r w:rsidR="002A1025" w:rsidRPr="00A93284">
        <w:rPr>
          <w:rFonts w:ascii="Book Antiqua" w:hAnsi="Book Antiqua" w:cs="Arial"/>
          <w:lang w:val="en-US"/>
        </w:rPr>
        <w:t xml:space="preserve"> One case report</w:t>
      </w:r>
      <w:r w:rsidR="00A2201E" w:rsidRPr="00A93284">
        <w:rPr>
          <w:rFonts w:ascii="Book Antiqua" w:hAnsi="Book Antiqua" w:cs="Arial"/>
        </w:rPr>
        <w:fldChar w:fldCharType="begin">
          <w:fldData xml:space="preserve">PEVuZE5vdGU+PENpdGU+PEF1dGhvcj5Kb2huPC9BdXRob3I+PFllYXI+MjAwNjwvWWVhcj48UmVj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Kb2huPC9BdXRob3I+PFllYXI+MjAwNjwvWWVhcj48UmVj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A2201E" w:rsidRPr="00A93284">
        <w:rPr>
          <w:rFonts w:ascii="Book Antiqua" w:hAnsi="Book Antiqua" w:cs="Arial"/>
        </w:rPr>
      </w:r>
      <w:r w:rsidR="00A2201E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53]</w:t>
      </w:r>
      <w:r w:rsidR="00A2201E" w:rsidRPr="00A93284">
        <w:rPr>
          <w:rFonts w:ascii="Book Antiqua" w:hAnsi="Book Antiqua" w:cs="Arial"/>
        </w:rPr>
        <w:fldChar w:fldCharType="end"/>
      </w:r>
      <w:r w:rsidR="002A1025" w:rsidRPr="00A93284">
        <w:rPr>
          <w:rFonts w:ascii="Book Antiqua" w:hAnsi="Book Antiqua" w:cs="Arial"/>
          <w:lang w:val="en-US"/>
        </w:rPr>
        <w:t xml:space="preserve"> addresses an adolescent patient with end-stage renal disease who performed thrombocytopenia</w:t>
      </w:r>
      <w:r w:rsidR="00A2201E" w:rsidRPr="00A93284">
        <w:rPr>
          <w:rFonts w:ascii="Book Antiqua" w:hAnsi="Book Antiqua" w:cs="Arial"/>
          <w:lang w:val="en-US"/>
        </w:rPr>
        <w:t xml:space="preserve"> after eight months of </w:t>
      </w:r>
      <w:r w:rsidR="005334B7" w:rsidRPr="00A93284">
        <w:rPr>
          <w:rFonts w:ascii="Book Antiqua" w:hAnsi="Book Antiqua" w:cs="Arial"/>
          <w:lang w:val="en-US"/>
        </w:rPr>
        <w:t xml:space="preserve">repeated </w:t>
      </w:r>
      <w:r w:rsidR="00A2201E" w:rsidRPr="00A93284">
        <w:rPr>
          <w:rFonts w:ascii="Book Antiqua" w:hAnsi="Book Antiqua" w:cs="Arial"/>
          <w:lang w:val="en-US"/>
        </w:rPr>
        <w:t>heparin exposure during dialysis</w:t>
      </w:r>
      <w:r w:rsidR="005334B7" w:rsidRPr="00A93284">
        <w:rPr>
          <w:rFonts w:ascii="Book Antiqua" w:hAnsi="Book Antiqua" w:cs="Arial"/>
          <w:lang w:val="en-US"/>
        </w:rPr>
        <w:t>, which is untypical for HIT</w:t>
      </w:r>
      <w:r w:rsidR="00A2201E" w:rsidRPr="00A93284">
        <w:rPr>
          <w:rFonts w:ascii="Book Antiqua" w:hAnsi="Book Antiqua" w:cs="Arial"/>
          <w:lang w:val="en-US"/>
        </w:rPr>
        <w:t xml:space="preserve">. </w:t>
      </w:r>
      <w:r w:rsidR="009925FF" w:rsidRPr="00A93284">
        <w:rPr>
          <w:rFonts w:ascii="Book Antiqua" w:hAnsi="Book Antiqua" w:cs="Arial"/>
          <w:lang w:val="en-US"/>
        </w:rPr>
        <w:t>E</w:t>
      </w:r>
      <w:r w:rsidR="00A2201E" w:rsidRPr="00A93284">
        <w:rPr>
          <w:rFonts w:ascii="Book Antiqua" w:hAnsi="Book Antiqua" w:cs="Arial"/>
          <w:lang w:val="en-US"/>
        </w:rPr>
        <w:t xml:space="preserve">ven though both </w:t>
      </w:r>
      <w:r w:rsidR="00826B3B" w:rsidRPr="00A93284">
        <w:rPr>
          <w:rFonts w:ascii="Book Antiqua" w:hAnsi="Book Antiqua" w:cs="Arial"/>
          <w:lang w:val="en-US"/>
        </w:rPr>
        <w:t>anti-PF4/heparin</w:t>
      </w:r>
      <w:r w:rsidR="00A2201E" w:rsidRPr="00A93284">
        <w:rPr>
          <w:rFonts w:ascii="Book Antiqua" w:hAnsi="Book Antiqua" w:cs="Arial"/>
          <w:lang w:val="en-US"/>
        </w:rPr>
        <w:t xml:space="preserve"> EIA and SRA were positive</w:t>
      </w:r>
      <w:r w:rsidR="005334B7" w:rsidRPr="00A93284">
        <w:rPr>
          <w:rFonts w:ascii="Book Antiqua" w:hAnsi="Book Antiqua" w:cs="Arial"/>
          <w:lang w:val="en-US"/>
        </w:rPr>
        <w:t>,</w:t>
      </w:r>
      <w:r w:rsidR="00A2201E" w:rsidRPr="00A93284">
        <w:rPr>
          <w:rFonts w:ascii="Book Antiqua" w:hAnsi="Book Antiqua" w:cs="Arial"/>
          <w:lang w:val="en-US"/>
        </w:rPr>
        <w:t xml:space="preserve"> the patient did not have a </w:t>
      </w:r>
      <w:r w:rsidR="008C6294" w:rsidRPr="00A93284">
        <w:rPr>
          <w:rFonts w:ascii="Book Antiqua" w:hAnsi="Book Antiqua" w:cs="Arial"/>
          <w:lang w:val="en-US"/>
        </w:rPr>
        <w:t xml:space="preserve">manifest </w:t>
      </w:r>
      <w:r w:rsidR="00A2201E" w:rsidRPr="00A93284">
        <w:rPr>
          <w:rFonts w:ascii="Book Antiqua" w:hAnsi="Book Antiqua" w:cs="Arial"/>
          <w:lang w:val="en-US"/>
        </w:rPr>
        <w:t>thromboembolic event</w:t>
      </w:r>
      <w:r w:rsidR="008C6294" w:rsidRPr="00A93284">
        <w:rPr>
          <w:rFonts w:ascii="Book Antiqua" w:hAnsi="Book Antiqua" w:cs="Arial"/>
          <w:lang w:val="en-US"/>
        </w:rPr>
        <w:t>,</w:t>
      </w:r>
      <w:r w:rsidR="00A2201E" w:rsidRPr="00A93284">
        <w:rPr>
          <w:rFonts w:ascii="Book Antiqua" w:hAnsi="Book Antiqua" w:cs="Arial"/>
          <w:lang w:val="en-US"/>
        </w:rPr>
        <w:t xml:space="preserve"> had not been transplanted at that </w:t>
      </w:r>
      <w:r w:rsidR="00CB2839" w:rsidRPr="00A93284">
        <w:rPr>
          <w:rFonts w:ascii="Book Antiqua" w:hAnsi="Book Antiqua" w:cs="Arial"/>
          <w:lang w:val="en-US"/>
        </w:rPr>
        <w:t>time</w:t>
      </w:r>
      <w:r w:rsidR="00A2201E" w:rsidRPr="00A93284">
        <w:rPr>
          <w:rFonts w:ascii="Book Antiqua" w:hAnsi="Book Antiqua" w:cs="Arial"/>
          <w:lang w:val="en-US"/>
        </w:rPr>
        <w:t xml:space="preserve">, </w:t>
      </w:r>
      <w:r w:rsidR="00896902" w:rsidRPr="00A93284">
        <w:rPr>
          <w:rFonts w:ascii="Book Antiqua" w:hAnsi="Book Antiqua" w:cs="Arial"/>
          <w:lang w:val="en-US"/>
        </w:rPr>
        <w:t xml:space="preserve">but </w:t>
      </w:r>
      <w:r w:rsidR="00A2201E" w:rsidRPr="00A93284">
        <w:rPr>
          <w:rFonts w:ascii="Book Antiqua" w:hAnsi="Book Antiqua" w:cs="Arial"/>
          <w:lang w:val="en-US"/>
        </w:rPr>
        <w:t xml:space="preserve">showed additional major </w:t>
      </w:r>
      <w:proofErr w:type="spellStart"/>
      <w:r w:rsidR="00A2201E" w:rsidRPr="00A93284">
        <w:rPr>
          <w:rFonts w:ascii="Book Antiqua" w:hAnsi="Book Antiqua" w:cs="Arial"/>
          <w:lang w:val="en-US"/>
        </w:rPr>
        <w:t>procoagulatory</w:t>
      </w:r>
      <w:proofErr w:type="spellEnd"/>
      <w:r w:rsidR="00A2201E" w:rsidRPr="00A93284">
        <w:rPr>
          <w:rFonts w:ascii="Book Antiqua" w:hAnsi="Book Antiqua" w:cs="Arial"/>
          <w:lang w:val="en-US"/>
        </w:rPr>
        <w:t xml:space="preserve"> disorders</w:t>
      </w:r>
      <w:r w:rsidR="005334B7" w:rsidRPr="00A93284">
        <w:rPr>
          <w:rFonts w:ascii="Book Antiqua" w:hAnsi="Book Antiqua" w:cs="Arial"/>
          <w:lang w:val="en-US"/>
        </w:rPr>
        <w:t xml:space="preserve"> potentially accountable for thrombocytopenia</w:t>
      </w:r>
      <w:r w:rsidR="00CB2839" w:rsidRPr="00A93284">
        <w:rPr>
          <w:rFonts w:ascii="Book Antiqua" w:hAnsi="Book Antiqua" w:cs="Arial"/>
          <w:lang w:val="en-US"/>
        </w:rPr>
        <w:t xml:space="preserve"> </w:t>
      </w:r>
      <w:r w:rsidR="004C1C56" w:rsidRPr="00A93284">
        <w:rPr>
          <w:rFonts w:ascii="Book Antiqua" w:hAnsi="Book Antiqua" w:cs="Arial"/>
          <w:lang w:val="en-US"/>
        </w:rPr>
        <w:t xml:space="preserve">and </w:t>
      </w:r>
      <w:r w:rsidR="00CB2839" w:rsidRPr="00A93284">
        <w:rPr>
          <w:rFonts w:ascii="Book Antiqua" w:hAnsi="Book Antiqua" w:cs="Arial"/>
          <w:lang w:val="en-US"/>
        </w:rPr>
        <w:t>thrombosis</w:t>
      </w:r>
      <w:r w:rsidR="00A2201E" w:rsidRPr="00A93284">
        <w:rPr>
          <w:rFonts w:ascii="Book Antiqua" w:hAnsi="Book Antiqua" w:cs="Arial"/>
          <w:lang w:val="en-US"/>
        </w:rPr>
        <w:t xml:space="preserve">. </w:t>
      </w:r>
      <w:r w:rsidR="005334B7" w:rsidRPr="00A93284">
        <w:rPr>
          <w:rFonts w:ascii="Book Antiqua" w:hAnsi="Book Antiqua" w:cs="Arial"/>
          <w:lang w:val="en-US"/>
        </w:rPr>
        <w:t>The authors report</w:t>
      </w:r>
      <w:r w:rsidR="00CB2839" w:rsidRPr="00A93284">
        <w:rPr>
          <w:rFonts w:ascii="Book Antiqua" w:hAnsi="Book Antiqua" w:cs="Arial"/>
          <w:lang w:val="en-US"/>
        </w:rPr>
        <w:t>ed</w:t>
      </w:r>
      <w:r w:rsidR="005334B7" w:rsidRPr="00A93284">
        <w:rPr>
          <w:rFonts w:ascii="Book Antiqua" w:hAnsi="Book Antiqua" w:cs="Arial"/>
          <w:lang w:val="en-US"/>
        </w:rPr>
        <w:t xml:space="preserve"> on a heparin-free </w:t>
      </w:r>
      <w:proofErr w:type="spellStart"/>
      <w:r w:rsidR="005334B7" w:rsidRPr="00A93284">
        <w:rPr>
          <w:rFonts w:ascii="Book Antiqua" w:hAnsi="Book Antiqua" w:cs="Arial"/>
          <w:lang w:val="en-US"/>
        </w:rPr>
        <w:t>hirudin</w:t>
      </w:r>
      <w:proofErr w:type="spellEnd"/>
      <w:r w:rsidR="005334B7" w:rsidRPr="00A93284">
        <w:rPr>
          <w:rFonts w:ascii="Book Antiqua" w:hAnsi="Book Antiqua" w:cs="Arial"/>
          <w:lang w:val="en-US"/>
        </w:rPr>
        <w:t xml:space="preserve">-based perioperative </w:t>
      </w:r>
      <w:proofErr w:type="spellStart"/>
      <w:r w:rsidR="005334B7" w:rsidRPr="00A93284">
        <w:rPr>
          <w:rFonts w:ascii="Book Antiqua" w:hAnsi="Book Antiqua" w:cs="Arial"/>
          <w:lang w:val="en-US"/>
        </w:rPr>
        <w:t>anticoagulatory</w:t>
      </w:r>
      <w:proofErr w:type="spellEnd"/>
      <w:r w:rsidR="005334B7" w:rsidRPr="00A93284">
        <w:rPr>
          <w:rFonts w:ascii="Book Antiqua" w:hAnsi="Book Antiqua" w:cs="Arial"/>
          <w:lang w:val="en-US"/>
        </w:rPr>
        <w:t xml:space="preserve"> regimen and successful kidney </w:t>
      </w:r>
      <w:r w:rsidR="00A4081F" w:rsidRPr="00A93284">
        <w:rPr>
          <w:rFonts w:ascii="Book Antiqua" w:hAnsi="Book Antiqua" w:cs="Arial"/>
          <w:lang w:val="en-US"/>
        </w:rPr>
        <w:t>transplantation, which</w:t>
      </w:r>
      <w:r w:rsidR="005334B7" w:rsidRPr="00A93284">
        <w:rPr>
          <w:rFonts w:ascii="Book Antiqua" w:hAnsi="Book Antiqua" w:cs="Arial"/>
          <w:lang w:val="en-US"/>
        </w:rPr>
        <w:t xml:space="preserve"> could serve as recommendation in cases of (suspected) HIT.</w:t>
      </w:r>
    </w:p>
    <w:p w14:paraId="26D28AE9" w14:textId="77777777" w:rsidR="00CA56EE" w:rsidRPr="00A93284" w:rsidRDefault="00CA56EE" w:rsidP="00950696">
      <w:pPr>
        <w:spacing w:line="360" w:lineRule="auto"/>
        <w:jc w:val="both"/>
        <w:rPr>
          <w:rFonts w:ascii="Book Antiqua" w:hAnsi="Book Antiqua" w:cs="Arial"/>
          <w:b/>
          <w:lang w:val="en-US"/>
        </w:rPr>
      </w:pPr>
    </w:p>
    <w:p w14:paraId="31FEAF22" w14:textId="48E90725" w:rsidR="00FE39A9" w:rsidRPr="00A93284" w:rsidRDefault="00F32FB9" w:rsidP="00950696">
      <w:pPr>
        <w:spacing w:line="360" w:lineRule="auto"/>
        <w:jc w:val="both"/>
        <w:rPr>
          <w:rFonts w:ascii="Book Antiqua" w:hAnsi="Book Antiqua" w:cs="Arial"/>
          <w:b/>
          <w:lang w:val="en-US"/>
        </w:rPr>
      </w:pPr>
      <w:r w:rsidRPr="00A93284">
        <w:rPr>
          <w:rFonts w:ascii="Book Antiqua" w:hAnsi="Book Antiqua" w:cs="Arial"/>
          <w:b/>
          <w:i/>
          <w:lang w:val="en-US"/>
        </w:rPr>
        <w:lastRenderedPageBreak/>
        <w:t>Liver transplantation</w:t>
      </w:r>
    </w:p>
    <w:p w14:paraId="4BBE9948" w14:textId="72A40CA0" w:rsidR="00C90253" w:rsidRPr="00A93284" w:rsidRDefault="005B5834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>Chronic end-stage liver disease is f</w:t>
      </w:r>
      <w:r w:rsidR="00C838E5" w:rsidRPr="00A93284">
        <w:rPr>
          <w:rFonts w:ascii="Book Antiqua" w:hAnsi="Book Antiqua" w:cs="Arial"/>
          <w:lang w:val="en-US"/>
        </w:rPr>
        <w:t>requently associated with coagu</w:t>
      </w:r>
      <w:r w:rsidRPr="00A93284">
        <w:rPr>
          <w:rFonts w:ascii="Book Antiqua" w:hAnsi="Book Antiqua" w:cs="Arial"/>
          <w:lang w:val="en-US"/>
        </w:rPr>
        <w:t>l</w:t>
      </w:r>
      <w:r w:rsidR="00C838E5" w:rsidRPr="00A93284">
        <w:rPr>
          <w:rFonts w:ascii="Book Antiqua" w:hAnsi="Book Antiqua" w:cs="Arial"/>
          <w:lang w:val="en-US"/>
        </w:rPr>
        <w:t>a</w:t>
      </w:r>
      <w:r w:rsidRPr="00A93284">
        <w:rPr>
          <w:rFonts w:ascii="Book Antiqua" w:hAnsi="Book Antiqua" w:cs="Arial"/>
          <w:lang w:val="en-US"/>
        </w:rPr>
        <w:t>tion disorders and secondary thrombocytopenia due to portal</w:t>
      </w:r>
      <w:r w:rsidR="001E34A0" w:rsidRPr="00A93284">
        <w:rPr>
          <w:rFonts w:ascii="Book Antiqua" w:hAnsi="Book Antiqua" w:cs="Arial"/>
          <w:lang w:val="en-US"/>
        </w:rPr>
        <w:t xml:space="preserve"> hypertension and </w:t>
      </w:r>
      <w:proofErr w:type="spellStart"/>
      <w:r w:rsidR="001E34A0" w:rsidRPr="00A93284">
        <w:rPr>
          <w:rFonts w:ascii="Book Antiqua" w:hAnsi="Book Antiqua" w:cs="Arial"/>
          <w:lang w:val="en-US"/>
        </w:rPr>
        <w:t>hypersplenism</w:t>
      </w:r>
      <w:proofErr w:type="spellEnd"/>
      <w:r w:rsidR="009E3831" w:rsidRPr="00A93284">
        <w:rPr>
          <w:rFonts w:ascii="Book Antiqua" w:hAnsi="Book Antiqua" w:cs="Arial"/>
        </w:rPr>
        <w:fldChar w:fldCharType="begin"/>
      </w:r>
      <w:r w:rsidR="006B3D53" w:rsidRPr="00A93284">
        <w:rPr>
          <w:rFonts w:ascii="Book Antiqua" w:hAnsi="Book Antiqua" w:cs="Arial"/>
        </w:rPr>
        <w:instrText xml:space="preserve"> ADDIN EN.CITE &lt;EndNote&gt;&lt;Cite&gt;&lt;Author&gt;Poordad&lt;/Author&gt;&lt;Year&gt;2007&lt;/Year&gt;&lt;RecNum&gt;2501&lt;/RecNum&gt;&lt;DisplayText&gt;&lt;style face="superscript"&gt;[54]&lt;/style&gt;&lt;/DisplayText&gt;&lt;record&gt;&lt;rec-number&gt;2501&lt;/rec-number&gt;&lt;foreign-keys&gt;&lt;key app="EN" db-id="vrpz25a9yx50wue5ewzxtvdefftw99wpssad" timestamp="1433791360"&gt;2501&lt;/key&gt;&lt;/foreign-keys&gt;&lt;ref-type name="Journal Article"&gt;17&lt;/ref-type&gt;&lt;contributors&gt;&lt;authors&gt;&lt;author&gt;Poordad, F.&lt;/author&gt;&lt;/authors&gt;&lt;/contributors&gt;&lt;auth-address&gt;Cedars-Sinai Medical Center, Center for Liver Disease and Transplantation, Los Angeles, CA 90048, USA. fred.poordad@cshs.org&lt;/auth-address&gt;&lt;titles&gt;&lt;title&gt;Review article: thrombocytopenia in chronic liver disease&lt;/title&gt;&lt;secondary-title&gt;Aliment Pharmacol Ther&lt;/secondary-title&gt;&lt;alt-title&gt;Alimentary pharmacology &amp;amp; therapeutics&lt;/alt-title&gt;&lt;/titles&gt;&lt;periodical&gt;&lt;full-title&gt;Aliment Pharmacol Ther&lt;/full-title&gt;&lt;abbr-1&gt;Alimentary pharmacology &amp;amp; therapeutics&lt;/abbr-1&gt;&lt;/periodical&gt;&lt;alt-periodical&gt;&lt;full-title&gt;Aliment Pharmacol Ther&lt;/full-title&gt;&lt;abbr-1&gt;Alimentary pharmacology &amp;amp; therapeutics&lt;/abbr-1&gt;&lt;/alt-periodical&gt;&lt;pages&gt;5-11&lt;/pages&gt;&lt;volume&gt;26 Suppl 1&lt;/volume&gt;&lt;keywords&gt;&lt;keyword&gt;Blood Coagulation Disorders&lt;/keyword&gt;&lt;keyword&gt;Chronic Disease&lt;/keyword&gt;&lt;keyword&gt;Humans&lt;/keyword&gt;&lt;keyword&gt;Liver Diseases/*complications&lt;/keyword&gt;&lt;keyword&gt;Patient Care Management/*economics&lt;/keyword&gt;&lt;keyword&gt;Platelet Count&lt;/keyword&gt;&lt;keyword&gt;Platelet Transfusion&lt;/keyword&gt;&lt;keyword&gt;Thrombocytopenia/*etiology/therapy&lt;/keyword&gt;&lt;keyword&gt;Thrombopoietin/metabolism&lt;/keyword&gt;&lt;/keywords&gt;&lt;dates&gt;&lt;year&gt;2007&lt;/year&gt;&lt;pub-dates&gt;&lt;date&gt;Nov&lt;/date&gt;&lt;/pub-dates&gt;&lt;/dates&gt;&lt;isbn&gt;0269-2813 (Print)&amp;#xD;0269-2813 (Linking)&lt;/isbn&gt;&lt;accession-num&gt;17958514&lt;/accession-num&gt;&lt;urls&gt;&lt;related-urls&gt;&lt;url&gt;http://www.ncbi.nlm.nih.gov/pubmed/17958514&lt;/url&gt;&lt;/related-urls&gt;&lt;/urls&gt;&lt;electronic-resource-num&gt;10.1111/j.1365-2036.2007.03510.x&lt;/electronic-resource-num&gt;&lt;/record&gt;&lt;/Cite&gt;&lt;/EndNote&gt;</w:instrText>
      </w:r>
      <w:r w:rsidR="009E3831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54]</w:t>
      </w:r>
      <w:r w:rsidR="009E3831" w:rsidRPr="00A93284">
        <w:rPr>
          <w:rFonts w:ascii="Book Antiqua" w:hAnsi="Book Antiqua" w:cs="Arial"/>
        </w:rPr>
        <w:fldChar w:fldCharType="end"/>
      </w:r>
      <w:r w:rsidR="009E3831" w:rsidRPr="00A93284">
        <w:rPr>
          <w:rFonts w:ascii="Book Antiqua" w:hAnsi="Book Antiqua" w:cs="Arial"/>
          <w:lang w:val="en-US"/>
        </w:rPr>
        <w:t>.</w:t>
      </w:r>
      <w:r w:rsidRPr="00A93284">
        <w:rPr>
          <w:rFonts w:ascii="Book Antiqua" w:hAnsi="Book Antiqua" w:cs="Arial"/>
          <w:lang w:val="en-US"/>
        </w:rPr>
        <w:t xml:space="preserve"> </w:t>
      </w:r>
      <w:r w:rsidR="00B735AE" w:rsidRPr="00A93284">
        <w:rPr>
          <w:rFonts w:ascii="Book Antiqua" w:hAnsi="Book Antiqua" w:cs="Arial"/>
          <w:lang w:val="en-US"/>
        </w:rPr>
        <w:t>T</w:t>
      </w:r>
      <w:r w:rsidRPr="00A93284">
        <w:rPr>
          <w:rFonts w:ascii="Book Antiqua" w:hAnsi="Book Antiqua" w:cs="Arial"/>
          <w:lang w:val="en-US"/>
        </w:rPr>
        <w:t>h</w:t>
      </w:r>
      <w:r w:rsidR="00CB2839" w:rsidRPr="00A93284">
        <w:rPr>
          <w:rFonts w:ascii="Book Antiqua" w:hAnsi="Book Antiqua" w:cs="Arial"/>
          <w:lang w:val="en-US"/>
        </w:rPr>
        <w:t>ese</w:t>
      </w:r>
      <w:r w:rsidRPr="00A93284">
        <w:rPr>
          <w:rFonts w:ascii="Book Antiqua" w:hAnsi="Book Antiqua" w:cs="Arial"/>
          <w:lang w:val="en-US"/>
        </w:rPr>
        <w:t xml:space="preserve"> preexisting disorder</w:t>
      </w:r>
      <w:r w:rsidR="00CB2839" w:rsidRPr="00A93284">
        <w:rPr>
          <w:rFonts w:ascii="Book Antiqua" w:hAnsi="Book Antiqua" w:cs="Arial"/>
          <w:lang w:val="en-US"/>
        </w:rPr>
        <w:t>s</w:t>
      </w:r>
      <w:r w:rsidR="00B735AE" w:rsidRPr="00A93284">
        <w:rPr>
          <w:rFonts w:ascii="Book Antiqua" w:hAnsi="Book Antiqua" w:cs="Arial"/>
          <w:lang w:val="en-US"/>
        </w:rPr>
        <w:t xml:space="preserve"> in liver transplant candidates make</w:t>
      </w:r>
      <w:r w:rsidRPr="00A93284">
        <w:rPr>
          <w:rFonts w:ascii="Book Antiqua" w:hAnsi="Book Antiqua" w:cs="Arial"/>
          <w:lang w:val="en-US"/>
        </w:rPr>
        <w:t xml:space="preserve"> </w:t>
      </w:r>
      <w:r w:rsidR="00B735AE" w:rsidRPr="00A93284">
        <w:rPr>
          <w:rFonts w:ascii="Book Antiqua" w:hAnsi="Book Antiqua" w:cs="Arial"/>
          <w:lang w:val="en-US"/>
        </w:rPr>
        <w:t xml:space="preserve">clinical </w:t>
      </w:r>
      <w:r w:rsidR="008E3080" w:rsidRPr="00A93284">
        <w:rPr>
          <w:rFonts w:ascii="Book Antiqua" w:hAnsi="Book Antiqua" w:cs="Arial"/>
          <w:lang w:val="en-US"/>
        </w:rPr>
        <w:t>recognition of HIT</w:t>
      </w:r>
      <w:r w:rsidR="00B735AE" w:rsidRPr="00A93284">
        <w:rPr>
          <w:rFonts w:ascii="Book Antiqua" w:hAnsi="Book Antiqua" w:cs="Arial"/>
          <w:lang w:val="en-US"/>
        </w:rPr>
        <w:t xml:space="preserve"> difficult </w:t>
      </w:r>
      <w:r w:rsidR="00ED0950" w:rsidRPr="00A93284">
        <w:rPr>
          <w:rFonts w:ascii="Book Antiqua" w:hAnsi="Book Antiqua" w:cs="Arial"/>
          <w:lang w:val="en-US"/>
        </w:rPr>
        <w:t>because</w:t>
      </w:r>
      <w:r w:rsidR="00B735AE" w:rsidRPr="00A93284">
        <w:rPr>
          <w:rFonts w:ascii="Book Antiqua" w:hAnsi="Book Antiqua" w:cs="Arial"/>
          <w:lang w:val="en-US"/>
        </w:rPr>
        <w:t xml:space="preserve"> </w:t>
      </w:r>
      <w:r w:rsidR="00ED0950" w:rsidRPr="00A93284">
        <w:rPr>
          <w:rFonts w:ascii="Book Antiqua" w:hAnsi="Book Antiqua" w:cs="Arial"/>
          <w:lang w:val="en-US"/>
        </w:rPr>
        <w:t>a</w:t>
      </w:r>
      <w:r w:rsidR="00B735AE" w:rsidRPr="00A93284">
        <w:rPr>
          <w:rFonts w:ascii="Book Antiqua" w:hAnsi="Book Antiqua" w:cs="Arial"/>
          <w:lang w:val="en-US"/>
        </w:rPr>
        <w:t xml:space="preserve"> significant d</w:t>
      </w:r>
      <w:r w:rsidR="008F037E" w:rsidRPr="00A93284">
        <w:rPr>
          <w:rFonts w:ascii="Book Antiqua" w:hAnsi="Book Antiqua" w:cs="Arial"/>
          <w:lang w:val="en-US"/>
        </w:rPr>
        <w:t xml:space="preserve">rop </w:t>
      </w:r>
      <w:r w:rsidR="008E3080" w:rsidRPr="00A93284">
        <w:rPr>
          <w:rFonts w:ascii="Book Antiqua" w:hAnsi="Book Antiqua" w:cs="Arial"/>
          <w:lang w:val="en-US"/>
        </w:rPr>
        <w:t>in</w:t>
      </w:r>
      <w:r w:rsidR="004C1C56" w:rsidRPr="00A93284">
        <w:rPr>
          <w:rFonts w:ascii="Book Antiqua" w:hAnsi="Book Antiqua" w:cs="Arial"/>
          <w:lang w:val="en-US"/>
        </w:rPr>
        <w:t xml:space="preserve"> the</w:t>
      </w:r>
      <w:r w:rsidR="008E3080" w:rsidRPr="00A93284">
        <w:rPr>
          <w:rFonts w:ascii="Book Antiqua" w:hAnsi="Book Antiqua" w:cs="Arial"/>
          <w:lang w:val="en-US"/>
        </w:rPr>
        <w:t xml:space="preserve"> platelet count </w:t>
      </w:r>
      <w:r w:rsidR="008F037E" w:rsidRPr="00A93284">
        <w:rPr>
          <w:rFonts w:ascii="Book Antiqua" w:hAnsi="Book Antiqua" w:cs="Arial"/>
          <w:lang w:val="en-US"/>
        </w:rPr>
        <w:t>according to the 4Ts system</w:t>
      </w:r>
      <w:r w:rsidR="00E855BD" w:rsidRPr="00A93284">
        <w:rPr>
          <w:rFonts w:ascii="Book Antiqua" w:eastAsia="宋体" w:hAnsi="Book Antiqua" w:cs="Arial"/>
          <w:lang w:val="en-US" w:eastAsia="zh-CN"/>
        </w:rPr>
        <w:t>’</w:t>
      </w:r>
      <w:r w:rsidR="008F037E" w:rsidRPr="00A93284">
        <w:rPr>
          <w:rFonts w:ascii="Book Antiqua" w:hAnsi="Book Antiqua" w:cs="Arial"/>
          <w:lang w:val="en-US"/>
        </w:rPr>
        <w:t xml:space="preserve">s definition </w:t>
      </w:r>
      <w:r w:rsidR="00B735AE" w:rsidRPr="00A93284">
        <w:rPr>
          <w:rFonts w:ascii="Book Antiqua" w:hAnsi="Book Antiqua" w:cs="Arial"/>
          <w:lang w:val="en-US"/>
        </w:rPr>
        <w:t>te</w:t>
      </w:r>
      <w:r w:rsidR="00ED0950" w:rsidRPr="00A93284">
        <w:rPr>
          <w:rFonts w:ascii="Book Antiqua" w:hAnsi="Book Antiqua" w:cs="Arial"/>
          <w:lang w:val="en-US"/>
        </w:rPr>
        <w:t>nds to be rather small when the</w:t>
      </w:r>
      <w:r w:rsidR="00B735AE" w:rsidRPr="00A93284">
        <w:rPr>
          <w:rFonts w:ascii="Book Antiqua" w:hAnsi="Book Antiqua" w:cs="Arial"/>
          <w:lang w:val="en-US"/>
        </w:rPr>
        <w:t xml:space="preserve"> baseline value is already reduced</w:t>
      </w:r>
      <w:r w:rsidR="003D3BE2" w:rsidRPr="00A93284">
        <w:rPr>
          <w:rFonts w:ascii="Book Antiqua" w:hAnsi="Book Antiqua" w:cs="Arial"/>
          <w:lang w:val="en-US"/>
        </w:rPr>
        <w:t xml:space="preserve"> below the </w:t>
      </w:r>
      <w:r w:rsidR="00ED0950" w:rsidRPr="00A93284">
        <w:rPr>
          <w:rFonts w:ascii="Book Antiqua" w:hAnsi="Book Antiqua" w:cs="Arial"/>
          <w:lang w:val="en-US"/>
        </w:rPr>
        <w:t>normal range.</w:t>
      </w:r>
      <w:r w:rsidR="003D3BE2" w:rsidRPr="00A93284">
        <w:rPr>
          <w:rFonts w:ascii="Book Antiqua" w:hAnsi="Book Antiqua" w:cs="Arial"/>
          <w:lang w:val="en-US"/>
        </w:rPr>
        <w:t xml:space="preserve"> </w:t>
      </w:r>
      <w:r w:rsidR="008F037E" w:rsidRPr="00A93284">
        <w:rPr>
          <w:rFonts w:ascii="Book Antiqua" w:hAnsi="Book Antiqua" w:cs="Arial"/>
          <w:lang w:val="en-US"/>
        </w:rPr>
        <w:t xml:space="preserve">This is why </w:t>
      </w:r>
      <w:r w:rsidR="009E3831" w:rsidRPr="00A93284">
        <w:rPr>
          <w:rFonts w:ascii="Book Antiqua" w:hAnsi="Book Antiqua" w:cs="Arial"/>
          <w:lang w:val="en-US"/>
        </w:rPr>
        <w:t xml:space="preserve">a </w:t>
      </w:r>
      <w:r w:rsidR="003D3BE2" w:rsidRPr="00A93284">
        <w:rPr>
          <w:rFonts w:ascii="Book Antiqua" w:hAnsi="Book Antiqua" w:cs="Arial"/>
          <w:lang w:val="en-US"/>
        </w:rPr>
        <w:t xml:space="preserve">reactive thrombocytopenia </w:t>
      </w:r>
      <w:r w:rsidR="008F037E" w:rsidRPr="00A93284">
        <w:rPr>
          <w:rFonts w:ascii="Book Antiqua" w:hAnsi="Book Antiqua" w:cs="Arial"/>
          <w:lang w:val="en-US"/>
        </w:rPr>
        <w:t xml:space="preserve">in the postoperative course of a liver transplant recipient </w:t>
      </w:r>
      <w:r w:rsidR="00523EE6" w:rsidRPr="00A93284">
        <w:rPr>
          <w:rFonts w:ascii="Book Antiqua" w:hAnsi="Book Antiqua" w:cs="Arial"/>
          <w:lang w:val="en-US"/>
        </w:rPr>
        <w:t xml:space="preserve">may </w:t>
      </w:r>
      <w:r w:rsidR="003D3BE2" w:rsidRPr="00A93284">
        <w:rPr>
          <w:rFonts w:ascii="Book Antiqua" w:hAnsi="Book Antiqua" w:cs="Arial"/>
          <w:lang w:val="en-US"/>
        </w:rPr>
        <w:t>easily mislead the accountable physicians to assume HIT, prompt HIT testing, and impetuously change anticoagulation to a heparin-free protocol with al</w:t>
      </w:r>
      <w:r w:rsidR="00B708FC" w:rsidRPr="00A93284">
        <w:rPr>
          <w:rFonts w:ascii="Book Antiqua" w:hAnsi="Book Antiqua" w:cs="Arial"/>
          <w:lang w:val="en-US"/>
        </w:rPr>
        <w:t>l</w:t>
      </w:r>
      <w:r w:rsidR="003D3BE2" w:rsidRPr="00A93284">
        <w:rPr>
          <w:rFonts w:ascii="Book Antiqua" w:hAnsi="Book Antiqua" w:cs="Arial"/>
          <w:lang w:val="en-US"/>
        </w:rPr>
        <w:t xml:space="preserve"> its risks and side-effects.</w:t>
      </w:r>
      <w:r w:rsidR="00B708FC" w:rsidRPr="00A93284">
        <w:rPr>
          <w:rFonts w:ascii="Book Antiqua" w:hAnsi="Book Antiqua" w:cs="Arial"/>
          <w:lang w:val="en-US"/>
        </w:rPr>
        <w:t xml:space="preserve"> Therefore, </w:t>
      </w:r>
      <w:r w:rsidR="00EE34C8" w:rsidRPr="00A93284">
        <w:rPr>
          <w:rFonts w:ascii="Book Antiqua" w:hAnsi="Book Antiqua" w:cs="Arial"/>
          <w:lang w:val="en-US"/>
        </w:rPr>
        <w:t xml:space="preserve">the assessment of the </w:t>
      </w:r>
      <w:proofErr w:type="spellStart"/>
      <w:r w:rsidR="00EE34C8" w:rsidRPr="00A93284">
        <w:rPr>
          <w:rFonts w:ascii="Book Antiqua" w:hAnsi="Book Antiqua" w:cs="Arial"/>
          <w:lang w:val="en-US"/>
        </w:rPr>
        <w:t>clinicopathological</w:t>
      </w:r>
      <w:proofErr w:type="spellEnd"/>
      <w:r w:rsidR="00EE34C8" w:rsidRPr="00A93284">
        <w:rPr>
          <w:rFonts w:ascii="Book Antiqua" w:hAnsi="Book Antiqua" w:cs="Arial"/>
          <w:lang w:val="en-US"/>
        </w:rPr>
        <w:t xml:space="preserve"> syndrome of HIT is especially demanding in liver transplantation. Both clinical findings in recipients and published data have to be questioned carefully with regards to the correct adherence to the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="00EE34C8" w:rsidRPr="00A93284">
        <w:rPr>
          <w:rFonts w:ascii="Book Antiqua" w:hAnsi="Book Antiqua" w:cs="Arial"/>
          <w:lang w:val="en-US"/>
        </w:rPr>
        <w:t>classic</w:t>
      </w:r>
      <w:r w:rsidR="00E855BD" w:rsidRPr="00A93284">
        <w:rPr>
          <w:rFonts w:ascii="Book Antiqua" w:eastAsia="宋体" w:hAnsi="Book Antiqua" w:cs="Arial"/>
          <w:lang w:val="en-US" w:eastAsia="zh-CN"/>
        </w:rPr>
        <w:t xml:space="preserve">” </w:t>
      </w:r>
      <w:r w:rsidR="00EE34C8" w:rsidRPr="00A93284">
        <w:rPr>
          <w:rFonts w:ascii="Book Antiqua" w:hAnsi="Book Antiqua" w:cs="Arial"/>
          <w:lang w:val="en-US"/>
        </w:rPr>
        <w:t xml:space="preserve">definition of HIT to avoid </w:t>
      </w:r>
      <w:proofErr w:type="spellStart"/>
      <w:r w:rsidR="00EE34C8" w:rsidRPr="00A93284">
        <w:rPr>
          <w:rFonts w:ascii="Book Antiqua" w:hAnsi="Book Antiqua" w:cs="Arial"/>
          <w:lang w:val="en-US"/>
        </w:rPr>
        <w:t>overdiagnosis</w:t>
      </w:r>
      <w:proofErr w:type="spellEnd"/>
      <w:r w:rsidR="00EE34C8" w:rsidRPr="00A93284">
        <w:rPr>
          <w:rFonts w:ascii="Book Antiqua" w:hAnsi="Book Antiqua" w:cs="Arial"/>
          <w:lang w:val="en-US"/>
        </w:rPr>
        <w:t>.</w:t>
      </w:r>
    </w:p>
    <w:p w14:paraId="10BB8DA5" w14:textId="58725A08" w:rsidR="00994B1F" w:rsidRPr="00A93284" w:rsidRDefault="00C90253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In literature, three case reports and </w:t>
      </w:r>
      <w:r w:rsidR="001C0017" w:rsidRPr="00A93284">
        <w:rPr>
          <w:rFonts w:ascii="Book Antiqua" w:hAnsi="Book Antiqua" w:cs="Arial"/>
          <w:lang w:val="en-US"/>
        </w:rPr>
        <w:t>four</w:t>
      </w:r>
      <w:r w:rsidRPr="00A93284">
        <w:rPr>
          <w:rFonts w:ascii="Book Antiqua" w:hAnsi="Book Antiqua" w:cs="Arial"/>
          <w:lang w:val="en-US"/>
        </w:rPr>
        <w:t xml:space="preserve"> </w:t>
      </w:r>
      <w:r w:rsidR="00361EF4" w:rsidRPr="00A93284">
        <w:rPr>
          <w:rFonts w:ascii="Book Antiqua" w:hAnsi="Book Antiqua" w:cs="Arial"/>
          <w:lang w:val="en-US"/>
        </w:rPr>
        <w:t>studies have been published within this field</w:t>
      </w:r>
      <w:r w:rsidR="000A4C99" w:rsidRPr="00A93284">
        <w:rPr>
          <w:rFonts w:ascii="Book Antiqua" w:hAnsi="Book Antiqua" w:cs="Arial"/>
          <w:lang w:val="en-US"/>
        </w:rPr>
        <w:t xml:space="preserve"> so far</w:t>
      </w:r>
      <w:r w:rsidR="00361EF4" w:rsidRPr="00A93284">
        <w:rPr>
          <w:rFonts w:ascii="Book Antiqua" w:hAnsi="Book Antiqua" w:cs="Arial"/>
          <w:lang w:val="en-US"/>
        </w:rPr>
        <w:t>.</w:t>
      </w:r>
      <w:r w:rsidR="00243FA3" w:rsidRPr="00A93284">
        <w:rPr>
          <w:rFonts w:ascii="Book Antiqua" w:hAnsi="Book Antiqua" w:cs="Arial"/>
          <w:lang w:val="en-US"/>
        </w:rPr>
        <w:t xml:space="preserve"> </w:t>
      </w:r>
      <w:r w:rsidR="00DC0928" w:rsidRPr="00A93284">
        <w:rPr>
          <w:rFonts w:ascii="Book Antiqua" w:hAnsi="Book Antiqua" w:cs="Arial"/>
          <w:lang w:val="en-US"/>
        </w:rPr>
        <w:t>Unfortunately and a</w:t>
      </w:r>
      <w:r w:rsidR="00243FA3" w:rsidRPr="00A93284">
        <w:rPr>
          <w:rFonts w:ascii="Book Antiqua" w:hAnsi="Book Antiqua" w:cs="Arial"/>
          <w:lang w:val="en-US"/>
        </w:rPr>
        <w:t>s criticized before</w:t>
      </w:r>
      <w:r w:rsidR="00DC0928" w:rsidRPr="00A93284">
        <w:rPr>
          <w:rFonts w:ascii="Book Antiqua" w:hAnsi="Book Antiqua" w:cs="Arial"/>
          <w:lang w:val="en-US"/>
        </w:rPr>
        <w:t>,</w:t>
      </w:r>
      <w:r w:rsidR="00243FA3" w:rsidRPr="00A93284">
        <w:rPr>
          <w:rFonts w:ascii="Book Antiqua" w:hAnsi="Book Antiqua" w:cs="Arial"/>
          <w:lang w:val="en-US"/>
        </w:rPr>
        <w:t xml:space="preserve"> the inadequately implemented stepwise diagnostics and evidence of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="00243FA3" w:rsidRPr="00A93284">
        <w:rPr>
          <w:rFonts w:ascii="Book Antiqua" w:hAnsi="Book Antiqua" w:cs="Arial"/>
          <w:lang w:val="en-US"/>
        </w:rPr>
        <w:t>classic</w:t>
      </w:r>
      <w:r w:rsidR="00E855BD" w:rsidRPr="00A93284">
        <w:rPr>
          <w:rFonts w:ascii="Book Antiqua" w:eastAsia="宋体" w:hAnsi="Book Antiqua" w:cs="Arial"/>
          <w:lang w:val="en-US" w:eastAsia="zh-CN"/>
        </w:rPr>
        <w:t>”</w:t>
      </w:r>
      <w:r w:rsidR="001E34A0" w:rsidRPr="00A93284">
        <w:rPr>
          <w:rFonts w:ascii="Book Antiqua" w:hAnsi="Book Antiqua" w:cs="Arial"/>
          <w:lang w:val="en-US"/>
        </w:rPr>
        <w:t xml:space="preserve"> HIT</w:t>
      </w:r>
      <w:r w:rsidR="00690832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E1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E1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690832" w:rsidRPr="00A93284">
        <w:rPr>
          <w:rFonts w:ascii="Book Antiqua" w:hAnsi="Book Antiqua" w:cs="Arial"/>
        </w:rPr>
      </w:r>
      <w:r w:rsidR="00690832" w:rsidRPr="00A93284">
        <w:rPr>
          <w:rFonts w:ascii="Book Antiqua" w:hAnsi="Book Antiqua" w:cs="Arial"/>
        </w:rPr>
        <w:fldChar w:fldCharType="separate"/>
      </w:r>
      <w:r w:rsidR="00E855BD" w:rsidRPr="00A93284">
        <w:rPr>
          <w:rFonts w:ascii="Book Antiqua" w:hAnsi="Book Antiqua" w:cs="Arial"/>
          <w:noProof/>
          <w:vertAlign w:val="superscript"/>
        </w:rPr>
        <w:t>[15,</w:t>
      </w:r>
      <w:r w:rsidR="006B3D53" w:rsidRPr="00A93284">
        <w:rPr>
          <w:rFonts w:ascii="Book Antiqua" w:hAnsi="Book Antiqua" w:cs="Arial"/>
          <w:noProof/>
          <w:vertAlign w:val="superscript"/>
        </w:rPr>
        <w:t>16]</w:t>
      </w:r>
      <w:r w:rsidR="00690832" w:rsidRPr="00A93284">
        <w:rPr>
          <w:rFonts w:ascii="Book Antiqua" w:hAnsi="Book Antiqua" w:cs="Arial"/>
        </w:rPr>
        <w:fldChar w:fldCharType="end"/>
      </w:r>
      <w:r w:rsidR="00690832" w:rsidRPr="00A93284">
        <w:rPr>
          <w:rFonts w:ascii="Book Antiqua" w:hAnsi="Book Antiqua" w:cs="Arial"/>
          <w:lang w:val="en-US"/>
        </w:rPr>
        <w:t xml:space="preserve"> </w:t>
      </w:r>
      <w:r w:rsidR="00243FA3" w:rsidRPr="00A93284">
        <w:rPr>
          <w:rFonts w:ascii="Book Antiqua" w:hAnsi="Book Antiqua" w:cs="Arial"/>
          <w:lang w:val="en-US"/>
        </w:rPr>
        <w:t>displays a substantial problem in interpretation of the results from these data.</w:t>
      </w:r>
      <w:r w:rsidR="00361EF4" w:rsidRPr="00A93284">
        <w:rPr>
          <w:rFonts w:ascii="Book Antiqua" w:hAnsi="Book Antiqua" w:cs="Arial"/>
          <w:lang w:val="en-US"/>
        </w:rPr>
        <w:t xml:space="preserve"> </w:t>
      </w:r>
      <w:r w:rsidR="006C236E" w:rsidRPr="00A93284">
        <w:rPr>
          <w:rFonts w:ascii="Book Antiqua" w:hAnsi="Book Antiqua" w:cs="Arial"/>
          <w:lang w:val="en-US"/>
        </w:rPr>
        <w:t xml:space="preserve">All three case reports concern liver </w:t>
      </w:r>
      <w:proofErr w:type="gramStart"/>
      <w:r w:rsidR="006C236E" w:rsidRPr="00A93284">
        <w:rPr>
          <w:rFonts w:ascii="Book Antiqua" w:hAnsi="Book Antiqua" w:cs="Arial"/>
          <w:lang w:val="en-US"/>
        </w:rPr>
        <w:t>transplant</w:t>
      </w:r>
      <w:proofErr w:type="gramEnd"/>
      <w:r w:rsidR="006C236E" w:rsidRPr="00A93284">
        <w:rPr>
          <w:rFonts w:ascii="Book Antiqua" w:hAnsi="Book Antiqua" w:cs="Arial"/>
          <w:lang w:val="en-US"/>
        </w:rPr>
        <w:t xml:space="preserve"> recipients with a history of </w:t>
      </w:r>
      <w:r w:rsidR="00826B3B" w:rsidRPr="00A93284">
        <w:rPr>
          <w:rFonts w:ascii="Book Antiqua" w:hAnsi="Book Antiqua" w:cs="Arial"/>
          <w:lang w:val="en-US"/>
        </w:rPr>
        <w:t>anti-PF4/heparin</w:t>
      </w:r>
      <w:r w:rsidR="001E34A0" w:rsidRPr="00A93284">
        <w:rPr>
          <w:rFonts w:ascii="Book Antiqua" w:hAnsi="Book Antiqua" w:cs="Arial"/>
          <w:lang w:val="en-US"/>
        </w:rPr>
        <w:t xml:space="preserve"> antibody seroconversion</w:t>
      </w:r>
      <w:r w:rsidR="006C236E" w:rsidRPr="00A93284">
        <w:rPr>
          <w:rFonts w:ascii="Book Antiqua" w:hAnsi="Book Antiqua" w:cs="Arial"/>
        </w:rPr>
        <w:fldChar w:fldCharType="begin">
          <w:fldData xml:space="preserve">PEVuZE5vdGU+PENpdGU+PEF1dGhvcj5CaWFnaW9uaTwvQXV0aG9yPjxZZWFyPjIwMTM8L1llYXI+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CaWFnaW9uaTwvQXV0aG9yPjxZZWFyPjIwMTM8L1llYXI+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6C236E" w:rsidRPr="00A93284">
        <w:rPr>
          <w:rFonts w:ascii="Book Antiqua" w:hAnsi="Book Antiqua" w:cs="Arial"/>
        </w:rPr>
      </w:r>
      <w:r w:rsidR="006C236E" w:rsidRPr="00A93284">
        <w:rPr>
          <w:rFonts w:ascii="Book Antiqua" w:hAnsi="Book Antiqua" w:cs="Arial"/>
        </w:rPr>
        <w:fldChar w:fldCharType="separate"/>
      </w:r>
      <w:r w:rsidR="00E855BD" w:rsidRPr="00A93284">
        <w:rPr>
          <w:rFonts w:ascii="Book Antiqua" w:hAnsi="Book Antiqua" w:cs="Arial"/>
          <w:noProof/>
          <w:vertAlign w:val="superscript"/>
        </w:rPr>
        <w:t>[55,</w:t>
      </w:r>
      <w:r w:rsidR="006B3D53" w:rsidRPr="00A93284">
        <w:rPr>
          <w:rFonts w:ascii="Book Antiqua" w:hAnsi="Book Antiqua" w:cs="Arial"/>
          <w:noProof/>
          <w:vertAlign w:val="superscript"/>
        </w:rPr>
        <w:t>56]</w:t>
      </w:r>
      <w:r w:rsidR="006C236E" w:rsidRPr="00A93284">
        <w:rPr>
          <w:rFonts w:ascii="Book Antiqua" w:hAnsi="Book Antiqua" w:cs="Arial"/>
        </w:rPr>
        <w:fldChar w:fldCharType="end"/>
      </w:r>
      <w:r w:rsidR="001E34A0" w:rsidRPr="00A93284">
        <w:rPr>
          <w:rFonts w:ascii="Book Antiqua" w:hAnsi="Book Antiqua" w:cs="Arial"/>
          <w:lang w:val="en-US"/>
        </w:rPr>
        <w:t xml:space="preserve"> or proven HIT</w:t>
      </w:r>
      <w:r w:rsidR="006C236E" w:rsidRPr="00A93284">
        <w:rPr>
          <w:rFonts w:ascii="Book Antiqua" w:hAnsi="Book Antiqua" w:cs="Arial"/>
        </w:rPr>
        <w:fldChar w:fldCharType="begin">
          <w:fldData xml:space="preserve">PEVuZE5vdGU+PENpdGU+PEF1dGhvcj5GcmV0c2NobmVyPC9BdXRob3I+PFllYXI+MjAwNTwvWWVh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GcmV0c2NobmVyPC9BdXRob3I+PFllYXI+MjAwNTwvWWVh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6C236E" w:rsidRPr="00A93284">
        <w:rPr>
          <w:rFonts w:ascii="Book Antiqua" w:hAnsi="Book Antiqua" w:cs="Arial"/>
        </w:rPr>
      </w:r>
      <w:r w:rsidR="006C236E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57]</w:t>
      </w:r>
      <w:r w:rsidR="006C236E" w:rsidRPr="00A93284">
        <w:rPr>
          <w:rFonts w:ascii="Book Antiqua" w:hAnsi="Book Antiqua" w:cs="Arial"/>
        </w:rPr>
        <w:fldChar w:fldCharType="end"/>
      </w:r>
      <w:r w:rsidR="006C236E" w:rsidRPr="00A93284">
        <w:rPr>
          <w:rFonts w:ascii="Book Antiqua" w:hAnsi="Book Antiqua" w:cs="Arial"/>
          <w:lang w:val="en-US"/>
        </w:rPr>
        <w:t xml:space="preserve"> before transplantation.</w:t>
      </w:r>
      <w:r w:rsidR="00994B1F" w:rsidRPr="00A93284">
        <w:rPr>
          <w:rFonts w:ascii="Book Antiqua" w:hAnsi="Book Antiqua" w:cs="Arial"/>
          <w:lang w:val="en-US"/>
        </w:rPr>
        <w:t xml:space="preserve"> </w:t>
      </w:r>
      <w:r w:rsidR="009925FF" w:rsidRPr="00A93284">
        <w:rPr>
          <w:rFonts w:ascii="Book Antiqua" w:hAnsi="Book Antiqua" w:cs="Arial"/>
          <w:lang w:val="en-US"/>
        </w:rPr>
        <w:t>In these reports n</w:t>
      </w:r>
      <w:r w:rsidR="00994B1F" w:rsidRPr="00A93284">
        <w:rPr>
          <w:rFonts w:ascii="Book Antiqua" w:hAnsi="Book Antiqua" w:cs="Arial"/>
          <w:lang w:val="en-US"/>
        </w:rPr>
        <w:t xml:space="preserve">o data </w:t>
      </w:r>
      <w:r w:rsidR="009925FF" w:rsidRPr="00A93284">
        <w:rPr>
          <w:rFonts w:ascii="Book Antiqua" w:hAnsi="Book Antiqua" w:cs="Arial"/>
          <w:lang w:val="en-US"/>
        </w:rPr>
        <w:t xml:space="preserve">are </w:t>
      </w:r>
      <w:r w:rsidR="00826B3B" w:rsidRPr="00A93284">
        <w:rPr>
          <w:rFonts w:ascii="Book Antiqua" w:hAnsi="Book Antiqua" w:cs="Arial"/>
          <w:lang w:val="en-US"/>
        </w:rPr>
        <w:t>available regarding</w:t>
      </w:r>
      <w:r w:rsidR="00994B1F" w:rsidRPr="00A93284">
        <w:rPr>
          <w:rFonts w:ascii="Book Antiqua" w:hAnsi="Book Antiqua" w:cs="Arial"/>
          <w:lang w:val="en-US"/>
        </w:rPr>
        <w:t xml:space="preserve"> HIT-antibodies after transplant.</w:t>
      </w:r>
      <w:r w:rsidR="005B3CB4" w:rsidRPr="00A93284">
        <w:rPr>
          <w:rFonts w:ascii="Book Antiqua" w:hAnsi="Book Antiqua" w:cs="Arial"/>
          <w:lang w:val="en-US"/>
        </w:rPr>
        <w:t xml:space="preserve"> </w:t>
      </w:r>
    </w:p>
    <w:p w14:paraId="61CCB517" w14:textId="3FF95ACF" w:rsidR="00494859" w:rsidRPr="00A93284" w:rsidRDefault="005A402D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Amongst the comprehensive studies on postoperative HIT-antibodies after liver transplant </w:t>
      </w:r>
      <w:r w:rsidR="00FE1E95" w:rsidRPr="00A93284">
        <w:rPr>
          <w:rFonts w:ascii="Book Antiqua" w:hAnsi="Book Antiqua" w:cs="Arial"/>
          <w:lang w:val="en-US"/>
        </w:rPr>
        <w:t>a</w:t>
      </w:r>
      <w:r w:rsidRPr="00A93284">
        <w:rPr>
          <w:rFonts w:ascii="Book Antiqua" w:hAnsi="Book Antiqua" w:cs="Arial"/>
          <w:lang w:val="en-US"/>
        </w:rPr>
        <w:t xml:space="preserve"> </w:t>
      </w:r>
      <w:r w:rsidR="00E34E9C" w:rsidRPr="00A93284">
        <w:rPr>
          <w:rFonts w:ascii="Book Antiqua" w:hAnsi="Book Antiqua" w:cs="Arial"/>
          <w:lang w:val="en-US"/>
        </w:rPr>
        <w:t xml:space="preserve">retrospective </w:t>
      </w:r>
      <w:r w:rsidRPr="00A93284">
        <w:rPr>
          <w:rFonts w:ascii="Book Antiqua" w:hAnsi="Book Antiqua" w:cs="Arial"/>
          <w:lang w:val="en-US"/>
        </w:rPr>
        <w:t xml:space="preserve">study </w:t>
      </w:r>
      <w:r w:rsidR="00E34E9C" w:rsidRPr="00A93284">
        <w:rPr>
          <w:rFonts w:ascii="Book Antiqua" w:hAnsi="Book Antiqua" w:cs="Arial"/>
          <w:lang w:val="en-US"/>
        </w:rPr>
        <w:t xml:space="preserve">on 205 recipients </w:t>
      </w:r>
      <w:r w:rsidRPr="00A93284">
        <w:rPr>
          <w:rFonts w:ascii="Book Antiqua" w:hAnsi="Book Antiqua" w:cs="Arial"/>
          <w:lang w:val="en-US"/>
        </w:rPr>
        <w:t xml:space="preserve">revealed </w:t>
      </w:r>
      <w:r w:rsidR="00E34E9C" w:rsidRPr="00A93284">
        <w:rPr>
          <w:rFonts w:ascii="Book Antiqua" w:hAnsi="Book Antiqua" w:cs="Arial"/>
          <w:lang w:val="en-US"/>
        </w:rPr>
        <w:t>only 1.95%</w:t>
      </w:r>
      <w:r w:rsidRPr="00A93284">
        <w:rPr>
          <w:rFonts w:ascii="Book Antiqua" w:hAnsi="Book Antiqua" w:cs="Arial"/>
          <w:lang w:val="en-US"/>
        </w:rPr>
        <w:t xml:space="preserve"> </w:t>
      </w:r>
      <w:r w:rsidR="00826B3B" w:rsidRPr="00A93284">
        <w:rPr>
          <w:rFonts w:ascii="Book Antiqua" w:hAnsi="Book Antiqua" w:cs="Arial"/>
          <w:lang w:val="en-US"/>
        </w:rPr>
        <w:t>anti-PF4/heparin</w:t>
      </w:r>
      <w:r w:rsidR="00E34E9C" w:rsidRPr="00A93284">
        <w:rPr>
          <w:rFonts w:ascii="Book Antiqua" w:hAnsi="Book Antiqua" w:cs="Arial"/>
          <w:lang w:val="en-US"/>
        </w:rPr>
        <w:t xml:space="preserve"> antibody positive (EIA) patients</w:t>
      </w:r>
      <w:r w:rsidR="00494859" w:rsidRPr="00A93284">
        <w:rPr>
          <w:rFonts w:ascii="Book Antiqua" w:hAnsi="Book Antiqua" w:cs="Arial"/>
          <w:lang w:val="en-US"/>
        </w:rPr>
        <w:t xml:space="preserve"> but information on the number of patients tested </w:t>
      </w:r>
      <w:r w:rsidR="00A16454" w:rsidRPr="00A93284">
        <w:rPr>
          <w:rFonts w:ascii="Book Antiqua" w:hAnsi="Book Antiqua" w:cs="Arial"/>
          <w:lang w:val="en-US"/>
        </w:rPr>
        <w:t>through</w:t>
      </w:r>
      <w:r w:rsidR="004C1C56" w:rsidRPr="00A93284">
        <w:rPr>
          <w:rFonts w:ascii="Book Antiqua" w:hAnsi="Book Antiqua" w:cs="Arial"/>
          <w:lang w:val="en-US"/>
        </w:rPr>
        <w:t xml:space="preserve"> EIA</w:t>
      </w:r>
      <w:r w:rsidR="008E3080" w:rsidRPr="00A93284">
        <w:rPr>
          <w:rFonts w:ascii="Book Antiqua" w:hAnsi="Book Antiqua" w:cs="Arial"/>
          <w:lang w:val="en-US"/>
        </w:rPr>
        <w:t xml:space="preserve"> </w:t>
      </w:r>
      <w:r w:rsidR="00494859" w:rsidRPr="00A93284">
        <w:rPr>
          <w:rFonts w:ascii="Book Antiqua" w:hAnsi="Book Antiqua" w:cs="Arial"/>
          <w:lang w:val="en-US"/>
        </w:rPr>
        <w:t>is missing</w:t>
      </w:r>
      <w:r w:rsidR="00FE1E95" w:rsidRPr="00A93284">
        <w:rPr>
          <w:rFonts w:ascii="Book Antiqua" w:hAnsi="Book Antiqua" w:cs="Arial"/>
        </w:rPr>
        <w:fldChar w:fldCharType="begin">
          <w:fldData xml:space="preserve">PEVuZE5vdGU+PENpdGU+PEF1dGhvcj5CYWNobWFubjwvQXV0aG9yPjxZZWFyPjIwMTE8L1llYXI+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CYWNobWFubjwvQXV0aG9yPjxZZWFyPjIwMTE8L1llYXI+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FE1E95" w:rsidRPr="00A93284">
        <w:rPr>
          <w:rFonts w:ascii="Book Antiqua" w:hAnsi="Book Antiqua" w:cs="Arial"/>
        </w:rPr>
      </w:r>
      <w:r w:rsidR="00FE1E95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58]</w:t>
      </w:r>
      <w:r w:rsidR="00FE1E95" w:rsidRPr="00A93284">
        <w:rPr>
          <w:rFonts w:ascii="Book Antiqua" w:hAnsi="Book Antiqua" w:cs="Arial"/>
        </w:rPr>
        <w:fldChar w:fldCharType="end"/>
      </w:r>
      <w:r w:rsidR="00E34E9C" w:rsidRPr="00A93284">
        <w:rPr>
          <w:rFonts w:ascii="Book Antiqua" w:hAnsi="Book Antiqua" w:cs="Arial"/>
          <w:lang w:val="en-US"/>
        </w:rPr>
        <w:t xml:space="preserve">. </w:t>
      </w:r>
      <w:r w:rsidR="00494859" w:rsidRPr="00A93284">
        <w:rPr>
          <w:rFonts w:ascii="Book Antiqua" w:hAnsi="Book Antiqua" w:cs="Arial"/>
          <w:lang w:val="en-US"/>
        </w:rPr>
        <w:t xml:space="preserve">No single case of HIT-associated thrombosis or thromboembolism was found </w:t>
      </w:r>
      <w:r w:rsidR="004C1C56" w:rsidRPr="00A93284">
        <w:rPr>
          <w:rFonts w:ascii="Book Antiqua" w:hAnsi="Book Antiqua" w:cs="Arial"/>
          <w:lang w:val="en-US"/>
        </w:rPr>
        <w:t xml:space="preserve">after liver transplantation </w:t>
      </w:r>
      <w:r w:rsidR="008E3080" w:rsidRPr="00A93284">
        <w:rPr>
          <w:rFonts w:ascii="Book Antiqua" w:hAnsi="Book Antiqua" w:cs="Arial"/>
          <w:lang w:val="en-US"/>
        </w:rPr>
        <w:t xml:space="preserve">in this study </w:t>
      </w:r>
      <w:r w:rsidR="00494859" w:rsidRPr="00A93284">
        <w:rPr>
          <w:rFonts w:ascii="Book Antiqua" w:hAnsi="Book Antiqua" w:cs="Arial"/>
          <w:lang w:val="en-US"/>
        </w:rPr>
        <w:t xml:space="preserve">though </w:t>
      </w:r>
      <w:r w:rsidR="00E34E9C" w:rsidRPr="00A93284">
        <w:rPr>
          <w:rFonts w:ascii="Book Antiqua" w:hAnsi="Book Antiqua" w:cs="Arial"/>
          <w:lang w:val="en-US"/>
        </w:rPr>
        <w:t xml:space="preserve">the definition of HIT rather meets a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="00E34E9C" w:rsidRPr="00A93284">
        <w:rPr>
          <w:rFonts w:ascii="Book Antiqua" w:hAnsi="Book Antiqua" w:cs="Arial"/>
          <w:lang w:val="en-US"/>
        </w:rPr>
        <w:t>liberal</w:t>
      </w:r>
      <w:r w:rsidR="00E855BD" w:rsidRPr="00A93284">
        <w:rPr>
          <w:rFonts w:ascii="Book Antiqua" w:eastAsia="宋体" w:hAnsi="Book Antiqua" w:cs="Arial"/>
          <w:lang w:val="en-US" w:eastAsia="zh-CN"/>
        </w:rPr>
        <w:t>”</w:t>
      </w:r>
      <w:r w:rsidR="00E34E9C" w:rsidRPr="00A93284">
        <w:rPr>
          <w:rFonts w:ascii="Book Antiqua" w:hAnsi="Book Antiqua" w:cs="Arial"/>
          <w:lang w:val="en-US"/>
        </w:rPr>
        <w:t xml:space="preserve"> definition of HIT compared to the sugg</w:t>
      </w:r>
      <w:r w:rsidR="00494859" w:rsidRPr="00A93284">
        <w:rPr>
          <w:rFonts w:ascii="Book Antiqua" w:hAnsi="Book Antiqua" w:cs="Arial"/>
          <w:lang w:val="en-US"/>
        </w:rPr>
        <w:t xml:space="preserve">ested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="00494859" w:rsidRPr="00A93284">
        <w:rPr>
          <w:rFonts w:ascii="Book Antiqua" w:hAnsi="Book Antiqua" w:cs="Arial"/>
          <w:lang w:val="en-US"/>
        </w:rPr>
        <w:t>classical</w:t>
      </w:r>
      <w:r w:rsidR="00E855BD" w:rsidRPr="00A93284">
        <w:rPr>
          <w:rFonts w:ascii="Book Antiqua" w:eastAsia="宋体" w:hAnsi="Book Antiqua" w:cs="Arial"/>
          <w:lang w:val="en-US" w:eastAsia="zh-CN"/>
        </w:rPr>
        <w:t>”</w:t>
      </w:r>
      <w:r w:rsidR="001E34A0" w:rsidRPr="00A93284">
        <w:rPr>
          <w:rFonts w:ascii="Book Antiqua" w:hAnsi="Book Antiqua" w:cs="Arial"/>
          <w:lang w:val="en-US"/>
        </w:rPr>
        <w:t xml:space="preserve"> iceberg model</w:t>
      </w:r>
      <w:r w:rsidR="00494859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cs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cs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494859" w:rsidRPr="00A93284">
        <w:rPr>
          <w:rFonts w:ascii="Book Antiqua" w:hAnsi="Book Antiqua" w:cs="Arial"/>
        </w:rPr>
      </w:r>
      <w:r w:rsidR="00494859" w:rsidRPr="00A93284">
        <w:rPr>
          <w:rFonts w:ascii="Book Antiqua" w:hAnsi="Book Antiqua" w:cs="Arial"/>
        </w:rPr>
        <w:fldChar w:fldCharType="separate"/>
      </w:r>
      <w:r w:rsidR="00E855BD" w:rsidRPr="00A93284">
        <w:rPr>
          <w:rFonts w:ascii="Book Antiqua" w:hAnsi="Book Antiqua" w:cs="Arial"/>
          <w:noProof/>
          <w:vertAlign w:val="superscript"/>
        </w:rPr>
        <w:t>[7,9-11,</w:t>
      </w:r>
      <w:r w:rsidR="006B3D53" w:rsidRPr="00A93284">
        <w:rPr>
          <w:rFonts w:ascii="Book Antiqua" w:hAnsi="Book Antiqua" w:cs="Arial"/>
          <w:noProof/>
          <w:vertAlign w:val="superscript"/>
        </w:rPr>
        <w:t>15]</w:t>
      </w:r>
      <w:r w:rsidR="00494859" w:rsidRPr="00A93284">
        <w:rPr>
          <w:rFonts w:ascii="Book Antiqua" w:hAnsi="Book Antiqua" w:cs="Arial"/>
        </w:rPr>
        <w:fldChar w:fldCharType="end"/>
      </w:r>
      <w:r w:rsidR="00E34E9C" w:rsidRPr="00A93284">
        <w:rPr>
          <w:rFonts w:ascii="Book Antiqua" w:hAnsi="Book Antiqua" w:cs="Arial"/>
          <w:lang w:val="en-US"/>
        </w:rPr>
        <w:t xml:space="preserve">. </w:t>
      </w:r>
    </w:p>
    <w:p w14:paraId="7061A062" w14:textId="19CA3035" w:rsidR="00FA35CD" w:rsidRPr="00A93284" w:rsidRDefault="0055403E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In a prospective series of 52 </w:t>
      </w:r>
      <w:r w:rsidR="00EB00D6" w:rsidRPr="00A93284">
        <w:rPr>
          <w:rFonts w:ascii="Book Antiqua" w:hAnsi="Book Antiqua" w:cs="Arial"/>
          <w:lang w:val="en-US"/>
        </w:rPr>
        <w:t xml:space="preserve">living donor </w:t>
      </w:r>
      <w:proofErr w:type="gramStart"/>
      <w:r w:rsidRPr="00A93284">
        <w:rPr>
          <w:rFonts w:ascii="Book Antiqua" w:hAnsi="Book Antiqua" w:cs="Arial"/>
          <w:lang w:val="en-US"/>
        </w:rPr>
        <w:t>liver</w:t>
      </w:r>
      <w:proofErr w:type="gramEnd"/>
      <w:r w:rsidRPr="00A93284">
        <w:rPr>
          <w:rFonts w:ascii="Book Antiqua" w:hAnsi="Book Antiqua" w:cs="Arial"/>
          <w:lang w:val="en-US"/>
        </w:rPr>
        <w:t xml:space="preserve"> transplant recipients, Kaneko </w:t>
      </w:r>
      <w:r w:rsidRPr="00A93284">
        <w:rPr>
          <w:rFonts w:ascii="Book Antiqua" w:hAnsi="Book Antiqua" w:cs="Arial"/>
          <w:i/>
          <w:lang w:val="en-US"/>
        </w:rPr>
        <w:t>et al</w:t>
      </w:r>
      <w:r w:rsidR="00361EF5" w:rsidRPr="00A93284">
        <w:rPr>
          <w:rFonts w:ascii="Book Antiqua" w:hAnsi="Book Antiqua" w:cs="Arial"/>
        </w:rPr>
        <w:fldChar w:fldCharType="begin">
          <w:fldData xml:space="preserve">PEVuZE5vdGU+PENpdGU+PEF1dGhvcj5LYW5la288L0F1dGhvcj48WWVhcj4yMDA4PC9ZZWFyPjxS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=
</w:fldData>
        </w:fldChar>
      </w:r>
      <w:r w:rsidR="00361EF5" w:rsidRPr="00A93284">
        <w:rPr>
          <w:rFonts w:ascii="Book Antiqua" w:hAnsi="Book Antiqua" w:cs="Arial"/>
        </w:rPr>
        <w:instrText xml:space="preserve"> ADDIN EN.CITE </w:instrText>
      </w:r>
      <w:r w:rsidR="00361EF5" w:rsidRPr="00A93284">
        <w:rPr>
          <w:rFonts w:ascii="Book Antiqua" w:hAnsi="Book Antiqua" w:cs="Arial"/>
        </w:rPr>
        <w:fldChar w:fldCharType="begin">
          <w:fldData xml:space="preserve">PEVuZE5vdGU+PENpdGU+PEF1dGhvcj5LYW5la288L0F1dGhvcj48WWVhcj4yMDA4PC9ZZWFyPjxS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=
</w:fldData>
        </w:fldChar>
      </w:r>
      <w:r w:rsidR="00361EF5" w:rsidRPr="00A93284">
        <w:rPr>
          <w:rFonts w:ascii="Book Antiqua" w:hAnsi="Book Antiqua" w:cs="Arial"/>
        </w:rPr>
        <w:instrText xml:space="preserve"> ADDIN EN.CITE.DATA </w:instrText>
      </w:r>
      <w:r w:rsidR="00361EF5" w:rsidRPr="00A93284">
        <w:rPr>
          <w:rFonts w:ascii="Book Antiqua" w:hAnsi="Book Antiqua" w:cs="Arial"/>
        </w:rPr>
      </w:r>
      <w:r w:rsidR="00361EF5" w:rsidRPr="00A93284">
        <w:rPr>
          <w:rFonts w:ascii="Book Antiqua" w:hAnsi="Book Antiqua" w:cs="Arial"/>
        </w:rPr>
        <w:fldChar w:fldCharType="end"/>
      </w:r>
      <w:r w:rsidR="00361EF5" w:rsidRPr="00A93284">
        <w:rPr>
          <w:rFonts w:ascii="Book Antiqua" w:hAnsi="Book Antiqua" w:cs="Arial"/>
        </w:rPr>
      </w:r>
      <w:r w:rsidR="00361EF5" w:rsidRPr="00A93284">
        <w:rPr>
          <w:rFonts w:ascii="Book Antiqua" w:hAnsi="Book Antiqua" w:cs="Arial"/>
        </w:rPr>
        <w:fldChar w:fldCharType="separate"/>
      </w:r>
      <w:r w:rsidR="00361EF5" w:rsidRPr="00A93284">
        <w:rPr>
          <w:rFonts w:ascii="Book Antiqua" w:hAnsi="Book Antiqua" w:cs="Arial"/>
          <w:noProof/>
          <w:vertAlign w:val="superscript"/>
        </w:rPr>
        <w:t>[59]</w:t>
      </w:r>
      <w:r w:rsidR="00361EF5"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  <w:lang w:val="en-US"/>
        </w:rPr>
        <w:t xml:space="preserve"> investigated </w:t>
      </w:r>
      <w:r w:rsidR="00826B3B" w:rsidRPr="00A93284">
        <w:rPr>
          <w:rFonts w:ascii="Book Antiqua" w:hAnsi="Book Antiqua" w:cs="Arial"/>
          <w:lang w:val="en-US"/>
        </w:rPr>
        <w:t>anti-PF4/heparin</w:t>
      </w:r>
      <w:r w:rsidRPr="00A93284">
        <w:rPr>
          <w:rFonts w:ascii="Book Antiqua" w:hAnsi="Book Antiqua" w:cs="Arial"/>
          <w:lang w:val="en-US"/>
        </w:rPr>
        <w:t xml:space="preserve"> antibody seroconversion </w:t>
      </w:r>
      <w:r w:rsidR="00EB00D6" w:rsidRPr="00A93284">
        <w:rPr>
          <w:rFonts w:ascii="Book Antiqua" w:hAnsi="Book Antiqua" w:cs="Arial"/>
          <w:lang w:val="en-US"/>
        </w:rPr>
        <w:t xml:space="preserve">starting before surgery until </w:t>
      </w:r>
      <w:r w:rsidR="002D6FBE" w:rsidRPr="00A93284">
        <w:rPr>
          <w:rFonts w:ascii="Book Antiqua" w:hAnsi="Book Antiqua" w:cs="Arial"/>
          <w:lang w:val="en-US"/>
        </w:rPr>
        <w:t xml:space="preserve">three </w:t>
      </w:r>
      <w:r w:rsidR="00EB00D6" w:rsidRPr="00A93284">
        <w:rPr>
          <w:rFonts w:ascii="Book Antiqua" w:hAnsi="Book Antiqua" w:cs="Arial"/>
          <w:lang w:val="en-US"/>
        </w:rPr>
        <w:t xml:space="preserve">weeks after transplant. This study revealed a low incidence of antibodies (5.6%), no detection of antibodies in two patients with postoperative thrombosis, and no proof of HIPA-positive antibodies in </w:t>
      </w:r>
      <w:r w:rsidR="00F73897" w:rsidRPr="00A93284">
        <w:rPr>
          <w:rFonts w:ascii="Book Antiqua" w:hAnsi="Book Antiqua" w:cs="Arial"/>
          <w:lang w:val="en-US"/>
        </w:rPr>
        <w:t xml:space="preserve">two </w:t>
      </w:r>
      <w:r w:rsidR="00EB00D6" w:rsidRPr="00A93284">
        <w:rPr>
          <w:rFonts w:ascii="Book Antiqua" w:hAnsi="Book Antiqua" w:cs="Arial"/>
          <w:lang w:val="en-US"/>
        </w:rPr>
        <w:t xml:space="preserve">patients with suspicious postoperative </w:t>
      </w:r>
      <w:r w:rsidR="00EB00D6" w:rsidRPr="00A93284">
        <w:rPr>
          <w:rFonts w:ascii="Book Antiqua" w:hAnsi="Book Antiqua" w:cs="Arial"/>
          <w:lang w:val="en-US"/>
        </w:rPr>
        <w:lastRenderedPageBreak/>
        <w:t xml:space="preserve">platelet courses. However, recipients with </w:t>
      </w:r>
      <w:r w:rsidR="00826B3B" w:rsidRPr="00A93284">
        <w:rPr>
          <w:rFonts w:ascii="Book Antiqua" w:hAnsi="Book Antiqua" w:cs="Arial"/>
          <w:lang w:val="en-US"/>
        </w:rPr>
        <w:t>anti-PF4/heparin</w:t>
      </w:r>
      <w:r w:rsidR="00EB00D6" w:rsidRPr="00A93284">
        <w:rPr>
          <w:rFonts w:ascii="Book Antiqua" w:hAnsi="Book Antiqua" w:cs="Arial"/>
          <w:lang w:val="en-US"/>
        </w:rPr>
        <w:t xml:space="preserve"> antibodies in EIA did not devel</w:t>
      </w:r>
      <w:r w:rsidR="005A402D" w:rsidRPr="00A93284">
        <w:rPr>
          <w:rFonts w:ascii="Book Antiqua" w:hAnsi="Book Antiqua" w:cs="Arial"/>
          <w:lang w:val="en-US"/>
        </w:rPr>
        <w:t>o</w:t>
      </w:r>
      <w:r w:rsidR="00EB00D6" w:rsidRPr="00A93284">
        <w:rPr>
          <w:rFonts w:ascii="Book Antiqua" w:hAnsi="Book Antiqua" w:cs="Arial"/>
          <w:lang w:val="en-US"/>
        </w:rPr>
        <w:t>p thrombosis despite continuation of heparin therapy.</w:t>
      </w:r>
      <w:r w:rsidR="00B75D50" w:rsidRPr="00A93284">
        <w:rPr>
          <w:rFonts w:ascii="Book Antiqua" w:hAnsi="Book Antiqua" w:cs="Arial"/>
          <w:lang w:val="en-US"/>
        </w:rPr>
        <w:t xml:space="preserve"> These findings</w:t>
      </w:r>
      <w:r w:rsidR="005A402D" w:rsidRPr="00A93284">
        <w:rPr>
          <w:rFonts w:ascii="Book Antiqua" w:hAnsi="Book Antiqua" w:cs="Arial"/>
          <w:lang w:val="en-US"/>
        </w:rPr>
        <w:t xml:space="preserve"> could mostly be confirmed by the results of the two studies we pe</w:t>
      </w:r>
      <w:r w:rsidR="00191796" w:rsidRPr="00A93284">
        <w:rPr>
          <w:rFonts w:ascii="Book Antiqua" w:hAnsi="Book Antiqua" w:cs="Arial"/>
          <w:lang w:val="en-US"/>
        </w:rPr>
        <w:t xml:space="preserve">rformed on </w:t>
      </w:r>
      <w:r w:rsidR="00826B3B" w:rsidRPr="00A93284">
        <w:rPr>
          <w:rFonts w:ascii="Book Antiqua" w:hAnsi="Book Antiqua" w:cs="Arial"/>
          <w:lang w:val="en-US"/>
        </w:rPr>
        <w:t>anti-PF4/heparin</w:t>
      </w:r>
      <w:r w:rsidR="00191796" w:rsidRPr="00A93284">
        <w:rPr>
          <w:rFonts w:ascii="Book Antiqua" w:hAnsi="Book Antiqua" w:cs="Arial"/>
          <w:lang w:val="en-US"/>
        </w:rPr>
        <w:t xml:space="preserve"> anti</w:t>
      </w:r>
      <w:r w:rsidR="005A402D" w:rsidRPr="00A93284">
        <w:rPr>
          <w:rFonts w:ascii="Book Antiqua" w:hAnsi="Book Antiqua" w:cs="Arial"/>
          <w:lang w:val="en-US"/>
        </w:rPr>
        <w:t xml:space="preserve">bodies after liver transplantation. </w:t>
      </w:r>
    </w:p>
    <w:p w14:paraId="6DBD9F21" w14:textId="7629949A" w:rsidR="00FE1E95" w:rsidRPr="00A93284" w:rsidRDefault="005A402D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In a first retrospective analysis </w:t>
      </w:r>
      <w:r w:rsidR="00F214A9" w:rsidRPr="00A93284">
        <w:rPr>
          <w:rFonts w:ascii="Book Antiqua" w:eastAsia="宋体" w:hAnsi="Book Antiqua" w:cs="Arial"/>
          <w:lang w:val="en-US" w:eastAsia="zh-CN"/>
        </w:rPr>
        <w:t>the authors</w:t>
      </w:r>
      <w:r w:rsidR="002D6FBE" w:rsidRPr="00A93284">
        <w:rPr>
          <w:rFonts w:ascii="Book Antiqua" w:hAnsi="Book Antiqua" w:cs="Arial"/>
          <w:lang w:val="en-US"/>
        </w:rPr>
        <w:t xml:space="preserve"> </w:t>
      </w:r>
      <w:r w:rsidRPr="00A93284">
        <w:rPr>
          <w:rFonts w:ascii="Book Antiqua" w:hAnsi="Book Antiqua" w:cs="Arial"/>
          <w:lang w:val="en-US"/>
        </w:rPr>
        <w:t>evaluated the in</w:t>
      </w:r>
      <w:r w:rsidR="00F73897" w:rsidRPr="00A93284">
        <w:rPr>
          <w:rFonts w:ascii="Book Antiqua" w:hAnsi="Book Antiqua" w:cs="Arial"/>
          <w:lang w:val="en-US"/>
        </w:rPr>
        <w:t xml:space="preserve">cidence of </w:t>
      </w:r>
      <w:r w:rsidR="00826B3B" w:rsidRPr="00A93284">
        <w:rPr>
          <w:rFonts w:ascii="Book Antiqua" w:hAnsi="Book Antiqua" w:cs="Arial"/>
          <w:lang w:val="en-US"/>
        </w:rPr>
        <w:t>anti-PF4/heparin</w:t>
      </w:r>
      <w:r w:rsidR="00F73897" w:rsidRPr="00A93284">
        <w:rPr>
          <w:rFonts w:ascii="Book Antiqua" w:hAnsi="Book Antiqua" w:cs="Arial"/>
          <w:lang w:val="en-US"/>
        </w:rPr>
        <w:t xml:space="preserve"> anti</w:t>
      </w:r>
      <w:r w:rsidRPr="00A93284">
        <w:rPr>
          <w:rFonts w:ascii="Book Antiqua" w:hAnsi="Book Antiqua" w:cs="Arial"/>
          <w:lang w:val="en-US"/>
        </w:rPr>
        <w:t>bodies</w:t>
      </w:r>
      <w:r w:rsidR="00FA35CD" w:rsidRPr="00A93284">
        <w:rPr>
          <w:rFonts w:ascii="Book Antiqua" w:hAnsi="Book Antiqua" w:cs="Arial"/>
          <w:lang w:val="en-US"/>
        </w:rPr>
        <w:t xml:space="preserve"> </w:t>
      </w:r>
      <w:r w:rsidR="004570A2" w:rsidRPr="00A93284">
        <w:rPr>
          <w:rFonts w:ascii="Book Antiqua" w:hAnsi="Book Antiqua" w:cs="Arial"/>
          <w:lang w:val="en-US"/>
        </w:rPr>
        <w:t>in patients u</w:t>
      </w:r>
      <w:r w:rsidR="001E34A0" w:rsidRPr="00A93284">
        <w:rPr>
          <w:rFonts w:ascii="Book Antiqua" w:hAnsi="Book Antiqua" w:cs="Arial"/>
          <w:lang w:val="en-US"/>
        </w:rPr>
        <w:t>ndergoing liver transplantation</w:t>
      </w:r>
      <w:r w:rsidR="00FA35CD" w:rsidRPr="00A93284">
        <w:rPr>
          <w:rFonts w:ascii="Book Antiqua" w:hAnsi="Book Antiqua" w:cs="Arial"/>
        </w:rPr>
        <w:fldChar w:fldCharType="begin">
          <w:fldData xml:space="preserve">PEVuZE5vdGU+PENpdGU+PEF1dGhvcj5IdXNlcjwvQXV0aG9yPjxZZWFyPjIwMTI8L1llYXI+PFJl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IdXNlcjwvQXV0aG9yPjxZZWFyPjIwMTI8L1llYXI+PFJl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FA35CD" w:rsidRPr="00A93284">
        <w:rPr>
          <w:rFonts w:ascii="Book Antiqua" w:hAnsi="Book Antiqua" w:cs="Arial"/>
        </w:rPr>
      </w:r>
      <w:r w:rsidR="00FA35CD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60]</w:t>
      </w:r>
      <w:r w:rsidR="00FA35CD"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  <w:lang w:val="en-US"/>
        </w:rPr>
        <w:t xml:space="preserve">. </w:t>
      </w:r>
      <w:r w:rsidR="00191796" w:rsidRPr="00A93284">
        <w:rPr>
          <w:rFonts w:ascii="Book Antiqua" w:hAnsi="Book Antiqua" w:cs="Arial"/>
          <w:lang w:val="en-US"/>
        </w:rPr>
        <w:t xml:space="preserve">The analysis revealed </w:t>
      </w:r>
      <w:r w:rsidR="0024732C" w:rsidRPr="00A93284">
        <w:rPr>
          <w:rFonts w:ascii="Book Antiqua" w:hAnsi="Book Antiqua" w:cs="Arial"/>
          <w:lang w:val="en-US"/>
        </w:rPr>
        <w:t xml:space="preserve">a remarkably high frequency of </w:t>
      </w:r>
      <w:r w:rsidR="00826B3B" w:rsidRPr="00A93284">
        <w:rPr>
          <w:rFonts w:ascii="Book Antiqua" w:hAnsi="Book Antiqua" w:cs="Arial"/>
          <w:lang w:val="en-US"/>
        </w:rPr>
        <w:t>anti-PF4/heparin</w:t>
      </w:r>
      <w:r w:rsidR="00191796" w:rsidRPr="00A93284">
        <w:rPr>
          <w:rFonts w:ascii="Book Antiqua" w:hAnsi="Book Antiqua" w:cs="Arial"/>
          <w:lang w:val="en-US"/>
        </w:rPr>
        <w:t xml:space="preserve"> antibody seroconversion in 30.4% of the recipients. However, none of them developed HIT-associated thromboembolic complications within the characteristic period between day 5 and 14 after the beginning of heparin therapy. In </w:t>
      </w:r>
      <w:r w:rsidR="0024732C" w:rsidRPr="00A93284">
        <w:rPr>
          <w:rFonts w:ascii="Book Antiqua" w:hAnsi="Book Antiqua" w:cs="Arial"/>
          <w:lang w:val="en-US"/>
        </w:rPr>
        <w:t xml:space="preserve">a univariate and multivariate analysis of potentially causative factors for antibody production </w:t>
      </w:r>
      <w:r w:rsidR="00F214A9" w:rsidRPr="00A93284">
        <w:rPr>
          <w:rFonts w:ascii="Book Antiqua" w:eastAsia="宋体" w:hAnsi="Book Antiqua" w:cs="Arial"/>
          <w:lang w:val="en-US" w:eastAsia="zh-CN"/>
        </w:rPr>
        <w:t>the authors</w:t>
      </w:r>
      <w:r w:rsidR="002D6FBE" w:rsidRPr="00A93284">
        <w:rPr>
          <w:rFonts w:ascii="Book Antiqua" w:hAnsi="Book Antiqua" w:cs="Arial"/>
          <w:lang w:val="en-US"/>
        </w:rPr>
        <w:t xml:space="preserve"> </w:t>
      </w:r>
      <w:r w:rsidR="0024732C" w:rsidRPr="00A93284">
        <w:rPr>
          <w:rFonts w:ascii="Book Antiqua" w:hAnsi="Book Antiqua" w:cs="Arial"/>
          <w:lang w:val="en-US"/>
        </w:rPr>
        <w:t>rule</w:t>
      </w:r>
      <w:r w:rsidR="003E1B8C" w:rsidRPr="00A93284">
        <w:rPr>
          <w:rFonts w:ascii="Book Antiqua" w:hAnsi="Book Antiqua" w:cs="Arial"/>
          <w:lang w:val="en-US"/>
        </w:rPr>
        <w:t>d</w:t>
      </w:r>
      <w:r w:rsidR="0024732C" w:rsidRPr="00A93284">
        <w:rPr>
          <w:rFonts w:ascii="Book Antiqua" w:hAnsi="Book Antiqua" w:cs="Arial"/>
          <w:lang w:val="en-US"/>
        </w:rPr>
        <w:t xml:space="preserve"> out suspected impact from</w:t>
      </w:r>
      <w:r w:rsidR="003E1B8C" w:rsidRPr="00A93284">
        <w:rPr>
          <w:rFonts w:ascii="Book Antiqua" w:hAnsi="Book Antiqua" w:cs="Arial"/>
          <w:lang w:val="en-US"/>
        </w:rPr>
        <w:t xml:space="preserve"> </w:t>
      </w:r>
      <w:r w:rsidR="0024732C" w:rsidRPr="00A93284">
        <w:rPr>
          <w:rFonts w:ascii="Book Antiqua" w:hAnsi="Book Antiqua" w:cs="Arial"/>
          <w:lang w:val="en-US"/>
        </w:rPr>
        <w:t>cell saver</w:t>
      </w:r>
      <w:r w:rsidR="0024732C" w:rsidRPr="00A93284">
        <w:rPr>
          <w:rFonts w:ascii="Book Antiqua" w:hAnsi="Book Antiqua"/>
          <w:b/>
          <w:vertAlign w:val="superscript"/>
          <w:lang w:val="en-US"/>
        </w:rPr>
        <w:t>®</w:t>
      </w:r>
      <w:r w:rsidR="0024732C" w:rsidRPr="00A93284">
        <w:rPr>
          <w:rFonts w:ascii="Book Antiqua" w:hAnsi="Book Antiqua" w:cs="Arial"/>
          <w:lang w:val="en-US"/>
        </w:rPr>
        <w:t xml:space="preserve"> </w:t>
      </w:r>
      <w:proofErr w:type="spellStart"/>
      <w:r w:rsidR="0024732C" w:rsidRPr="00A93284">
        <w:rPr>
          <w:rFonts w:ascii="Book Antiqua" w:hAnsi="Book Antiqua" w:cs="Arial"/>
          <w:lang w:val="en-US"/>
        </w:rPr>
        <w:t>autotransfusion</w:t>
      </w:r>
      <w:proofErr w:type="spellEnd"/>
      <w:r w:rsidR="0024732C" w:rsidRPr="00A93284">
        <w:rPr>
          <w:rFonts w:ascii="Book Antiqua" w:hAnsi="Book Antiqua" w:cs="Arial"/>
          <w:lang w:val="en-US"/>
        </w:rPr>
        <w:t>, transfusion</w:t>
      </w:r>
      <w:r w:rsidR="003B37B8" w:rsidRPr="00A93284">
        <w:rPr>
          <w:rFonts w:ascii="Book Antiqua" w:hAnsi="Book Antiqua" w:cs="Arial"/>
          <w:lang w:val="en-US"/>
        </w:rPr>
        <w:t>, and postoperative dialysis. The only trigger that could be identified in multivariate analysis and binary logistic regression was patient</w:t>
      </w:r>
      <w:r w:rsidR="00E855BD" w:rsidRPr="00A93284">
        <w:rPr>
          <w:rFonts w:ascii="Book Antiqua" w:eastAsia="宋体" w:hAnsi="Book Antiqua" w:cs="Arial"/>
          <w:lang w:val="en-US" w:eastAsia="zh-CN"/>
        </w:rPr>
        <w:t>’</w:t>
      </w:r>
      <w:r w:rsidR="003B37B8" w:rsidRPr="00A93284">
        <w:rPr>
          <w:rFonts w:ascii="Book Antiqua" w:hAnsi="Book Antiqua" w:cs="Arial"/>
          <w:lang w:val="en-US"/>
        </w:rPr>
        <w:t xml:space="preserve">s age with a cutoff at 59 years in chi-square testing and an increased risk for patients of 59 years and older. Unfortunately, due to the retrospective character of the analysis </w:t>
      </w:r>
      <w:r w:rsidR="003479DA" w:rsidRPr="00A93284">
        <w:rPr>
          <w:rFonts w:ascii="Book Antiqua" w:hAnsi="Book Antiqua" w:cs="Arial"/>
          <w:lang w:val="en-US"/>
        </w:rPr>
        <w:t xml:space="preserve">the authors </w:t>
      </w:r>
      <w:r w:rsidR="003B37B8" w:rsidRPr="00A93284">
        <w:rPr>
          <w:rFonts w:ascii="Book Antiqua" w:hAnsi="Book Antiqua" w:cs="Arial"/>
          <w:lang w:val="en-US"/>
        </w:rPr>
        <w:t>could not further distinguish between antibody subclasses (IgG, IgA, and IgM) and their activating features in SRA or HIPA.</w:t>
      </w:r>
      <w:r w:rsidR="00FA35CD" w:rsidRPr="00A93284">
        <w:rPr>
          <w:rFonts w:ascii="Book Antiqua" w:hAnsi="Book Antiqua" w:cs="Arial"/>
          <w:lang w:val="en-US"/>
        </w:rPr>
        <w:t xml:space="preserve"> </w:t>
      </w:r>
    </w:p>
    <w:p w14:paraId="61C3A06E" w14:textId="4131D689" w:rsidR="00191796" w:rsidRPr="00A93284" w:rsidRDefault="00FA35CD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Therefore, </w:t>
      </w:r>
      <w:proofErr w:type="spellStart"/>
      <w:r w:rsidR="003479DA" w:rsidRPr="00A93284">
        <w:rPr>
          <w:rFonts w:ascii="Book Antiqua" w:hAnsi="Book Antiqua" w:cs="Arial"/>
          <w:lang w:val="en-US"/>
        </w:rPr>
        <w:t>Bakchoul</w:t>
      </w:r>
      <w:proofErr w:type="spellEnd"/>
      <w:r w:rsidR="003479DA" w:rsidRPr="00A93284">
        <w:rPr>
          <w:rFonts w:ascii="Book Antiqua" w:hAnsi="Book Antiqua" w:cs="Arial"/>
          <w:lang w:val="en-US"/>
        </w:rPr>
        <w:t xml:space="preserve"> et al. </w:t>
      </w:r>
      <w:r w:rsidRPr="00A93284">
        <w:rPr>
          <w:rFonts w:ascii="Book Antiqua" w:hAnsi="Book Antiqua" w:cs="Arial"/>
          <w:lang w:val="en-US"/>
        </w:rPr>
        <w:t xml:space="preserve">initiated a prospective cohort analysis on 38 consecutive </w:t>
      </w:r>
      <w:r w:rsidR="00A872A5" w:rsidRPr="00A93284">
        <w:rPr>
          <w:rFonts w:ascii="Book Antiqua" w:hAnsi="Book Antiqua" w:cs="Arial"/>
          <w:lang w:val="en-US"/>
        </w:rPr>
        <w:t xml:space="preserve">deceased donor whole organ </w:t>
      </w:r>
      <w:r w:rsidRPr="00A93284">
        <w:rPr>
          <w:rFonts w:ascii="Book Antiqua" w:hAnsi="Book Antiqua" w:cs="Arial"/>
          <w:lang w:val="en-US"/>
        </w:rPr>
        <w:t>liver transplant recipients</w:t>
      </w:r>
      <w:r w:rsidR="00A872A5" w:rsidRPr="00A93284">
        <w:rPr>
          <w:rFonts w:ascii="Book Antiqua" w:hAnsi="Book Antiqua" w:cs="Arial"/>
        </w:rPr>
        <w:fldChar w:fldCharType="begin">
          <w:fldData xml:space="preserve">PEVuZE5vdGU+PENpdGU+PEF1dGhvcj5CYWtjaG91bDwvQXV0aG9yPjxZZWFyPjIwMTQ8L1llYXI+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CYWtjaG91bDwvQXV0aG9yPjxZZWFyPjIwMTQ8L1llYXI+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A872A5" w:rsidRPr="00A93284">
        <w:rPr>
          <w:rFonts w:ascii="Book Antiqua" w:hAnsi="Book Antiqua" w:cs="Arial"/>
        </w:rPr>
      </w:r>
      <w:r w:rsidR="00A872A5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61]</w:t>
      </w:r>
      <w:r w:rsidR="00A872A5" w:rsidRPr="00A93284">
        <w:rPr>
          <w:rFonts w:ascii="Book Antiqua" w:hAnsi="Book Antiqua" w:cs="Arial"/>
        </w:rPr>
        <w:fldChar w:fldCharType="end"/>
      </w:r>
      <w:r w:rsidR="004570A2" w:rsidRPr="00A93284">
        <w:rPr>
          <w:rFonts w:ascii="Book Antiqua" w:hAnsi="Book Antiqua" w:cs="Arial"/>
        </w:rPr>
        <w:t>. In th</w:t>
      </w:r>
      <w:r w:rsidR="003479DA" w:rsidRPr="00A93284">
        <w:rPr>
          <w:rFonts w:ascii="Book Antiqua" w:hAnsi="Book Antiqua" w:cs="Arial"/>
        </w:rPr>
        <w:t>eir</w:t>
      </w:r>
      <w:r w:rsidR="004570A2" w:rsidRPr="00A93284">
        <w:rPr>
          <w:rFonts w:ascii="Book Antiqua" w:hAnsi="Book Antiqua" w:cs="Arial"/>
        </w:rPr>
        <w:t xml:space="preserve"> study, patient sera were</w:t>
      </w:r>
      <w:r w:rsidR="00A872A5" w:rsidRPr="00A93284">
        <w:rPr>
          <w:rFonts w:ascii="Book Antiqua" w:hAnsi="Book Antiqua" w:cs="Arial"/>
          <w:lang w:val="en-US"/>
        </w:rPr>
        <w:t xml:space="preserve"> investigated </w:t>
      </w:r>
      <w:r w:rsidR="004570A2" w:rsidRPr="00A93284">
        <w:rPr>
          <w:rFonts w:ascii="Book Antiqua" w:hAnsi="Book Antiqua" w:cs="Arial"/>
          <w:lang w:val="en-US"/>
        </w:rPr>
        <w:t xml:space="preserve">for </w:t>
      </w:r>
      <w:r w:rsidR="00A872A5" w:rsidRPr="00A93284">
        <w:rPr>
          <w:rFonts w:ascii="Book Antiqua" w:hAnsi="Book Antiqua" w:cs="Arial"/>
          <w:lang w:val="en-US"/>
        </w:rPr>
        <w:t xml:space="preserve">the different </w:t>
      </w:r>
      <w:r w:rsidR="00826B3B" w:rsidRPr="00A93284">
        <w:rPr>
          <w:rFonts w:ascii="Book Antiqua" w:hAnsi="Book Antiqua" w:cs="Arial"/>
          <w:lang w:val="en-US"/>
        </w:rPr>
        <w:t>anti-PF4/heparin</w:t>
      </w:r>
      <w:r w:rsidR="00A872A5" w:rsidRPr="00A93284">
        <w:rPr>
          <w:rFonts w:ascii="Book Antiqua" w:hAnsi="Book Antiqua" w:cs="Arial"/>
          <w:lang w:val="en-US"/>
        </w:rPr>
        <w:t xml:space="preserve"> antibody subclasses, </w:t>
      </w:r>
      <w:r w:rsidR="004570A2" w:rsidRPr="00A93284">
        <w:rPr>
          <w:rFonts w:ascii="Book Antiqua" w:hAnsi="Book Antiqua" w:cs="Arial"/>
          <w:lang w:val="en-US"/>
        </w:rPr>
        <w:t xml:space="preserve">their </w:t>
      </w:r>
      <w:r w:rsidR="00A872A5" w:rsidRPr="00A93284">
        <w:rPr>
          <w:rFonts w:ascii="Book Antiqua" w:hAnsi="Book Antiqua" w:cs="Arial"/>
          <w:lang w:val="en-US"/>
        </w:rPr>
        <w:t xml:space="preserve">activating </w:t>
      </w:r>
      <w:r w:rsidR="002D6FAF" w:rsidRPr="00A93284">
        <w:rPr>
          <w:rFonts w:ascii="Book Antiqua" w:hAnsi="Book Antiqua" w:cs="Arial"/>
          <w:lang w:val="en-US"/>
        </w:rPr>
        <w:t>power in HIPA, thrombocytopenia, and HIT-asso</w:t>
      </w:r>
      <w:r w:rsidR="000A4C99" w:rsidRPr="00A93284">
        <w:rPr>
          <w:rFonts w:ascii="Book Antiqua" w:hAnsi="Book Antiqua" w:cs="Arial"/>
          <w:lang w:val="en-US"/>
        </w:rPr>
        <w:t>ciated thromboembolic events</w:t>
      </w:r>
      <w:r w:rsidR="00A872A5" w:rsidRPr="00A93284">
        <w:rPr>
          <w:rFonts w:ascii="Book Antiqua" w:hAnsi="Book Antiqua" w:cs="Arial"/>
          <w:lang w:val="en-US"/>
        </w:rPr>
        <w:t xml:space="preserve"> according to the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="00A872A5" w:rsidRPr="00A93284">
        <w:rPr>
          <w:rFonts w:ascii="Book Antiqua" w:hAnsi="Book Antiqua" w:cs="Arial"/>
          <w:lang w:val="en-US"/>
        </w:rPr>
        <w:t>classic</w:t>
      </w:r>
      <w:r w:rsidR="00E855BD" w:rsidRPr="00A93284">
        <w:rPr>
          <w:rFonts w:ascii="Book Antiqua" w:eastAsia="宋体" w:hAnsi="Book Antiqua" w:cs="Arial"/>
          <w:lang w:val="en-US" w:eastAsia="zh-CN"/>
        </w:rPr>
        <w:t>”</w:t>
      </w:r>
      <w:r w:rsidR="001E34A0" w:rsidRPr="00A93284">
        <w:rPr>
          <w:rFonts w:ascii="Book Antiqua" w:hAnsi="Book Antiqua" w:cs="Arial"/>
          <w:lang w:val="en-US"/>
        </w:rPr>
        <w:t xml:space="preserve"> definition of HIT</w:t>
      </w:r>
      <w:r w:rsidR="00A872A5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E1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c8L1llYXI+PFJlY051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A872A5" w:rsidRPr="00A93284">
        <w:rPr>
          <w:rFonts w:ascii="Book Antiqua" w:hAnsi="Book Antiqua" w:cs="Arial"/>
        </w:rPr>
      </w:r>
      <w:r w:rsidR="00A872A5" w:rsidRPr="00A93284">
        <w:rPr>
          <w:rFonts w:ascii="Book Antiqua" w:hAnsi="Book Antiqua" w:cs="Arial"/>
        </w:rPr>
        <w:fldChar w:fldCharType="separate"/>
      </w:r>
      <w:r w:rsidR="00E855BD" w:rsidRPr="00A93284">
        <w:rPr>
          <w:rFonts w:ascii="Book Antiqua" w:hAnsi="Book Antiqua" w:cs="Arial"/>
          <w:noProof/>
          <w:vertAlign w:val="superscript"/>
        </w:rPr>
        <w:t>[15,</w:t>
      </w:r>
      <w:r w:rsidR="006B3D53" w:rsidRPr="00A93284">
        <w:rPr>
          <w:rFonts w:ascii="Book Antiqua" w:hAnsi="Book Antiqua" w:cs="Arial"/>
          <w:noProof/>
          <w:vertAlign w:val="superscript"/>
        </w:rPr>
        <w:t>16]</w:t>
      </w:r>
      <w:r w:rsidR="00A872A5" w:rsidRPr="00A93284">
        <w:rPr>
          <w:rFonts w:ascii="Book Antiqua" w:hAnsi="Book Antiqua" w:cs="Arial"/>
        </w:rPr>
        <w:fldChar w:fldCharType="end"/>
      </w:r>
      <w:r w:rsidR="00733B0F" w:rsidRPr="00A93284">
        <w:rPr>
          <w:rFonts w:ascii="Book Antiqua" w:hAnsi="Book Antiqua" w:cs="Arial"/>
          <w:lang w:val="en-US"/>
        </w:rPr>
        <w:t xml:space="preserve"> until post-operative day 21</w:t>
      </w:r>
      <w:r w:rsidRPr="00A93284">
        <w:rPr>
          <w:rFonts w:ascii="Book Antiqua" w:hAnsi="Book Antiqua" w:cs="Arial"/>
          <w:lang w:val="en-US"/>
        </w:rPr>
        <w:t xml:space="preserve">. </w:t>
      </w:r>
    </w:p>
    <w:p w14:paraId="27AC383C" w14:textId="14B4BE8E" w:rsidR="00BE0F18" w:rsidRPr="00A93284" w:rsidRDefault="00D13513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Antibody testing in subclass-specific EIA </w:t>
      </w:r>
      <w:r w:rsidR="00BE0F18" w:rsidRPr="00A93284">
        <w:rPr>
          <w:rFonts w:ascii="Book Antiqua" w:hAnsi="Book Antiqua" w:cs="Arial"/>
          <w:lang w:val="en-US"/>
        </w:rPr>
        <w:t xml:space="preserve">directly before surgery </w:t>
      </w:r>
      <w:r w:rsidRPr="00A93284">
        <w:rPr>
          <w:rFonts w:ascii="Book Antiqua" w:hAnsi="Book Antiqua" w:cs="Arial"/>
          <w:lang w:val="en-US"/>
        </w:rPr>
        <w:t>revealed pre</w:t>
      </w:r>
      <w:r w:rsidR="00BE0F18" w:rsidRPr="00A93284">
        <w:rPr>
          <w:rFonts w:ascii="Book Antiqua" w:hAnsi="Book Antiqua" w:cs="Arial"/>
          <w:lang w:val="en-US"/>
        </w:rPr>
        <w:t>-existing</w:t>
      </w:r>
      <w:r w:rsidRPr="00A93284">
        <w:rPr>
          <w:rFonts w:ascii="Book Antiqua" w:hAnsi="Book Antiqua" w:cs="Arial"/>
          <w:lang w:val="en-US"/>
        </w:rPr>
        <w:t xml:space="preserve"> seroconversion of 13.2% (IgG), 7.9% (IgA), and 57.9% (IgM), respectively. </w:t>
      </w:r>
      <w:r w:rsidR="00BE0F18" w:rsidRPr="00A93284">
        <w:rPr>
          <w:rFonts w:ascii="Book Antiqua" w:hAnsi="Book Antiqua" w:cs="Arial"/>
          <w:lang w:val="en-US"/>
        </w:rPr>
        <w:t xml:space="preserve">Interestingly, 80% of the recipients with pre-operative </w:t>
      </w:r>
      <w:r w:rsidR="00826B3B" w:rsidRPr="00A93284">
        <w:rPr>
          <w:rFonts w:ascii="Book Antiqua" w:hAnsi="Book Antiqua" w:cs="Arial"/>
          <w:lang w:val="en-US"/>
        </w:rPr>
        <w:t>anti-PF4/heparin</w:t>
      </w:r>
      <w:r w:rsidR="00BE0F18" w:rsidRPr="00A93284">
        <w:rPr>
          <w:rFonts w:ascii="Book Antiqua" w:hAnsi="Book Antiqua" w:cs="Arial"/>
          <w:lang w:val="en-US"/>
        </w:rPr>
        <w:t xml:space="preserve"> antibodies presented decreasing</w:t>
      </w:r>
      <w:r w:rsidR="00392C5C" w:rsidRPr="00A93284">
        <w:rPr>
          <w:rFonts w:ascii="Book Antiqua" w:hAnsi="Book Antiqua" w:cs="Arial"/>
          <w:lang w:val="en-US"/>
        </w:rPr>
        <w:t xml:space="preserve"> titers</w:t>
      </w:r>
      <w:r w:rsidR="000A4C99" w:rsidRPr="00A93284">
        <w:rPr>
          <w:rFonts w:ascii="Book Antiqua" w:hAnsi="Book Antiqua" w:cs="Arial"/>
          <w:lang w:val="en-US"/>
        </w:rPr>
        <w:t xml:space="preserve"> after transplantation</w:t>
      </w:r>
      <w:r w:rsidR="00AB221B" w:rsidRPr="00A93284">
        <w:rPr>
          <w:rFonts w:ascii="Book Antiqua" w:hAnsi="Book Antiqua" w:cs="Arial"/>
          <w:lang w:val="en-US"/>
        </w:rPr>
        <w:t xml:space="preserve"> and none of them developed</w:t>
      </w:r>
      <w:r w:rsidR="001E34A0" w:rsidRPr="00A93284">
        <w:rPr>
          <w:rFonts w:ascii="Book Antiqua" w:hAnsi="Book Antiqua" w:cs="Arial"/>
          <w:lang w:val="en-US"/>
        </w:rPr>
        <w:t xml:space="preserve"> HIT</w:t>
      </w:r>
      <w:r w:rsidR="00AB221B" w:rsidRPr="00A93284">
        <w:rPr>
          <w:rFonts w:ascii="Book Antiqua" w:hAnsi="Book Antiqua" w:cs="Arial"/>
        </w:rPr>
        <w:fldChar w:fldCharType="begin">
          <w:fldData xml:space="preserve">PEVuZE5vdGU+PENpdGU+PEF1dGhvcj5CYWtjaG91bDwvQXV0aG9yPjxZZWFyPjIwMTQ8L1llYXI+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CYWtjaG91bDwvQXV0aG9yPjxZZWFyPjIwMTQ8L1llYXI+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AB221B" w:rsidRPr="00A93284">
        <w:rPr>
          <w:rFonts w:ascii="Book Antiqua" w:hAnsi="Book Antiqua" w:cs="Arial"/>
        </w:rPr>
      </w:r>
      <w:r w:rsidR="00AB221B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61]</w:t>
      </w:r>
      <w:r w:rsidR="00AB221B" w:rsidRPr="00A93284">
        <w:rPr>
          <w:rFonts w:ascii="Book Antiqua" w:hAnsi="Book Antiqua" w:cs="Arial"/>
        </w:rPr>
        <w:fldChar w:fldCharType="end"/>
      </w:r>
      <w:r w:rsidR="00BE0F18" w:rsidRPr="00A93284">
        <w:rPr>
          <w:rFonts w:ascii="Book Antiqua" w:hAnsi="Book Antiqua" w:cs="Arial"/>
          <w:lang w:val="en-US"/>
        </w:rPr>
        <w:t>.</w:t>
      </w:r>
      <w:r w:rsidR="00F641B3" w:rsidRPr="00A93284">
        <w:rPr>
          <w:rFonts w:ascii="Book Antiqua" w:hAnsi="Book Antiqua" w:cs="Arial"/>
          <w:lang w:val="en-US"/>
        </w:rPr>
        <w:t xml:space="preserve"> </w:t>
      </w:r>
      <w:r w:rsidR="00AB221B" w:rsidRPr="00A93284">
        <w:rPr>
          <w:rFonts w:ascii="Book Antiqua" w:hAnsi="Book Antiqua" w:cs="Arial"/>
          <w:lang w:val="en-US"/>
        </w:rPr>
        <w:t xml:space="preserve">These data confirm previous recommendations that </w:t>
      </w:r>
      <w:r w:rsidR="00D7129B" w:rsidRPr="00A93284">
        <w:rPr>
          <w:rFonts w:ascii="Book Antiqua" w:hAnsi="Book Antiqua" w:cs="Arial"/>
          <w:lang w:val="en-US"/>
        </w:rPr>
        <w:t>liver transplant candidates</w:t>
      </w:r>
      <w:r w:rsidR="00F641B3" w:rsidRPr="00A93284">
        <w:rPr>
          <w:rFonts w:ascii="Book Antiqua" w:hAnsi="Book Antiqua" w:cs="Arial"/>
          <w:lang w:val="en-US"/>
        </w:rPr>
        <w:t xml:space="preserve"> with a history of positive HIT-testing </w:t>
      </w:r>
      <w:r w:rsidR="002B18A7" w:rsidRPr="00A93284">
        <w:rPr>
          <w:rFonts w:ascii="Book Antiqua" w:hAnsi="Book Antiqua" w:cs="Arial"/>
          <w:lang w:val="en-US"/>
        </w:rPr>
        <w:t xml:space="preserve">but without activating features </w:t>
      </w:r>
      <w:r w:rsidR="00392C5C" w:rsidRPr="00A93284">
        <w:rPr>
          <w:rFonts w:ascii="Book Antiqua" w:hAnsi="Book Antiqua" w:cs="Arial"/>
          <w:lang w:val="en-US"/>
        </w:rPr>
        <w:t>should not</w:t>
      </w:r>
      <w:r w:rsidR="00D7129B" w:rsidRPr="00A93284">
        <w:rPr>
          <w:rFonts w:ascii="Book Antiqua" w:hAnsi="Book Antiqua" w:cs="Arial"/>
          <w:lang w:val="en-US"/>
        </w:rPr>
        <w:t xml:space="preserve"> be excluded </w:t>
      </w:r>
      <w:r w:rsidR="001E34A0" w:rsidRPr="00A93284">
        <w:rPr>
          <w:rFonts w:ascii="Book Antiqua" w:hAnsi="Book Antiqua" w:cs="Arial"/>
          <w:lang w:val="en-US"/>
        </w:rPr>
        <w:t xml:space="preserve">from the </w:t>
      </w:r>
      <w:proofErr w:type="gramStart"/>
      <w:r w:rsidR="001E34A0" w:rsidRPr="00A93284">
        <w:rPr>
          <w:rFonts w:ascii="Book Antiqua" w:hAnsi="Book Antiqua" w:cs="Arial"/>
          <w:lang w:val="en-US"/>
        </w:rPr>
        <w:t>waiting-list</w:t>
      </w:r>
      <w:proofErr w:type="gramEnd"/>
      <w:r w:rsidR="00F641B3" w:rsidRPr="00A93284">
        <w:rPr>
          <w:rFonts w:ascii="Book Antiqua" w:hAnsi="Book Antiqua" w:cs="Arial"/>
        </w:rPr>
        <w:fldChar w:fldCharType="begin">
          <w:fldData xml:space="preserve">PEVuZE5vdGU+PENpdGU+PEF1dGhvcj5CYWtjaG91bDwvQXV0aG9yPjxZZWFyPjIwMTQ8L1llYXI+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CYWtjaG91bDwvQXV0aG9yPjxZZWFyPjIwMTQ8L1llYXI+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F641B3" w:rsidRPr="00A93284">
        <w:rPr>
          <w:rFonts w:ascii="Book Antiqua" w:hAnsi="Book Antiqua" w:cs="Arial"/>
        </w:rPr>
      </w:r>
      <w:r w:rsidR="00F641B3" w:rsidRPr="00A93284">
        <w:rPr>
          <w:rFonts w:ascii="Book Antiqua" w:hAnsi="Book Antiqua" w:cs="Arial"/>
        </w:rPr>
        <w:fldChar w:fldCharType="separate"/>
      </w:r>
      <w:r w:rsidR="00E855BD" w:rsidRPr="00A93284">
        <w:rPr>
          <w:rFonts w:ascii="Book Antiqua" w:hAnsi="Book Antiqua" w:cs="Arial"/>
          <w:noProof/>
          <w:vertAlign w:val="superscript"/>
        </w:rPr>
        <w:t>[57,58,</w:t>
      </w:r>
      <w:r w:rsidR="006B3D53" w:rsidRPr="00A93284">
        <w:rPr>
          <w:rFonts w:ascii="Book Antiqua" w:hAnsi="Book Antiqua" w:cs="Arial"/>
          <w:noProof/>
          <w:vertAlign w:val="superscript"/>
        </w:rPr>
        <w:t>61]</w:t>
      </w:r>
      <w:r w:rsidR="00F641B3" w:rsidRPr="00A93284">
        <w:rPr>
          <w:rFonts w:ascii="Book Antiqua" w:hAnsi="Book Antiqua" w:cs="Arial"/>
        </w:rPr>
        <w:fldChar w:fldCharType="end"/>
      </w:r>
      <w:r w:rsidR="00D7129B" w:rsidRPr="00A93284">
        <w:rPr>
          <w:rFonts w:ascii="Book Antiqua" w:hAnsi="Book Antiqua" w:cs="Arial"/>
          <w:lang w:val="en-US"/>
        </w:rPr>
        <w:t>.</w:t>
      </w:r>
    </w:p>
    <w:p w14:paraId="57B5E6DC" w14:textId="7567D844" w:rsidR="002A5820" w:rsidRPr="00A93284" w:rsidRDefault="00D13513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After </w:t>
      </w:r>
      <w:r w:rsidR="000A4C99" w:rsidRPr="00A93284">
        <w:rPr>
          <w:rFonts w:ascii="Book Antiqua" w:hAnsi="Book Antiqua" w:cs="Arial"/>
          <w:lang w:val="en-US"/>
        </w:rPr>
        <w:t>surgery</w:t>
      </w:r>
      <w:r w:rsidR="00202817" w:rsidRPr="00A93284">
        <w:rPr>
          <w:rFonts w:ascii="Book Antiqua" w:hAnsi="Book Antiqua" w:cs="Arial"/>
          <w:lang w:val="en-US"/>
        </w:rPr>
        <w:t xml:space="preserve"> 15.2% of the recipients developed de-novo IgG antibodies and </w:t>
      </w:r>
      <w:r w:rsidR="00BE0F18" w:rsidRPr="00A93284">
        <w:rPr>
          <w:rFonts w:ascii="Book Antiqua" w:hAnsi="Book Antiqua" w:cs="Arial"/>
          <w:lang w:val="en-US"/>
        </w:rPr>
        <w:t xml:space="preserve">two </w:t>
      </w:r>
      <w:r w:rsidR="00202817" w:rsidRPr="00A93284">
        <w:rPr>
          <w:rFonts w:ascii="Book Antiqua" w:hAnsi="Book Antiqua" w:cs="Arial"/>
          <w:lang w:val="en-US"/>
        </w:rPr>
        <w:t xml:space="preserve">of the recipients </w:t>
      </w:r>
      <w:r w:rsidR="00FD29C8" w:rsidRPr="00A93284">
        <w:rPr>
          <w:rFonts w:ascii="Book Antiqua" w:hAnsi="Book Antiqua" w:cs="Arial"/>
          <w:lang w:val="en-US"/>
        </w:rPr>
        <w:t xml:space="preserve">(6.1%) </w:t>
      </w:r>
      <w:r w:rsidR="00202817" w:rsidRPr="00A93284">
        <w:rPr>
          <w:rFonts w:ascii="Book Antiqua" w:hAnsi="Book Antiqua" w:cs="Arial"/>
          <w:lang w:val="en-US"/>
        </w:rPr>
        <w:t>showed ac</w:t>
      </w:r>
      <w:r w:rsidR="001E34A0" w:rsidRPr="00A93284">
        <w:rPr>
          <w:rFonts w:ascii="Book Antiqua" w:hAnsi="Book Antiqua" w:cs="Arial"/>
          <w:lang w:val="en-US"/>
        </w:rPr>
        <w:t>tivating IgG-antibodies in HIPA</w:t>
      </w:r>
      <w:r w:rsidR="00202817" w:rsidRPr="00A93284">
        <w:rPr>
          <w:rFonts w:ascii="Book Antiqua" w:hAnsi="Book Antiqua" w:cs="Arial"/>
        </w:rPr>
        <w:fldChar w:fldCharType="begin">
          <w:fldData xml:space="preserve">PEVuZE5vdGU+PENpdGU+PEF1dGhvcj5CYWtjaG91bDwvQXV0aG9yPjxZZWFyPjIwMTQ8L1llYXI+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CYWtjaG91bDwvQXV0aG9yPjxZZWFyPjIwMTQ8L1llYXI+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202817" w:rsidRPr="00A93284">
        <w:rPr>
          <w:rFonts w:ascii="Book Antiqua" w:hAnsi="Book Antiqua" w:cs="Arial"/>
        </w:rPr>
      </w:r>
      <w:r w:rsidR="00202817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61]</w:t>
      </w:r>
      <w:r w:rsidR="00202817" w:rsidRPr="00A93284">
        <w:rPr>
          <w:rFonts w:ascii="Book Antiqua" w:hAnsi="Book Antiqua" w:cs="Arial"/>
        </w:rPr>
        <w:fldChar w:fldCharType="end"/>
      </w:r>
      <w:r w:rsidR="00202817" w:rsidRPr="00A93284">
        <w:rPr>
          <w:rFonts w:ascii="Book Antiqua" w:hAnsi="Book Antiqua" w:cs="Arial"/>
          <w:lang w:val="en-US"/>
        </w:rPr>
        <w:t xml:space="preserve">. </w:t>
      </w:r>
      <w:r w:rsidR="00694DE7" w:rsidRPr="00A93284">
        <w:rPr>
          <w:rFonts w:ascii="Book Antiqua" w:hAnsi="Book Antiqua" w:cs="Arial"/>
          <w:lang w:val="en-US"/>
        </w:rPr>
        <w:t>Overall, n</w:t>
      </w:r>
      <w:r w:rsidR="002706C7" w:rsidRPr="00A93284">
        <w:rPr>
          <w:rFonts w:ascii="Book Antiqua" w:hAnsi="Book Antiqua" w:cs="Arial"/>
          <w:lang w:val="en-US"/>
        </w:rPr>
        <w:t>o</w:t>
      </w:r>
      <w:r w:rsidR="00694DE7" w:rsidRPr="00A93284">
        <w:rPr>
          <w:rFonts w:ascii="Book Antiqua" w:hAnsi="Book Antiqua" w:cs="Arial"/>
          <w:lang w:val="en-US"/>
        </w:rPr>
        <w:t xml:space="preserve">ne of </w:t>
      </w:r>
      <w:r w:rsidR="004C1C56" w:rsidRPr="00A93284">
        <w:rPr>
          <w:rFonts w:ascii="Book Antiqua" w:hAnsi="Book Antiqua" w:cs="Arial"/>
          <w:lang w:val="en-US"/>
        </w:rPr>
        <w:t xml:space="preserve">the </w:t>
      </w:r>
      <w:r w:rsidR="002706C7" w:rsidRPr="00A93284">
        <w:rPr>
          <w:rFonts w:ascii="Book Antiqua" w:hAnsi="Book Antiqua" w:cs="Arial"/>
          <w:lang w:val="en-US"/>
        </w:rPr>
        <w:t>liver transplant recipient</w:t>
      </w:r>
      <w:r w:rsidR="000D29F8" w:rsidRPr="00A93284">
        <w:rPr>
          <w:rFonts w:ascii="Book Antiqua" w:hAnsi="Book Antiqua" w:cs="Arial"/>
          <w:lang w:val="en-US"/>
        </w:rPr>
        <w:t>s</w:t>
      </w:r>
      <w:r w:rsidR="002706C7" w:rsidRPr="00A93284">
        <w:rPr>
          <w:rFonts w:ascii="Book Antiqua" w:hAnsi="Book Antiqua" w:cs="Arial"/>
          <w:lang w:val="en-US"/>
        </w:rPr>
        <w:t xml:space="preserve"> developed HIT</w:t>
      </w:r>
      <w:r w:rsidR="00826B3B" w:rsidRPr="00A93284">
        <w:rPr>
          <w:rFonts w:ascii="Book Antiqua" w:hAnsi="Book Antiqua" w:cs="Arial"/>
          <w:lang w:val="en-US"/>
        </w:rPr>
        <w:t>TS</w:t>
      </w:r>
      <w:r w:rsidR="002706C7" w:rsidRPr="00A93284">
        <w:rPr>
          <w:rFonts w:ascii="Book Antiqua" w:hAnsi="Book Antiqua" w:cs="Arial"/>
          <w:lang w:val="en-US"/>
        </w:rPr>
        <w:t xml:space="preserve"> in </w:t>
      </w:r>
      <w:r w:rsidR="00FD29C8" w:rsidRPr="00A93284">
        <w:rPr>
          <w:rFonts w:ascii="Book Antiqua" w:hAnsi="Book Antiqua" w:cs="Arial"/>
          <w:lang w:val="en-US"/>
        </w:rPr>
        <w:t xml:space="preserve">their </w:t>
      </w:r>
      <w:r w:rsidR="002706C7" w:rsidRPr="00A93284">
        <w:rPr>
          <w:rFonts w:ascii="Book Antiqua" w:hAnsi="Book Antiqua" w:cs="Arial"/>
          <w:lang w:val="en-US"/>
        </w:rPr>
        <w:t>systematic study</w:t>
      </w:r>
      <w:r w:rsidR="00773357" w:rsidRPr="00A93284">
        <w:rPr>
          <w:rFonts w:ascii="Book Antiqua" w:hAnsi="Book Antiqua" w:cs="Arial"/>
          <w:lang w:val="en-US"/>
        </w:rPr>
        <w:t>.</w:t>
      </w:r>
      <w:r w:rsidR="00193340" w:rsidRPr="00A93284">
        <w:rPr>
          <w:rFonts w:ascii="Book Antiqua" w:eastAsia="宋体" w:hAnsi="Book Antiqua" w:cs="Arial"/>
          <w:lang w:val="en-US" w:eastAsia="zh-CN"/>
        </w:rPr>
        <w:t xml:space="preserve"> </w:t>
      </w:r>
      <w:r w:rsidR="00041F1A" w:rsidRPr="00A93284">
        <w:rPr>
          <w:rFonts w:ascii="Book Antiqua" w:hAnsi="Book Antiqua" w:cs="Arial"/>
          <w:lang w:val="en-US"/>
        </w:rPr>
        <w:lastRenderedPageBreak/>
        <w:t>Furthermore,</w:t>
      </w:r>
      <w:r w:rsidR="002706C7" w:rsidRPr="00A93284">
        <w:rPr>
          <w:rFonts w:ascii="Book Antiqua" w:hAnsi="Book Antiqua" w:cs="Arial"/>
          <w:lang w:val="en-US"/>
        </w:rPr>
        <w:t xml:space="preserve"> recipients who were clinically suspected to suffer from HIT according to 4Ts </w:t>
      </w:r>
      <w:r w:rsidR="001E34A0" w:rsidRPr="00A93284">
        <w:rPr>
          <w:rFonts w:ascii="Book Antiqua" w:hAnsi="Book Antiqua" w:cs="Arial"/>
          <w:lang w:val="en-US"/>
        </w:rPr>
        <w:t>pretest clinical scoring system</w:t>
      </w:r>
      <w:r w:rsidR="002706C7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Y8L1llYXI+PFJlY051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MbzwvQXV0aG9yPjxZZWFyPjIwMDY8L1llYXI+PFJlY051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2706C7" w:rsidRPr="00A93284">
        <w:rPr>
          <w:rFonts w:ascii="Book Antiqua" w:hAnsi="Book Antiqua" w:cs="Arial"/>
        </w:rPr>
      </w:r>
      <w:r w:rsidR="002706C7" w:rsidRPr="00A93284">
        <w:rPr>
          <w:rFonts w:ascii="Book Antiqua" w:hAnsi="Book Antiqua" w:cs="Arial"/>
        </w:rPr>
        <w:fldChar w:fldCharType="separate"/>
      </w:r>
      <w:r w:rsidR="0026796F" w:rsidRPr="00A93284">
        <w:rPr>
          <w:rFonts w:ascii="Book Antiqua" w:hAnsi="Book Antiqua" w:cs="Arial"/>
          <w:noProof/>
          <w:vertAlign w:val="superscript"/>
        </w:rPr>
        <w:t>[7,</w:t>
      </w:r>
      <w:r w:rsidR="006B3D53" w:rsidRPr="00A93284">
        <w:rPr>
          <w:rFonts w:ascii="Book Antiqua" w:hAnsi="Book Antiqua" w:cs="Arial"/>
          <w:noProof/>
          <w:vertAlign w:val="superscript"/>
        </w:rPr>
        <w:t>12-14]</w:t>
      </w:r>
      <w:r w:rsidR="002706C7" w:rsidRPr="00A93284">
        <w:rPr>
          <w:rFonts w:ascii="Book Antiqua" w:hAnsi="Book Antiqua" w:cs="Arial"/>
        </w:rPr>
        <w:fldChar w:fldCharType="end"/>
      </w:r>
      <w:r w:rsidR="002706C7" w:rsidRPr="00A93284">
        <w:rPr>
          <w:rFonts w:ascii="Book Antiqua" w:hAnsi="Book Antiqua" w:cs="Arial"/>
          <w:lang w:val="en-US"/>
        </w:rPr>
        <w:t xml:space="preserve"> did not develop </w:t>
      </w:r>
      <w:r w:rsidR="000D29F8" w:rsidRPr="00A93284">
        <w:rPr>
          <w:rFonts w:ascii="Book Antiqua" w:hAnsi="Book Antiqua" w:cs="Arial"/>
          <w:lang w:val="en-US"/>
        </w:rPr>
        <w:t xml:space="preserve">platelet </w:t>
      </w:r>
      <w:r w:rsidR="001E34A0" w:rsidRPr="00A93284">
        <w:rPr>
          <w:rFonts w:ascii="Book Antiqua" w:hAnsi="Book Antiqua" w:cs="Arial"/>
          <w:lang w:val="en-US"/>
        </w:rPr>
        <w:t>activating antibodies in HIPA</w:t>
      </w:r>
      <w:r w:rsidR="002706C7" w:rsidRPr="00A93284">
        <w:rPr>
          <w:rFonts w:ascii="Book Antiqua" w:hAnsi="Book Antiqua" w:cs="Arial"/>
        </w:rPr>
        <w:fldChar w:fldCharType="begin">
          <w:fldData xml:space="preserve">PEVuZE5vdGU+PENpdGU+PEF1dGhvcj5CYWtjaG91bDwvQXV0aG9yPjxZZWFyPjIwMTQ8L1llYXI+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CYWtjaG91bDwvQXV0aG9yPjxZZWFyPjIwMTQ8L1llYXI+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2706C7" w:rsidRPr="00A93284">
        <w:rPr>
          <w:rFonts w:ascii="Book Antiqua" w:hAnsi="Book Antiqua" w:cs="Arial"/>
        </w:rPr>
      </w:r>
      <w:r w:rsidR="002706C7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61]</w:t>
      </w:r>
      <w:r w:rsidR="002706C7" w:rsidRPr="00A93284">
        <w:rPr>
          <w:rFonts w:ascii="Book Antiqua" w:hAnsi="Book Antiqua" w:cs="Arial"/>
        </w:rPr>
        <w:fldChar w:fldCharType="end"/>
      </w:r>
      <w:r w:rsidR="002706C7" w:rsidRPr="00A93284">
        <w:rPr>
          <w:rFonts w:ascii="Book Antiqua" w:hAnsi="Book Antiqua" w:cs="Arial"/>
          <w:lang w:val="en-US"/>
        </w:rPr>
        <w:t xml:space="preserve">. </w:t>
      </w:r>
      <w:r w:rsidR="002A5820" w:rsidRPr="00A93284">
        <w:rPr>
          <w:rFonts w:ascii="Book Antiqua" w:hAnsi="Book Antiqua" w:cs="Arial"/>
          <w:lang w:val="en-US"/>
        </w:rPr>
        <w:t>Therefore, HIT can be assumed to be ve</w:t>
      </w:r>
      <w:r w:rsidR="001E34A0" w:rsidRPr="00A93284">
        <w:rPr>
          <w:rFonts w:ascii="Book Antiqua" w:hAnsi="Book Antiqua" w:cs="Arial"/>
          <w:lang w:val="en-US"/>
        </w:rPr>
        <w:t>ry unlikely in these recipients</w:t>
      </w:r>
      <w:r w:rsidR="002A5820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ExPC9ZZWFy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ExPC9ZZWFy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2A5820" w:rsidRPr="00A93284">
        <w:rPr>
          <w:rFonts w:ascii="Book Antiqua" w:hAnsi="Book Antiqua" w:cs="Arial"/>
        </w:rPr>
      </w:r>
      <w:r w:rsidR="002A5820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4]</w:t>
      </w:r>
      <w:r w:rsidR="002A5820" w:rsidRPr="00A93284">
        <w:rPr>
          <w:rFonts w:ascii="Book Antiqua" w:hAnsi="Book Antiqua" w:cs="Arial"/>
        </w:rPr>
        <w:fldChar w:fldCharType="end"/>
      </w:r>
      <w:r w:rsidR="002A5820" w:rsidRPr="00A93284">
        <w:rPr>
          <w:rFonts w:ascii="Book Antiqua" w:hAnsi="Book Antiqua" w:cs="Arial"/>
          <w:lang w:val="en-US"/>
        </w:rPr>
        <w:t xml:space="preserve">. </w:t>
      </w:r>
      <w:r w:rsidR="00041F1A" w:rsidRPr="00A93284">
        <w:rPr>
          <w:rFonts w:ascii="Book Antiqua" w:hAnsi="Book Antiqua" w:cs="Arial"/>
          <w:lang w:val="en-US"/>
        </w:rPr>
        <w:t xml:space="preserve">This observation </w:t>
      </w:r>
      <w:r w:rsidR="00FD29C8" w:rsidRPr="00A93284">
        <w:rPr>
          <w:rFonts w:ascii="Book Antiqua" w:hAnsi="Book Antiqua" w:cs="Arial"/>
          <w:lang w:val="en-US"/>
        </w:rPr>
        <w:t>raises</w:t>
      </w:r>
      <w:r w:rsidR="00041F1A" w:rsidRPr="00A93284">
        <w:rPr>
          <w:rFonts w:ascii="Book Antiqua" w:hAnsi="Book Antiqua" w:cs="Arial"/>
          <w:lang w:val="en-US"/>
        </w:rPr>
        <w:t xml:space="preserve"> the question whether the 4Ts system is </w:t>
      </w:r>
      <w:r w:rsidR="00B97F1C" w:rsidRPr="00A93284">
        <w:rPr>
          <w:rFonts w:ascii="Book Antiqua" w:hAnsi="Book Antiqua" w:cs="Arial"/>
          <w:lang w:val="en-US"/>
        </w:rPr>
        <w:t xml:space="preserve">suitable to estimate the probability of HIT </w:t>
      </w:r>
      <w:r w:rsidR="002A5820" w:rsidRPr="00A93284">
        <w:rPr>
          <w:rFonts w:ascii="Book Antiqua" w:hAnsi="Book Antiqua" w:cs="Arial"/>
          <w:lang w:val="en-US"/>
        </w:rPr>
        <w:t xml:space="preserve">without restrictions </w:t>
      </w:r>
      <w:r w:rsidR="00041F1A" w:rsidRPr="00A93284">
        <w:rPr>
          <w:rFonts w:ascii="Book Antiqua" w:hAnsi="Book Antiqua" w:cs="Arial"/>
          <w:lang w:val="en-US"/>
        </w:rPr>
        <w:t xml:space="preserve">in transplant recipients. </w:t>
      </w:r>
      <w:r w:rsidR="002A5820" w:rsidRPr="00A93284">
        <w:rPr>
          <w:rFonts w:ascii="Book Antiqua" w:hAnsi="Book Antiqua" w:cs="Arial"/>
          <w:lang w:val="en-US"/>
        </w:rPr>
        <w:t xml:space="preserve">The 4Ts scoring system has not been investigated in this </w:t>
      </w:r>
      <w:r w:rsidR="00041F1A" w:rsidRPr="00A93284">
        <w:rPr>
          <w:rFonts w:ascii="Book Antiqua" w:hAnsi="Book Antiqua" w:cs="Arial"/>
          <w:lang w:val="en-US"/>
        </w:rPr>
        <w:t xml:space="preserve">special subgroup of patients so far. </w:t>
      </w:r>
    </w:p>
    <w:p w14:paraId="0F6F352F" w14:textId="78CE3874" w:rsidR="00D13513" w:rsidRPr="00A93284" w:rsidRDefault="00694DE7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Heparin-free anticoagulation is difficult to monitor in critically ill patients and </w:t>
      </w:r>
      <w:r w:rsidR="00D8673F" w:rsidRPr="00A93284">
        <w:rPr>
          <w:rFonts w:ascii="Book Antiqua" w:hAnsi="Book Antiqua" w:cs="Arial"/>
          <w:lang w:val="en-US"/>
        </w:rPr>
        <w:t xml:space="preserve">entails </w:t>
      </w:r>
      <w:r w:rsidRPr="00A93284">
        <w:rPr>
          <w:rFonts w:ascii="Book Antiqua" w:hAnsi="Book Antiqua" w:cs="Arial"/>
          <w:lang w:val="en-US"/>
        </w:rPr>
        <w:t>a relevant risk of bleeding complications. Acc</w:t>
      </w:r>
      <w:r w:rsidR="001E34A0" w:rsidRPr="00A93284">
        <w:rPr>
          <w:rFonts w:ascii="Book Antiqua" w:hAnsi="Book Antiqua" w:cs="Arial"/>
          <w:lang w:val="en-US"/>
        </w:rPr>
        <w:t>ording to the reported findings</w:t>
      </w:r>
      <w:r w:rsidR="00752012" w:rsidRPr="00A93284">
        <w:rPr>
          <w:rFonts w:ascii="Book Antiqua" w:hAnsi="Book Antiqua" w:cs="Arial"/>
          <w:lang w:val="en-US"/>
        </w:rPr>
        <w:fldChar w:fldCharType="begin">
          <w:fldData xml:space="preserve">PEVuZE5vdGU+PENpdGU+PEF1dGhvcj5LYW5la288L0F1dGhvcj48WWVhcj4yMDA4PC9ZZWFyPjxS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</w:fldData>
        </w:fldChar>
      </w:r>
      <w:r w:rsidR="00752012" w:rsidRPr="00A93284">
        <w:rPr>
          <w:rFonts w:ascii="Book Antiqua" w:hAnsi="Book Antiqua" w:cs="Arial"/>
          <w:lang w:val="en-US"/>
        </w:rPr>
        <w:instrText xml:space="preserve"> ADDIN EN.CITE </w:instrText>
      </w:r>
      <w:r w:rsidR="00752012" w:rsidRPr="00A93284">
        <w:rPr>
          <w:rFonts w:ascii="Book Antiqua" w:hAnsi="Book Antiqua" w:cs="Arial"/>
          <w:lang w:val="en-US"/>
        </w:rPr>
        <w:fldChar w:fldCharType="begin">
          <w:fldData xml:space="preserve">PEVuZE5vdGU+PENpdGU+PEF1dGhvcj5LYW5la288L0F1dGhvcj48WWVhcj4yMDA4PC9ZZWFyPjxS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</w:fldData>
        </w:fldChar>
      </w:r>
      <w:r w:rsidR="00752012" w:rsidRPr="00A93284">
        <w:rPr>
          <w:rFonts w:ascii="Book Antiqua" w:hAnsi="Book Antiqua" w:cs="Arial"/>
          <w:lang w:val="en-US"/>
        </w:rPr>
        <w:instrText xml:space="preserve"> ADDIN EN.CITE.DATA </w:instrText>
      </w:r>
      <w:r w:rsidR="00752012" w:rsidRPr="00A93284">
        <w:rPr>
          <w:rFonts w:ascii="Book Antiqua" w:hAnsi="Book Antiqua" w:cs="Arial"/>
          <w:lang w:val="en-US"/>
        </w:rPr>
      </w:r>
      <w:r w:rsidR="00752012" w:rsidRPr="00A93284">
        <w:rPr>
          <w:rFonts w:ascii="Book Antiqua" w:hAnsi="Book Antiqua" w:cs="Arial"/>
          <w:lang w:val="en-US"/>
        </w:rPr>
        <w:fldChar w:fldCharType="end"/>
      </w:r>
      <w:r w:rsidR="00752012" w:rsidRPr="00A93284">
        <w:rPr>
          <w:rFonts w:ascii="Book Antiqua" w:hAnsi="Book Antiqua" w:cs="Arial"/>
          <w:lang w:val="en-US"/>
        </w:rPr>
      </w:r>
      <w:r w:rsidR="00752012" w:rsidRPr="00A93284">
        <w:rPr>
          <w:rFonts w:ascii="Book Antiqua" w:hAnsi="Book Antiqua" w:cs="Arial"/>
          <w:lang w:val="en-US"/>
        </w:rPr>
        <w:fldChar w:fldCharType="separate"/>
      </w:r>
      <w:r w:rsidR="00752012" w:rsidRPr="00A93284">
        <w:rPr>
          <w:rFonts w:ascii="Book Antiqua" w:hAnsi="Book Antiqua" w:cs="Arial"/>
          <w:noProof/>
          <w:vertAlign w:val="superscript"/>
          <w:lang w:val="en-US"/>
        </w:rPr>
        <w:t>[59-61]</w:t>
      </w:r>
      <w:r w:rsidR="00752012" w:rsidRPr="00A93284">
        <w:rPr>
          <w:rFonts w:ascii="Book Antiqua" w:hAnsi="Book Antiqua" w:cs="Arial"/>
          <w:lang w:val="en-US"/>
        </w:rPr>
        <w:fldChar w:fldCharType="end"/>
      </w:r>
      <w:r w:rsidRPr="00A93284">
        <w:rPr>
          <w:rFonts w:ascii="Book Antiqua" w:hAnsi="Book Antiqua" w:cs="Arial"/>
          <w:lang w:val="en-US"/>
        </w:rPr>
        <w:t xml:space="preserve">, changing anticoagulation to a heparin-free regimen should be reconsidered in liver transplant recipients with non-activating </w:t>
      </w:r>
      <w:r w:rsidR="00826B3B" w:rsidRPr="00A93284">
        <w:rPr>
          <w:rFonts w:ascii="Book Antiqua" w:hAnsi="Book Antiqua" w:cs="Arial"/>
          <w:lang w:val="en-US"/>
        </w:rPr>
        <w:t>anti-PF4/heparin</w:t>
      </w:r>
      <w:r w:rsidR="00826B3B" w:rsidRPr="00A93284" w:rsidDel="001E1A07">
        <w:rPr>
          <w:rFonts w:ascii="Book Antiqua" w:hAnsi="Book Antiqua" w:cs="Arial"/>
          <w:lang w:val="en-US"/>
        </w:rPr>
        <w:t xml:space="preserve"> </w:t>
      </w:r>
      <w:r w:rsidRPr="00A93284">
        <w:rPr>
          <w:rFonts w:ascii="Book Antiqua" w:hAnsi="Book Antiqua" w:cs="Arial"/>
          <w:lang w:val="en-US"/>
        </w:rPr>
        <w:t>antibodies</w:t>
      </w:r>
      <w:r w:rsidR="00752012" w:rsidRPr="00A93284">
        <w:rPr>
          <w:rFonts w:ascii="Book Antiqua" w:hAnsi="Book Antiqua" w:cs="Arial"/>
          <w:lang w:val="en-US"/>
        </w:rPr>
        <w:fldChar w:fldCharType="begin">
          <w:fldData xml:space="preserve">PEVuZE5vdGU+PENpdGU+PEF1dGhvcj5CYWtjaG91bDwvQXV0aG9yPjxZZWFyPjIwMTQ8L1llYXI+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</w:fldData>
        </w:fldChar>
      </w:r>
      <w:r w:rsidR="00752012" w:rsidRPr="00A93284">
        <w:rPr>
          <w:rFonts w:ascii="Book Antiqua" w:hAnsi="Book Antiqua" w:cs="Arial"/>
          <w:lang w:val="en-US"/>
        </w:rPr>
        <w:instrText xml:space="preserve"> ADDIN EN.CITE </w:instrText>
      </w:r>
      <w:r w:rsidR="00752012" w:rsidRPr="00A93284">
        <w:rPr>
          <w:rFonts w:ascii="Book Antiqua" w:hAnsi="Book Antiqua" w:cs="Arial"/>
          <w:lang w:val="en-US"/>
        </w:rPr>
        <w:fldChar w:fldCharType="begin">
          <w:fldData xml:space="preserve">PEVuZE5vdGU+PENpdGU+PEF1dGhvcj5CYWtjaG91bDwvQXV0aG9yPjxZZWFyPjIwMTQ8L1llYXI+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</w:fldData>
        </w:fldChar>
      </w:r>
      <w:r w:rsidR="00752012" w:rsidRPr="00A93284">
        <w:rPr>
          <w:rFonts w:ascii="Book Antiqua" w:hAnsi="Book Antiqua" w:cs="Arial"/>
          <w:lang w:val="en-US"/>
        </w:rPr>
        <w:instrText xml:space="preserve"> ADDIN EN.CITE.DATA </w:instrText>
      </w:r>
      <w:r w:rsidR="00752012" w:rsidRPr="00A93284">
        <w:rPr>
          <w:rFonts w:ascii="Book Antiqua" w:hAnsi="Book Antiqua" w:cs="Arial"/>
          <w:lang w:val="en-US"/>
        </w:rPr>
      </w:r>
      <w:r w:rsidR="00752012" w:rsidRPr="00A93284">
        <w:rPr>
          <w:rFonts w:ascii="Book Antiqua" w:hAnsi="Book Antiqua" w:cs="Arial"/>
          <w:lang w:val="en-US"/>
        </w:rPr>
        <w:fldChar w:fldCharType="end"/>
      </w:r>
      <w:r w:rsidR="00752012" w:rsidRPr="00A93284">
        <w:rPr>
          <w:rFonts w:ascii="Book Antiqua" w:hAnsi="Book Antiqua" w:cs="Arial"/>
          <w:lang w:val="en-US"/>
        </w:rPr>
      </w:r>
      <w:r w:rsidR="00752012" w:rsidRPr="00A93284">
        <w:rPr>
          <w:rFonts w:ascii="Book Antiqua" w:hAnsi="Book Antiqua" w:cs="Arial"/>
          <w:lang w:val="en-US"/>
        </w:rPr>
        <w:fldChar w:fldCharType="separate"/>
      </w:r>
      <w:r w:rsidR="00752012" w:rsidRPr="00A93284">
        <w:rPr>
          <w:rFonts w:ascii="Book Antiqua" w:hAnsi="Book Antiqua" w:cs="Arial"/>
          <w:noProof/>
          <w:vertAlign w:val="superscript"/>
          <w:lang w:val="en-US"/>
        </w:rPr>
        <w:t>[61]</w:t>
      </w:r>
      <w:r w:rsidR="00752012" w:rsidRPr="00A93284">
        <w:rPr>
          <w:rFonts w:ascii="Book Antiqua" w:hAnsi="Book Antiqua" w:cs="Arial"/>
          <w:lang w:val="en-US"/>
        </w:rPr>
        <w:fldChar w:fldCharType="end"/>
      </w:r>
      <w:r w:rsidRPr="00A93284">
        <w:rPr>
          <w:rFonts w:ascii="Book Antiqua" w:hAnsi="Book Antiqua" w:cs="Arial"/>
          <w:lang w:val="en-US"/>
        </w:rPr>
        <w:t>.</w:t>
      </w:r>
    </w:p>
    <w:p w14:paraId="1771B14E" w14:textId="77777777" w:rsidR="00482492" w:rsidRPr="00A93284" w:rsidRDefault="00482492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</w:p>
    <w:p w14:paraId="5EA69046" w14:textId="77777777" w:rsidR="00F32FB9" w:rsidRPr="00A93284" w:rsidRDefault="00F32FB9" w:rsidP="00950696">
      <w:pPr>
        <w:spacing w:line="360" w:lineRule="auto"/>
        <w:jc w:val="both"/>
        <w:rPr>
          <w:rFonts w:ascii="Book Antiqua" w:hAnsi="Book Antiqua" w:cs="Arial"/>
          <w:b/>
          <w:i/>
          <w:lang w:val="en-US"/>
        </w:rPr>
      </w:pPr>
      <w:r w:rsidRPr="00A93284">
        <w:rPr>
          <w:rFonts w:ascii="Book Antiqua" w:hAnsi="Book Antiqua" w:cs="Arial"/>
          <w:b/>
          <w:i/>
          <w:lang w:val="en-US"/>
        </w:rPr>
        <w:t>Pancreas transplantation</w:t>
      </w:r>
    </w:p>
    <w:p w14:paraId="52BFA7FB" w14:textId="5FBE6628" w:rsidR="00243FA3" w:rsidRPr="00A93284" w:rsidRDefault="0026796F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lang w:val="en-US"/>
        </w:rPr>
        <w:t>No data are available</w:t>
      </w:r>
      <w:r w:rsidRPr="00A93284">
        <w:rPr>
          <w:rFonts w:ascii="Book Antiqua" w:eastAsia="宋体" w:hAnsi="Book Antiqua" w:cs="Arial"/>
          <w:lang w:val="en-US" w:eastAsia="zh-CN"/>
        </w:rPr>
        <w:t>.</w:t>
      </w:r>
    </w:p>
    <w:p w14:paraId="1D9C18CF" w14:textId="77777777" w:rsidR="00243FA3" w:rsidRPr="00A93284" w:rsidRDefault="00243FA3" w:rsidP="00950696">
      <w:pPr>
        <w:spacing w:line="360" w:lineRule="auto"/>
        <w:jc w:val="both"/>
        <w:rPr>
          <w:rFonts w:ascii="Book Antiqua" w:hAnsi="Book Antiqua" w:cs="Arial"/>
          <w:lang w:val="en-US"/>
        </w:rPr>
      </w:pPr>
    </w:p>
    <w:p w14:paraId="70CE753F" w14:textId="09D4D9C1" w:rsidR="001C0017" w:rsidRPr="00A93284" w:rsidRDefault="0026796F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  <w:r w:rsidRPr="00A93284">
        <w:rPr>
          <w:rFonts w:ascii="Book Antiqua" w:hAnsi="Book Antiqua" w:cs="Arial"/>
          <w:b/>
          <w:lang w:val="en-US"/>
        </w:rPr>
        <w:t>CONCLUSION</w:t>
      </w:r>
    </w:p>
    <w:p w14:paraId="5F5D74F4" w14:textId="0F535403" w:rsidR="001129FC" w:rsidRPr="00A93284" w:rsidRDefault="00D8673F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lang w:val="en-US"/>
        </w:rPr>
        <w:t>Due to</w:t>
      </w:r>
      <w:r w:rsidR="00C222E2" w:rsidRPr="00A93284">
        <w:rPr>
          <w:rFonts w:ascii="Book Antiqua" w:hAnsi="Book Antiqua" w:cs="Arial"/>
          <w:lang w:val="en-US"/>
        </w:rPr>
        <w:t xml:space="preserve"> repeated and usually high-dose heparin application before and after transplant surgery, HIT could be </w:t>
      </w:r>
      <w:r w:rsidRPr="00A93284">
        <w:rPr>
          <w:rFonts w:ascii="Book Antiqua" w:hAnsi="Book Antiqua" w:cs="Arial"/>
          <w:lang w:val="en-US"/>
        </w:rPr>
        <w:t xml:space="preserve">expected </w:t>
      </w:r>
      <w:r w:rsidR="00C222E2" w:rsidRPr="00A93284">
        <w:rPr>
          <w:rFonts w:ascii="Book Antiqua" w:hAnsi="Book Antiqua" w:cs="Arial"/>
          <w:lang w:val="en-US"/>
        </w:rPr>
        <w:t xml:space="preserve">to </w:t>
      </w:r>
      <w:r w:rsidRPr="00A93284">
        <w:rPr>
          <w:rFonts w:ascii="Book Antiqua" w:hAnsi="Book Antiqua" w:cs="Arial"/>
          <w:lang w:val="en-US"/>
        </w:rPr>
        <w:t>occur frequently</w:t>
      </w:r>
      <w:r w:rsidR="00C222E2" w:rsidRPr="00A93284">
        <w:rPr>
          <w:rFonts w:ascii="Book Antiqua" w:hAnsi="Book Antiqua" w:cs="Arial"/>
          <w:lang w:val="en-US"/>
        </w:rPr>
        <w:t xml:space="preserve"> in </w:t>
      </w:r>
      <w:r w:rsidR="00371E4A" w:rsidRPr="00A93284">
        <w:rPr>
          <w:rFonts w:ascii="Book Antiqua" w:hAnsi="Book Antiqua" w:cs="Arial"/>
          <w:lang w:val="en-US"/>
        </w:rPr>
        <w:t xml:space="preserve">organ </w:t>
      </w:r>
      <w:r w:rsidR="00C222E2" w:rsidRPr="00A93284">
        <w:rPr>
          <w:rFonts w:ascii="Book Antiqua" w:hAnsi="Book Antiqua" w:cs="Arial"/>
          <w:lang w:val="en-US"/>
        </w:rPr>
        <w:t xml:space="preserve">recipients. </w:t>
      </w:r>
      <w:r w:rsidR="00371E4A" w:rsidRPr="00A93284">
        <w:rPr>
          <w:rFonts w:ascii="Book Antiqua" w:hAnsi="Book Antiqua" w:cs="Arial"/>
          <w:lang w:val="en-US"/>
        </w:rPr>
        <w:t>Furthermore, s</w:t>
      </w:r>
      <w:r w:rsidR="00115532" w:rsidRPr="00A93284">
        <w:rPr>
          <w:rFonts w:ascii="Book Antiqua" w:hAnsi="Book Antiqua" w:cs="Arial"/>
          <w:lang w:val="en-US"/>
        </w:rPr>
        <w:t xml:space="preserve">tandardized organ procurement procedures use heparin for donor </w:t>
      </w:r>
      <w:r w:rsidR="00BD1BFF" w:rsidRPr="00A93284">
        <w:rPr>
          <w:rFonts w:ascii="Book Antiqua" w:hAnsi="Book Antiqua" w:cs="Arial"/>
          <w:lang w:val="en-US"/>
        </w:rPr>
        <w:t>anticoagulation, which</w:t>
      </w:r>
      <w:r w:rsidR="009E3831" w:rsidRPr="00A93284">
        <w:rPr>
          <w:rFonts w:ascii="Book Antiqua" w:hAnsi="Book Antiqua" w:cs="Arial"/>
          <w:lang w:val="en-US"/>
        </w:rPr>
        <w:t xml:space="preserve"> causes an inevitable exposure of the recipient to heparin</w:t>
      </w:r>
      <w:r w:rsidR="00115532" w:rsidRPr="00A93284">
        <w:rPr>
          <w:rFonts w:ascii="Book Antiqua" w:hAnsi="Book Antiqua" w:cs="Arial"/>
          <w:lang w:val="en-US"/>
        </w:rPr>
        <w:t>.</w:t>
      </w:r>
      <w:r w:rsidR="009E3831" w:rsidRPr="00A93284">
        <w:rPr>
          <w:rFonts w:ascii="Book Antiqua" w:hAnsi="Book Antiqua" w:cs="Arial"/>
          <w:lang w:val="en-US"/>
        </w:rPr>
        <w:t xml:space="preserve"> </w:t>
      </w:r>
      <w:r w:rsidR="003F7612" w:rsidRPr="00A93284">
        <w:rPr>
          <w:rFonts w:ascii="Book Antiqua" w:hAnsi="Book Antiqua" w:cs="Arial"/>
          <w:lang w:val="en-US"/>
        </w:rPr>
        <w:t xml:space="preserve">This review </w:t>
      </w:r>
      <w:r w:rsidRPr="00A93284">
        <w:rPr>
          <w:rFonts w:ascii="Book Antiqua" w:hAnsi="Book Antiqua" w:cs="Arial"/>
          <w:lang w:val="en-US"/>
        </w:rPr>
        <w:t xml:space="preserve">questions </w:t>
      </w:r>
      <w:r w:rsidR="003F7612" w:rsidRPr="00A93284">
        <w:rPr>
          <w:rFonts w:ascii="Book Antiqua" w:hAnsi="Book Antiqua" w:cs="Arial"/>
          <w:lang w:val="en-US"/>
        </w:rPr>
        <w:t>the assumption of a relevant role of HIT in these patients according to present investigations.</w:t>
      </w:r>
    </w:p>
    <w:p w14:paraId="0AD9C4BE" w14:textId="0ACAA7A6" w:rsidR="001129FC" w:rsidRPr="00A93284" w:rsidRDefault="00427DE9" w:rsidP="00950696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lang w:val="en-US"/>
        </w:rPr>
        <w:t xml:space="preserve">First, the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Pr="00A93284">
        <w:rPr>
          <w:rFonts w:ascii="Book Antiqua" w:hAnsi="Book Antiqua" w:cs="Arial"/>
          <w:lang w:val="en-US"/>
        </w:rPr>
        <w:t>classic</w:t>
      </w:r>
      <w:r w:rsidR="00E855BD" w:rsidRPr="00A93284">
        <w:rPr>
          <w:rFonts w:ascii="Book Antiqua" w:eastAsia="宋体" w:hAnsi="Book Antiqua" w:cs="Arial"/>
          <w:lang w:val="en-US" w:eastAsia="zh-CN"/>
        </w:rPr>
        <w:t>”</w:t>
      </w:r>
      <w:r w:rsidRPr="00A93284">
        <w:rPr>
          <w:rFonts w:ascii="Book Antiqua" w:hAnsi="Book Antiqua" w:cs="Arial"/>
          <w:lang w:val="en-US"/>
        </w:rPr>
        <w:t xml:space="preserve"> definition of HIT </w:t>
      </w:r>
      <w:r w:rsidR="00E54AC0" w:rsidRPr="00A93284">
        <w:rPr>
          <w:rFonts w:ascii="Book Antiqua" w:hAnsi="Book Antiqua" w:cs="Arial"/>
          <w:lang w:val="en-US"/>
        </w:rPr>
        <w:t xml:space="preserve">needs </w:t>
      </w:r>
      <w:r w:rsidRPr="00A93284">
        <w:rPr>
          <w:rFonts w:ascii="Book Antiqua" w:hAnsi="Book Antiqua" w:cs="Arial"/>
          <w:lang w:val="en-US"/>
        </w:rPr>
        <w:t xml:space="preserve">to be </w:t>
      </w:r>
      <w:r w:rsidR="00E54AC0" w:rsidRPr="00A93284">
        <w:rPr>
          <w:rFonts w:ascii="Book Antiqua" w:hAnsi="Book Antiqua" w:cs="Arial"/>
          <w:lang w:val="en-US"/>
        </w:rPr>
        <w:t xml:space="preserve">established </w:t>
      </w:r>
      <w:r w:rsidRPr="00A93284">
        <w:rPr>
          <w:rFonts w:ascii="Book Antiqua" w:hAnsi="Book Antiqua" w:cs="Arial"/>
          <w:lang w:val="en-US"/>
        </w:rPr>
        <w:t xml:space="preserve">as a common basis </w:t>
      </w:r>
      <w:r w:rsidR="00E54AC0" w:rsidRPr="00A93284">
        <w:rPr>
          <w:rFonts w:ascii="Book Antiqua" w:hAnsi="Book Antiqua" w:cs="Arial"/>
          <w:lang w:val="en-US"/>
        </w:rPr>
        <w:t xml:space="preserve">to allow for </w:t>
      </w:r>
      <w:r w:rsidRPr="00A93284">
        <w:rPr>
          <w:rFonts w:ascii="Book Antiqua" w:hAnsi="Book Antiqua" w:cs="Arial"/>
          <w:lang w:val="en-US"/>
        </w:rPr>
        <w:t xml:space="preserve">convincing and comparable results of </w:t>
      </w:r>
      <w:r w:rsidR="001129FC" w:rsidRPr="00A93284">
        <w:rPr>
          <w:rFonts w:ascii="Book Antiqua" w:hAnsi="Book Antiqua" w:cs="Arial"/>
          <w:lang w:val="en-US"/>
        </w:rPr>
        <w:t>research</w:t>
      </w:r>
      <w:r w:rsidR="00672475" w:rsidRPr="00A93284">
        <w:rPr>
          <w:rFonts w:ascii="Book Antiqua" w:hAnsi="Book Antiqua" w:cs="Arial"/>
          <w:lang w:val="en-US"/>
        </w:rPr>
        <w:t>.</w:t>
      </w:r>
      <w:r w:rsidR="001129FC" w:rsidRPr="00A93284">
        <w:rPr>
          <w:rFonts w:ascii="Book Antiqua" w:hAnsi="Book Antiqua" w:cs="Arial"/>
          <w:lang w:val="en-US"/>
        </w:rPr>
        <w:t xml:space="preserve"> </w:t>
      </w:r>
      <w:r w:rsidR="00E54AC0" w:rsidRPr="00A93284">
        <w:rPr>
          <w:rFonts w:ascii="Book Antiqua" w:hAnsi="Book Antiqua" w:cs="Arial"/>
          <w:lang w:val="en-US"/>
        </w:rPr>
        <w:t>Second</w:t>
      </w:r>
      <w:r w:rsidR="00672475" w:rsidRPr="00A93284">
        <w:rPr>
          <w:rFonts w:ascii="Book Antiqua" w:hAnsi="Book Antiqua" w:cs="Arial"/>
          <w:lang w:val="en-US"/>
        </w:rPr>
        <w:t xml:space="preserve">, </w:t>
      </w:r>
      <w:r w:rsidRPr="00A93284">
        <w:rPr>
          <w:rFonts w:ascii="Book Antiqua" w:hAnsi="Book Antiqua" w:cs="Arial"/>
          <w:lang w:val="en-US"/>
        </w:rPr>
        <w:t xml:space="preserve">clinicians </w:t>
      </w:r>
      <w:r w:rsidR="00E54AC0" w:rsidRPr="00A93284">
        <w:rPr>
          <w:rFonts w:ascii="Book Antiqua" w:hAnsi="Book Antiqua" w:cs="Arial"/>
          <w:lang w:val="en-US"/>
        </w:rPr>
        <w:t xml:space="preserve">need </w:t>
      </w:r>
      <w:r w:rsidRPr="00A93284">
        <w:rPr>
          <w:rFonts w:ascii="Book Antiqua" w:hAnsi="Book Antiqua" w:cs="Arial"/>
          <w:lang w:val="en-US"/>
        </w:rPr>
        <w:t xml:space="preserve">to distinguish </w:t>
      </w:r>
      <w:r w:rsidR="001129FC" w:rsidRPr="00A93284">
        <w:rPr>
          <w:rFonts w:ascii="Book Antiqua" w:hAnsi="Book Antiqua" w:cs="Arial"/>
          <w:lang w:val="en-US"/>
        </w:rPr>
        <w:t xml:space="preserve">carefully </w:t>
      </w:r>
      <w:r w:rsidRPr="00A93284">
        <w:rPr>
          <w:rFonts w:ascii="Book Antiqua" w:hAnsi="Book Antiqua" w:cs="Arial"/>
          <w:lang w:val="en-US"/>
        </w:rPr>
        <w:t xml:space="preserve">between </w:t>
      </w:r>
      <w:r w:rsidR="001129FC" w:rsidRPr="00A93284">
        <w:rPr>
          <w:rFonts w:ascii="Book Antiqua" w:hAnsi="Book Antiqua" w:cs="Arial"/>
          <w:lang w:val="en-US"/>
        </w:rPr>
        <w:t xml:space="preserve">data on </w:t>
      </w:r>
      <w:r w:rsidRPr="00A93284">
        <w:rPr>
          <w:rFonts w:ascii="Book Antiqua" w:hAnsi="Book Antiqua" w:cs="Arial"/>
          <w:lang w:val="en-US"/>
        </w:rPr>
        <w:t>HIT before and after transplantation.</w:t>
      </w:r>
    </w:p>
    <w:p w14:paraId="5B897E1D" w14:textId="59FCE79D" w:rsidR="00237274" w:rsidRPr="00A93284" w:rsidRDefault="009E3831" w:rsidP="00950696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lang w:val="en-US"/>
        </w:rPr>
        <w:t xml:space="preserve">Several </w:t>
      </w:r>
      <w:r w:rsidR="00AD03D2" w:rsidRPr="00A93284">
        <w:rPr>
          <w:rFonts w:ascii="Book Antiqua" w:hAnsi="Book Antiqua" w:cs="Arial"/>
          <w:lang w:val="en-US"/>
        </w:rPr>
        <w:t>publications report</w:t>
      </w:r>
      <w:r w:rsidR="00773357" w:rsidRPr="00A93284">
        <w:rPr>
          <w:rFonts w:ascii="Book Antiqua" w:hAnsi="Book Antiqua" w:cs="Arial"/>
          <w:lang w:val="en-US"/>
        </w:rPr>
        <w:t>ed</w:t>
      </w:r>
      <w:r w:rsidR="00AD03D2" w:rsidRPr="00A93284">
        <w:rPr>
          <w:rFonts w:ascii="Book Antiqua" w:hAnsi="Book Antiqua" w:cs="Arial"/>
          <w:lang w:val="en-US"/>
        </w:rPr>
        <w:t xml:space="preserve"> on uneventful cases of</w:t>
      </w:r>
      <w:r w:rsidRPr="00A93284">
        <w:rPr>
          <w:rFonts w:ascii="Book Antiqua" w:hAnsi="Book Antiqua" w:cs="Arial"/>
          <w:lang w:val="en-US"/>
        </w:rPr>
        <w:t xml:space="preserve"> heparin re-exposure of </w:t>
      </w:r>
      <w:r w:rsidR="00BD769C" w:rsidRPr="00A93284">
        <w:rPr>
          <w:rFonts w:ascii="Book Antiqua" w:hAnsi="Book Antiqua" w:cs="Arial"/>
          <w:lang w:val="en-US"/>
        </w:rPr>
        <w:t xml:space="preserve">transplant </w:t>
      </w:r>
      <w:r w:rsidR="00AD03D2" w:rsidRPr="00A93284">
        <w:rPr>
          <w:rFonts w:ascii="Book Antiqua" w:hAnsi="Book Antiqua" w:cs="Arial"/>
          <w:lang w:val="en-US"/>
        </w:rPr>
        <w:t>patients</w:t>
      </w:r>
      <w:r w:rsidR="00773357" w:rsidRPr="00A93284">
        <w:rPr>
          <w:rFonts w:ascii="Book Antiqua" w:hAnsi="Book Antiqua" w:cs="Arial"/>
          <w:lang w:val="en-US"/>
        </w:rPr>
        <w:t xml:space="preserve"> with a positive history of HIT</w:t>
      </w:r>
      <w:r w:rsidR="00BD769C" w:rsidRPr="00A93284">
        <w:rPr>
          <w:rFonts w:ascii="Book Antiqua" w:hAnsi="Book Antiqua" w:cs="Arial"/>
          <w:lang w:val="en-US"/>
        </w:rPr>
        <w:t xml:space="preserve">, </w:t>
      </w:r>
      <w:r w:rsidR="00773357" w:rsidRPr="00A93284">
        <w:rPr>
          <w:rFonts w:ascii="Book Antiqua" w:hAnsi="Book Antiqua" w:cs="Arial"/>
          <w:lang w:val="en-US"/>
        </w:rPr>
        <w:t>when</w:t>
      </w:r>
      <w:r w:rsidR="0001704C" w:rsidRPr="00A93284">
        <w:rPr>
          <w:rFonts w:ascii="Book Antiqua" w:hAnsi="Book Antiqua" w:cs="Arial"/>
          <w:lang w:val="en-US"/>
        </w:rPr>
        <w:t xml:space="preserve"> </w:t>
      </w:r>
      <w:r w:rsidR="00773357" w:rsidRPr="00A93284">
        <w:rPr>
          <w:rFonts w:ascii="Book Antiqua" w:hAnsi="Book Antiqua" w:cs="Arial"/>
          <w:lang w:val="en-US"/>
        </w:rPr>
        <w:t>a</w:t>
      </w:r>
      <w:r w:rsidR="0001704C" w:rsidRPr="00A93284">
        <w:rPr>
          <w:rFonts w:ascii="Book Antiqua" w:hAnsi="Book Antiqua" w:cs="Arial"/>
          <w:lang w:val="en-US"/>
        </w:rPr>
        <w:t>nti-heparin/PF4 antibod</w:t>
      </w:r>
      <w:r w:rsidR="00773357" w:rsidRPr="00A93284">
        <w:rPr>
          <w:rFonts w:ascii="Book Antiqua" w:hAnsi="Book Antiqua" w:cs="Arial"/>
          <w:lang w:val="en-US"/>
        </w:rPr>
        <w:t>ies</w:t>
      </w:r>
      <w:r w:rsidR="0001704C" w:rsidRPr="00A93284">
        <w:rPr>
          <w:rFonts w:ascii="Book Antiqua" w:hAnsi="Book Antiqua" w:cs="Arial"/>
          <w:lang w:val="en-US"/>
        </w:rPr>
        <w:t xml:space="preserve"> were </w:t>
      </w:r>
      <w:r w:rsidR="00773357" w:rsidRPr="00A93284">
        <w:rPr>
          <w:rFonts w:ascii="Book Antiqua" w:hAnsi="Book Antiqua" w:cs="Arial"/>
          <w:lang w:val="en-US"/>
        </w:rPr>
        <w:t xml:space="preserve">not detectable </w:t>
      </w:r>
      <w:r w:rsidR="0001704C" w:rsidRPr="00A93284">
        <w:rPr>
          <w:rFonts w:ascii="Book Antiqua" w:hAnsi="Book Antiqua" w:cs="Arial"/>
          <w:lang w:val="en-US"/>
        </w:rPr>
        <w:t>in EIA</w:t>
      </w:r>
      <w:r w:rsidR="00BD769C" w:rsidRPr="00A93284">
        <w:rPr>
          <w:rFonts w:ascii="Book Antiqua" w:hAnsi="Book Antiqua" w:cs="Arial"/>
          <w:lang w:val="en-US"/>
        </w:rPr>
        <w:t xml:space="preserve"> anymore</w:t>
      </w:r>
      <w:r w:rsidR="0001704C" w:rsidRPr="00A93284">
        <w:rPr>
          <w:rFonts w:ascii="Book Antiqua" w:hAnsi="Book Antiqua" w:cs="Arial"/>
          <w:lang w:val="en-US"/>
        </w:rPr>
        <w:t>.</w:t>
      </w:r>
      <w:r w:rsidR="00AD03D2" w:rsidRPr="00A93284">
        <w:rPr>
          <w:rFonts w:ascii="Book Antiqua" w:hAnsi="Book Antiqua" w:cs="Arial"/>
          <w:lang w:val="en-US"/>
        </w:rPr>
        <w:t xml:space="preserve"> </w:t>
      </w:r>
      <w:r w:rsidR="0001704C" w:rsidRPr="00A93284">
        <w:rPr>
          <w:rFonts w:ascii="Book Antiqua" w:hAnsi="Book Antiqua" w:cs="Arial"/>
          <w:lang w:val="en-US"/>
        </w:rPr>
        <w:t>Different</w:t>
      </w:r>
      <w:r w:rsidR="00AD03D2" w:rsidRPr="00A93284">
        <w:rPr>
          <w:rFonts w:ascii="Book Antiqua" w:hAnsi="Book Antiqua" w:cs="Arial"/>
          <w:lang w:val="en-US"/>
        </w:rPr>
        <w:t xml:space="preserve"> heparin-free anticoagulation regimen</w:t>
      </w:r>
      <w:r w:rsidR="00B97F1C" w:rsidRPr="00A93284">
        <w:rPr>
          <w:rFonts w:ascii="Book Antiqua" w:hAnsi="Book Antiqua" w:cs="Arial"/>
          <w:lang w:val="en-US"/>
        </w:rPr>
        <w:t>s</w:t>
      </w:r>
      <w:r w:rsidR="0001704C" w:rsidRPr="00A93284">
        <w:rPr>
          <w:rFonts w:ascii="Book Antiqua" w:hAnsi="Book Antiqua" w:cs="Arial"/>
          <w:lang w:val="en-US"/>
        </w:rPr>
        <w:t xml:space="preserve"> were given</w:t>
      </w:r>
      <w:r w:rsidR="00AD03D2" w:rsidRPr="00A93284">
        <w:rPr>
          <w:rFonts w:ascii="Book Antiqua" w:hAnsi="Book Antiqua" w:cs="Arial"/>
          <w:lang w:val="en-US"/>
        </w:rPr>
        <w:t xml:space="preserve"> </w:t>
      </w:r>
      <w:r w:rsidR="0001704C" w:rsidRPr="00A93284">
        <w:rPr>
          <w:rFonts w:ascii="Book Antiqua" w:hAnsi="Book Antiqua" w:cs="Arial"/>
          <w:lang w:val="en-US"/>
        </w:rPr>
        <w:t>(</w:t>
      </w:r>
      <w:proofErr w:type="spellStart"/>
      <w:r w:rsidR="00687FFC" w:rsidRPr="00A93284">
        <w:rPr>
          <w:rFonts w:ascii="Book Antiqua" w:hAnsi="Book Antiqua" w:cs="Arial"/>
          <w:lang w:val="en-US"/>
        </w:rPr>
        <w:t>hirudin</w:t>
      </w:r>
      <w:proofErr w:type="spellEnd"/>
      <w:r w:rsidR="00687FFC" w:rsidRPr="00A93284">
        <w:rPr>
          <w:rFonts w:ascii="Book Antiqua" w:hAnsi="Book Antiqua" w:cs="Arial"/>
          <w:lang w:val="en-US"/>
        </w:rPr>
        <w:t xml:space="preserve">, </w:t>
      </w:r>
      <w:proofErr w:type="spellStart"/>
      <w:r w:rsidR="00237274" w:rsidRPr="00A93284">
        <w:rPr>
          <w:rFonts w:ascii="Book Antiqua" w:hAnsi="Book Antiqua" w:cs="Arial"/>
          <w:lang w:val="en-US"/>
        </w:rPr>
        <w:t>bivalirudin</w:t>
      </w:r>
      <w:proofErr w:type="spellEnd"/>
      <w:r w:rsidR="00237274" w:rsidRPr="00A93284">
        <w:rPr>
          <w:rFonts w:ascii="Book Antiqua" w:hAnsi="Book Antiqua" w:cs="Arial"/>
          <w:lang w:val="en-US"/>
        </w:rPr>
        <w:t xml:space="preserve">, </w:t>
      </w:r>
      <w:proofErr w:type="spellStart"/>
      <w:r w:rsidR="00237274" w:rsidRPr="00A93284">
        <w:rPr>
          <w:rFonts w:ascii="Book Antiqua" w:hAnsi="Book Antiqua" w:cs="Arial"/>
          <w:lang w:val="en-US"/>
        </w:rPr>
        <w:t>lipirudin</w:t>
      </w:r>
      <w:proofErr w:type="spellEnd"/>
      <w:r w:rsidR="0001704C" w:rsidRPr="00A93284">
        <w:rPr>
          <w:rFonts w:ascii="Book Antiqua" w:hAnsi="Book Antiqua" w:cs="Arial"/>
        </w:rPr>
        <w:fldChar w:fldCharType="begin">
          <w:fldData xml:space="preserve">PEVuZE5vdGU+PENpdGU+PEF1dGhvcj5BbmRlcmVnZzwvQXV0aG9yPjxZZWFyPjIwMDg8L1llYXI+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BbmRlcmVnZzwvQXV0aG9yPjxZZWFyPjIwMDg8L1llYXI+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01704C" w:rsidRPr="00A93284">
        <w:rPr>
          <w:rFonts w:ascii="Book Antiqua" w:hAnsi="Book Antiqua" w:cs="Arial"/>
        </w:rPr>
      </w:r>
      <w:r w:rsidR="0001704C" w:rsidRPr="00A93284">
        <w:rPr>
          <w:rFonts w:ascii="Book Antiqua" w:hAnsi="Book Antiqua" w:cs="Arial"/>
        </w:rPr>
        <w:fldChar w:fldCharType="separate"/>
      </w:r>
      <w:r w:rsidR="00E855BD" w:rsidRPr="00A93284">
        <w:rPr>
          <w:rFonts w:ascii="Book Antiqua" w:hAnsi="Book Antiqua" w:cs="Arial"/>
          <w:noProof/>
          <w:vertAlign w:val="superscript"/>
        </w:rPr>
        <w:t>[53,56,</w:t>
      </w:r>
      <w:r w:rsidR="006B3D53" w:rsidRPr="00A93284">
        <w:rPr>
          <w:rFonts w:ascii="Book Antiqua" w:hAnsi="Book Antiqua" w:cs="Arial"/>
          <w:noProof/>
          <w:vertAlign w:val="superscript"/>
        </w:rPr>
        <w:t>57]</w:t>
      </w:r>
      <w:r w:rsidR="0001704C" w:rsidRPr="00A93284">
        <w:rPr>
          <w:rFonts w:ascii="Book Antiqua" w:hAnsi="Book Antiqua" w:cs="Arial"/>
        </w:rPr>
        <w:fldChar w:fldCharType="end"/>
      </w:r>
      <w:r w:rsidR="00A059C0" w:rsidRPr="00A93284">
        <w:rPr>
          <w:rFonts w:ascii="Book Antiqua" w:hAnsi="Book Antiqua" w:cs="Arial"/>
          <w:lang w:val="en-US"/>
        </w:rPr>
        <w:t>)</w:t>
      </w:r>
      <w:r w:rsidR="002D0887" w:rsidRPr="00A93284">
        <w:rPr>
          <w:rFonts w:ascii="Book Antiqua" w:hAnsi="Book Antiqua" w:cs="Arial"/>
          <w:lang w:val="en-US"/>
        </w:rPr>
        <w:t xml:space="preserve"> </w:t>
      </w:r>
      <w:r w:rsidR="00AD03D2" w:rsidRPr="00A93284">
        <w:rPr>
          <w:rFonts w:ascii="Book Antiqua" w:hAnsi="Book Antiqua" w:cs="Arial"/>
          <w:lang w:val="en-US"/>
        </w:rPr>
        <w:t xml:space="preserve">but </w:t>
      </w:r>
      <w:r w:rsidR="00266F86" w:rsidRPr="00A93284">
        <w:rPr>
          <w:rFonts w:ascii="Book Antiqua" w:hAnsi="Book Antiqua" w:cs="Arial"/>
          <w:lang w:val="en-US"/>
        </w:rPr>
        <w:t xml:space="preserve">the recipients </w:t>
      </w:r>
      <w:r w:rsidR="00AD03D2" w:rsidRPr="00A93284">
        <w:rPr>
          <w:rFonts w:ascii="Book Antiqua" w:hAnsi="Book Antiqua" w:cs="Arial"/>
          <w:lang w:val="en-US"/>
        </w:rPr>
        <w:t xml:space="preserve">had one </w:t>
      </w:r>
      <w:r w:rsidR="00266F86" w:rsidRPr="00A93284">
        <w:rPr>
          <w:rFonts w:ascii="Book Antiqua" w:hAnsi="Book Antiqua" w:cs="Arial"/>
          <w:lang w:val="en-US"/>
        </w:rPr>
        <w:t>inevitably</w:t>
      </w:r>
      <w:r w:rsidR="00AD03D2" w:rsidRPr="00A93284">
        <w:rPr>
          <w:rFonts w:ascii="Book Antiqua" w:hAnsi="Book Antiqua" w:cs="Arial"/>
          <w:lang w:val="en-US"/>
        </w:rPr>
        <w:t xml:space="preserve"> heparin exposure during surgery due to the usage of UFH during organ procurement. These reports consistently confirm the hypothesis that the risk of early-</w:t>
      </w:r>
      <w:r w:rsidR="00AD03D2" w:rsidRPr="00A93284">
        <w:rPr>
          <w:rFonts w:ascii="Book Antiqua" w:hAnsi="Book Antiqua" w:cs="Arial"/>
          <w:lang w:val="en-US"/>
        </w:rPr>
        <w:lastRenderedPageBreak/>
        <w:t>onset HIT after heparin re-exposure is small after c</w:t>
      </w:r>
      <w:r w:rsidR="00115532" w:rsidRPr="00A93284">
        <w:rPr>
          <w:rFonts w:ascii="Book Antiqua" w:hAnsi="Book Antiqua" w:cs="Arial"/>
          <w:lang w:val="en-US"/>
        </w:rPr>
        <w:t>essati</w:t>
      </w:r>
      <w:r w:rsidR="001E34A0" w:rsidRPr="00A93284">
        <w:rPr>
          <w:rFonts w:ascii="Book Antiqua" w:hAnsi="Book Antiqua" w:cs="Arial"/>
          <w:lang w:val="en-US"/>
        </w:rPr>
        <w:t>on of heparin more than 100 d prior to surgery</w:t>
      </w:r>
      <w:r w:rsidR="00AD03D2" w:rsidRPr="00A93284">
        <w:rPr>
          <w:rFonts w:ascii="Book Antiqua" w:hAnsi="Book Antiqua" w:cs="Arial"/>
        </w:rPr>
        <w:fldChar w:fldCharType="begin">
          <w:fldData xml:space="preserve">PEVuZE5vdGU+PENpdGU+PEF1dGhvcj5GcmV0c2NobmVyPC9BdXRob3I+PFllYXI+MjAwNTwvWWVh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GcmV0c2NobmVyPC9BdXRob3I+PFllYXI+MjAwNTwvWWVh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AD03D2" w:rsidRPr="00A93284">
        <w:rPr>
          <w:rFonts w:ascii="Book Antiqua" w:hAnsi="Book Antiqua" w:cs="Arial"/>
        </w:rPr>
      </w:r>
      <w:r w:rsidR="00AD03D2" w:rsidRPr="00A93284">
        <w:rPr>
          <w:rFonts w:ascii="Book Antiqua" w:hAnsi="Book Antiqua" w:cs="Arial"/>
        </w:rPr>
        <w:fldChar w:fldCharType="separate"/>
      </w:r>
      <w:r w:rsidR="00237274" w:rsidRPr="00A93284">
        <w:rPr>
          <w:rFonts w:ascii="Book Antiqua" w:hAnsi="Book Antiqua" w:cs="Arial"/>
          <w:noProof/>
          <w:vertAlign w:val="superscript"/>
        </w:rPr>
        <w:t>[53,56,</w:t>
      </w:r>
      <w:r w:rsidR="006B3D53" w:rsidRPr="00A93284">
        <w:rPr>
          <w:rFonts w:ascii="Book Antiqua" w:hAnsi="Book Antiqua" w:cs="Arial"/>
          <w:noProof/>
          <w:vertAlign w:val="superscript"/>
        </w:rPr>
        <w:t>57]</w:t>
      </w:r>
      <w:r w:rsidR="00AD03D2" w:rsidRPr="00A93284">
        <w:rPr>
          <w:rFonts w:ascii="Book Antiqua" w:hAnsi="Book Antiqua" w:cs="Arial"/>
        </w:rPr>
        <w:fldChar w:fldCharType="end"/>
      </w:r>
      <w:r w:rsidR="00115532" w:rsidRPr="00A93284">
        <w:rPr>
          <w:rFonts w:ascii="Book Antiqua" w:hAnsi="Book Antiqua" w:cs="Arial"/>
          <w:lang w:val="en-US"/>
        </w:rPr>
        <w:t xml:space="preserve">. </w:t>
      </w:r>
    </w:p>
    <w:p w14:paraId="41AFA8B5" w14:textId="675DE9EA" w:rsidR="001C0017" w:rsidRPr="00A93284" w:rsidRDefault="005A402D" w:rsidP="00950696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lang w:val="en-US"/>
        </w:rPr>
        <w:t>According to the current knowledge</w:t>
      </w:r>
      <w:r w:rsidR="00694DE7" w:rsidRPr="00A93284">
        <w:rPr>
          <w:rFonts w:ascii="Book Antiqua" w:hAnsi="Book Antiqua" w:cs="Arial"/>
          <w:lang w:val="en-US"/>
        </w:rPr>
        <w:t xml:space="preserve"> </w:t>
      </w:r>
      <w:r w:rsidR="000E733F" w:rsidRPr="00A93284">
        <w:rPr>
          <w:rFonts w:ascii="Book Antiqua" w:hAnsi="Book Antiqua" w:cs="Arial"/>
          <w:lang w:val="en-US"/>
        </w:rPr>
        <w:t xml:space="preserve">as depicted in this review </w:t>
      </w:r>
      <w:r w:rsidR="00694DE7" w:rsidRPr="00A93284">
        <w:rPr>
          <w:rFonts w:ascii="Book Antiqua" w:hAnsi="Book Antiqua" w:cs="Arial"/>
          <w:lang w:val="en-US"/>
        </w:rPr>
        <w:t xml:space="preserve">we suggest </w:t>
      </w:r>
      <w:r w:rsidR="000E733F" w:rsidRPr="00A93284">
        <w:rPr>
          <w:rFonts w:ascii="Book Antiqua" w:hAnsi="Book Antiqua" w:cs="Arial"/>
          <w:lang w:val="en-US"/>
        </w:rPr>
        <w:t>that</w:t>
      </w:r>
      <w:r w:rsidR="00B600AE" w:rsidRPr="00A93284">
        <w:rPr>
          <w:rFonts w:ascii="Book Antiqua" w:hAnsi="Book Antiqua" w:cs="Arial"/>
          <w:lang w:val="en-US"/>
        </w:rPr>
        <w:t>:</w:t>
      </w:r>
      <w:r w:rsidR="00237274" w:rsidRPr="00A93284">
        <w:rPr>
          <w:rFonts w:ascii="Book Antiqua" w:eastAsia="宋体" w:hAnsi="Book Antiqua" w:cs="Arial"/>
          <w:lang w:val="en-US" w:eastAsia="zh-CN"/>
        </w:rPr>
        <w:t xml:space="preserve"> </w:t>
      </w:r>
      <w:r w:rsidR="00237274" w:rsidRPr="00A93284">
        <w:rPr>
          <w:rFonts w:ascii="Book Antiqua" w:hAnsi="Book Antiqua" w:cs="Arial"/>
          <w:lang w:val="en-US"/>
        </w:rPr>
        <w:t>A</w:t>
      </w:r>
      <w:r w:rsidR="00B600AE" w:rsidRPr="00A93284">
        <w:rPr>
          <w:rFonts w:ascii="Book Antiqua" w:hAnsi="Book Antiqua" w:cs="Arial"/>
          <w:lang w:val="en-US"/>
        </w:rPr>
        <w:t xml:space="preserve"> patient with a h</w:t>
      </w:r>
      <w:r w:rsidR="001E34A0" w:rsidRPr="00A93284">
        <w:rPr>
          <w:rFonts w:ascii="Book Antiqua" w:hAnsi="Book Antiqua" w:cs="Arial"/>
          <w:lang w:val="en-US"/>
        </w:rPr>
        <w:t>istory of HIT more than 100 d</w:t>
      </w:r>
      <w:r w:rsidR="00B600AE" w:rsidRPr="00A93284">
        <w:rPr>
          <w:rFonts w:ascii="Book Antiqua" w:hAnsi="Book Antiqua" w:cs="Arial"/>
          <w:lang w:val="en-US"/>
        </w:rPr>
        <w:t xml:space="preserve"> ago and negative anti-heparin/PF4 EIA and SRA/HIPA can be re-exposed to heparin during </w:t>
      </w:r>
      <w:r w:rsidR="00773357" w:rsidRPr="00A93284">
        <w:rPr>
          <w:rFonts w:ascii="Book Antiqua" w:hAnsi="Book Antiqua" w:cs="Arial"/>
          <w:lang w:val="en-US"/>
        </w:rPr>
        <w:t xml:space="preserve">surgery for </w:t>
      </w:r>
      <w:r w:rsidR="00B600AE" w:rsidRPr="00A93284">
        <w:rPr>
          <w:rFonts w:ascii="Book Antiqua" w:hAnsi="Book Antiqua" w:cs="Arial"/>
          <w:lang w:val="en-US"/>
        </w:rPr>
        <w:t>organ transplantation</w:t>
      </w:r>
      <w:r w:rsidR="00E54AC0" w:rsidRPr="00A93284">
        <w:rPr>
          <w:rFonts w:ascii="Book Antiqua" w:hAnsi="Book Antiqua" w:cs="Arial"/>
          <w:lang w:val="en-US"/>
        </w:rPr>
        <w:t>;</w:t>
      </w:r>
      <w:r w:rsidR="00237274" w:rsidRPr="00A93284">
        <w:rPr>
          <w:rFonts w:ascii="Book Antiqua" w:eastAsia="宋体" w:hAnsi="Book Antiqua" w:cs="Arial"/>
          <w:lang w:val="en-US" w:eastAsia="zh-CN"/>
        </w:rPr>
        <w:t xml:space="preserve"> </w:t>
      </w:r>
      <w:r w:rsidR="00A059C0" w:rsidRPr="00A93284">
        <w:rPr>
          <w:rFonts w:ascii="Book Antiqua" w:hAnsi="Book Antiqua" w:cs="Arial"/>
          <w:lang w:val="en-US"/>
        </w:rPr>
        <w:t>o</w:t>
      </w:r>
      <w:r w:rsidR="00B600AE" w:rsidRPr="00A93284">
        <w:rPr>
          <w:rFonts w:ascii="Book Antiqua" w:hAnsi="Book Antiqua" w:cs="Arial"/>
          <w:lang w:val="en-US"/>
        </w:rPr>
        <w:t xml:space="preserve">rgans from donors treated with heparin can be transplanted to these </w:t>
      </w:r>
      <w:r w:rsidR="00E54AC0" w:rsidRPr="00A93284">
        <w:rPr>
          <w:rFonts w:ascii="Book Antiqua" w:hAnsi="Book Antiqua" w:cs="Arial"/>
          <w:lang w:val="en-US"/>
        </w:rPr>
        <w:t>patients;</w:t>
      </w:r>
      <w:r w:rsidR="00237274" w:rsidRPr="00A93284">
        <w:rPr>
          <w:rFonts w:ascii="Book Antiqua" w:eastAsia="宋体" w:hAnsi="Book Antiqua" w:cs="Arial"/>
          <w:lang w:val="en-US" w:eastAsia="zh-CN"/>
        </w:rPr>
        <w:t xml:space="preserve"> </w:t>
      </w:r>
      <w:r w:rsidR="00A059C0" w:rsidRPr="00A93284">
        <w:rPr>
          <w:rFonts w:ascii="Book Antiqua" w:hAnsi="Book Antiqua" w:cs="Arial"/>
          <w:lang w:val="en-US"/>
        </w:rPr>
        <w:t>o</w:t>
      </w:r>
      <w:r w:rsidR="00B600AE" w:rsidRPr="00A93284">
        <w:rPr>
          <w:rFonts w:ascii="Book Antiqua" w:hAnsi="Book Antiqua" w:cs="Arial"/>
          <w:lang w:val="en-US"/>
        </w:rPr>
        <w:t>rgans rinsed with heparin can be tran</w:t>
      </w:r>
      <w:r w:rsidR="00A059C0" w:rsidRPr="00A93284">
        <w:rPr>
          <w:rFonts w:ascii="Book Antiqua" w:hAnsi="Book Antiqua" w:cs="Arial"/>
          <w:lang w:val="en-US"/>
        </w:rPr>
        <w:t xml:space="preserve">splanted to these </w:t>
      </w:r>
      <w:r w:rsidR="00E54AC0" w:rsidRPr="00A93284">
        <w:rPr>
          <w:rFonts w:ascii="Book Antiqua" w:hAnsi="Book Antiqua" w:cs="Arial"/>
          <w:lang w:val="en-US"/>
        </w:rPr>
        <w:t>patients;</w:t>
      </w:r>
      <w:r w:rsidR="00A059C0" w:rsidRPr="00A93284">
        <w:rPr>
          <w:rFonts w:ascii="Book Antiqua" w:hAnsi="Book Antiqua" w:cs="Arial"/>
          <w:lang w:val="en-US"/>
        </w:rPr>
        <w:t xml:space="preserve"> and</w:t>
      </w:r>
      <w:r w:rsidR="00237274" w:rsidRPr="00A93284">
        <w:rPr>
          <w:rFonts w:ascii="Book Antiqua" w:eastAsia="宋体" w:hAnsi="Book Antiqua" w:cs="Arial"/>
          <w:lang w:val="en-US" w:eastAsia="zh-CN"/>
        </w:rPr>
        <w:t xml:space="preserve"> </w:t>
      </w:r>
      <w:r w:rsidR="00A059C0" w:rsidRPr="00A93284">
        <w:rPr>
          <w:rFonts w:ascii="Book Antiqua" w:hAnsi="Book Antiqua" w:cs="Arial"/>
          <w:lang w:val="en-US"/>
        </w:rPr>
        <w:t>p</w:t>
      </w:r>
      <w:r w:rsidR="00B600AE" w:rsidRPr="00A93284">
        <w:rPr>
          <w:rFonts w:ascii="Book Antiqua" w:hAnsi="Book Antiqua" w:cs="Arial"/>
          <w:lang w:val="en-US"/>
        </w:rPr>
        <w:t>atients with a history of HIT need not be delisted from the waiting-list.</w:t>
      </w:r>
    </w:p>
    <w:p w14:paraId="53E7E571" w14:textId="72C967AD" w:rsidR="00EB00D6" w:rsidRPr="00A93284" w:rsidRDefault="00266F86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>To this day, only few systematic investigations on HIT in soli</w:t>
      </w:r>
      <w:r w:rsidR="00752AAD" w:rsidRPr="00A93284">
        <w:rPr>
          <w:rFonts w:ascii="Book Antiqua" w:hAnsi="Book Antiqua" w:cs="Arial"/>
          <w:lang w:val="en-US"/>
        </w:rPr>
        <w:t>d</w:t>
      </w:r>
      <w:r w:rsidRPr="00A93284">
        <w:rPr>
          <w:rFonts w:ascii="Book Antiqua" w:hAnsi="Book Antiqua" w:cs="Arial"/>
          <w:lang w:val="en-US"/>
        </w:rPr>
        <w:t xml:space="preserve"> organ transplant recipients </w:t>
      </w:r>
      <w:r w:rsidR="00C55DAC" w:rsidRPr="00A93284">
        <w:rPr>
          <w:rFonts w:ascii="Book Antiqua" w:hAnsi="Book Antiqua" w:cs="Arial"/>
          <w:lang w:val="en-US"/>
        </w:rPr>
        <w:t xml:space="preserve">(after transplantation) </w:t>
      </w:r>
      <w:r w:rsidRPr="00A93284">
        <w:rPr>
          <w:rFonts w:ascii="Book Antiqua" w:hAnsi="Book Antiqua" w:cs="Arial"/>
          <w:lang w:val="en-US"/>
        </w:rPr>
        <w:t xml:space="preserve">have been published. </w:t>
      </w:r>
      <w:r w:rsidR="00C55DAC" w:rsidRPr="00A93284">
        <w:rPr>
          <w:rFonts w:ascii="Book Antiqua" w:hAnsi="Book Antiqua" w:cs="Arial"/>
          <w:lang w:val="en-US"/>
        </w:rPr>
        <w:t>Thereof, m</w:t>
      </w:r>
      <w:r w:rsidR="007B2D1E" w:rsidRPr="00A93284">
        <w:rPr>
          <w:rFonts w:ascii="Book Antiqua" w:hAnsi="Book Antiqua" w:cs="Arial"/>
          <w:lang w:val="en-US"/>
        </w:rPr>
        <w:t xml:space="preserve">ost data exist on </w:t>
      </w:r>
      <w:r w:rsidR="000E733F" w:rsidRPr="00A93284">
        <w:rPr>
          <w:rFonts w:ascii="Book Antiqua" w:hAnsi="Book Antiqua" w:cs="Arial"/>
          <w:lang w:val="en-US"/>
        </w:rPr>
        <w:t>anti-PF4/heparin</w:t>
      </w:r>
      <w:r w:rsidR="00C55DAC" w:rsidRPr="00A93284">
        <w:rPr>
          <w:rFonts w:ascii="Book Antiqua" w:hAnsi="Book Antiqua" w:cs="Arial"/>
          <w:lang w:val="en-US"/>
        </w:rPr>
        <w:t xml:space="preserve"> antibody seroconversion</w:t>
      </w:r>
      <w:r w:rsidRPr="00A93284">
        <w:rPr>
          <w:rFonts w:ascii="Book Antiqua" w:hAnsi="Book Antiqua" w:cs="Arial"/>
          <w:lang w:val="en-US"/>
        </w:rPr>
        <w:t xml:space="preserve"> after liver transplantation. The most conclusive studies consistently report on no HIT-associated thromboembolic events despite </w:t>
      </w:r>
      <w:r w:rsidR="00C55DAC" w:rsidRPr="00A93284">
        <w:rPr>
          <w:rFonts w:ascii="Book Antiqua" w:hAnsi="Book Antiqua" w:cs="Arial"/>
          <w:lang w:val="en-US"/>
        </w:rPr>
        <w:t>anti-</w:t>
      </w:r>
      <w:r w:rsidR="000E733F" w:rsidRPr="00A93284">
        <w:rPr>
          <w:rFonts w:ascii="Book Antiqua" w:hAnsi="Book Antiqua" w:cs="Arial"/>
          <w:lang w:val="en-US"/>
        </w:rPr>
        <w:t>PF4</w:t>
      </w:r>
      <w:r w:rsidR="00C55DAC" w:rsidRPr="00A93284">
        <w:rPr>
          <w:rFonts w:ascii="Book Antiqua" w:hAnsi="Book Antiqua" w:cs="Arial"/>
          <w:lang w:val="en-US"/>
        </w:rPr>
        <w:t>/</w:t>
      </w:r>
      <w:r w:rsidR="000E733F" w:rsidRPr="00A93284">
        <w:rPr>
          <w:rFonts w:ascii="Book Antiqua" w:hAnsi="Book Antiqua" w:cs="Arial"/>
          <w:lang w:val="en-US"/>
        </w:rPr>
        <w:t xml:space="preserve">heparin </w:t>
      </w:r>
      <w:r w:rsidR="00C55DAC" w:rsidRPr="00A93284">
        <w:rPr>
          <w:rFonts w:ascii="Book Antiqua" w:hAnsi="Book Antiqua" w:cs="Arial"/>
          <w:lang w:val="en-US"/>
        </w:rPr>
        <w:t xml:space="preserve">antibodies in EIA between </w:t>
      </w:r>
      <w:r w:rsidR="00A059C0" w:rsidRPr="00A93284">
        <w:rPr>
          <w:rFonts w:ascii="Book Antiqua" w:hAnsi="Book Antiqua" w:cs="Arial"/>
          <w:lang w:val="en-US"/>
        </w:rPr>
        <w:t>1.9</w:t>
      </w:r>
      <w:r w:rsidR="00E54AC0" w:rsidRPr="00A93284">
        <w:rPr>
          <w:rFonts w:ascii="Book Antiqua" w:hAnsi="Book Antiqua" w:cs="Arial"/>
          <w:lang w:val="en-US"/>
        </w:rPr>
        <w:t>%</w:t>
      </w:r>
      <w:r w:rsidR="00C55DAC" w:rsidRPr="00A93284">
        <w:rPr>
          <w:rFonts w:ascii="Book Antiqua" w:hAnsi="Book Antiqua" w:cs="Arial"/>
          <w:lang w:val="en-US"/>
        </w:rPr>
        <w:t xml:space="preserve"> to </w:t>
      </w:r>
      <w:r w:rsidR="00A059C0" w:rsidRPr="00A93284">
        <w:rPr>
          <w:rFonts w:ascii="Book Antiqua" w:hAnsi="Book Antiqua" w:cs="Arial"/>
          <w:lang w:val="en-US"/>
        </w:rPr>
        <w:t>57.9</w:t>
      </w:r>
      <w:r w:rsidR="00C55DAC" w:rsidRPr="00A93284">
        <w:rPr>
          <w:rFonts w:ascii="Book Antiqua" w:hAnsi="Book Antiqua" w:cs="Arial"/>
          <w:lang w:val="en-US"/>
        </w:rPr>
        <w:t xml:space="preserve">% and </w:t>
      </w:r>
      <w:r w:rsidR="001E34A0" w:rsidRPr="00A93284">
        <w:rPr>
          <w:rFonts w:ascii="Book Antiqua" w:hAnsi="Book Antiqua" w:cs="Arial"/>
          <w:lang w:val="en-US"/>
        </w:rPr>
        <w:t>continuation of heparin therapy</w:t>
      </w:r>
      <w:r w:rsidRPr="00A93284">
        <w:rPr>
          <w:rFonts w:ascii="Book Antiqua" w:hAnsi="Book Antiqua" w:cs="Arial"/>
        </w:rPr>
        <w:fldChar w:fldCharType="begin">
          <w:fldData xml:space="preserve">PEVuZE5vdGU+PENpdGU+PEF1dGhvcj5LYW5la288L0F1dGhvcj48WWVhcj4yMDA4PC9ZZWFyPjxS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LYW5la288L0F1dGhvcj48WWVhcj4yMDA4PC9ZZWFyPjxS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</w:rPr>
      </w:r>
      <w:r w:rsidRPr="00A93284">
        <w:rPr>
          <w:rFonts w:ascii="Book Antiqua" w:hAnsi="Book Antiqua" w:cs="Arial"/>
        </w:rPr>
        <w:fldChar w:fldCharType="separate"/>
      </w:r>
      <w:r w:rsidR="00237274" w:rsidRPr="00A93284">
        <w:rPr>
          <w:rFonts w:ascii="Book Antiqua" w:hAnsi="Book Antiqua" w:cs="Arial"/>
          <w:noProof/>
          <w:vertAlign w:val="superscript"/>
        </w:rPr>
        <w:t>[49,</w:t>
      </w:r>
      <w:r w:rsidR="006B3D53" w:rsidRPr="00A93284">
        <w:rPr>
          <w:rFonts w:ascii="Book Antiqua" w:hAnsi="Book Antiqua" w:cs="Arial"/>
          <w:noProof/>
          <w:vertAlign w:val="superscript"/>
        </w:rPr>
        <w:t>59-61]</w:t>
      </w:r>
      <w:r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  <w:lang w:val="en-US"/>
        </w:rPr>
        <w:t xml:space="preserve">. </w:t>
      </w:r>
    </w:p>
    <w:p w14:paraId="2BE72F32" w14:textId="339B3D9A" w:rsidR="00F37B4B" w:rsidRPr="00A93284" w:rsidRDefault="00A91673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>Available research</w:t>
      </w:r>
      <w:r w:rsidR="00C55DAC" w:rsidRPr="00A93284">
        <w:rPr>
          <w:rFonts w:ascii="Book Antiqua" w:hAnsi="Book Antiqua" w:cs="Arial"/>
          <w:lang w:val="en-US"/>
        </w:rPr>
        <w:t xml:space="preserve"> </w:t>
      </w:r>
      <w:r w:rsidR="00E72ABE" w:rsidRPr="00A93284">
        <w:rPr>
          <w:rFonts w:ascii="Book Antiqua" w:hAnsi="Book Antiqua" w:cs="Arial"/>
          <w:lang w:val="en-US"/>
        </w:rPr>
        <w:t>show</w:t>
      </w:r>
      <w:r w:rsidRPr="00A93284">
        <w:rPr>
          <w:rFonts w:ascii="Book Antiqua" w:hAnsi="Book Antiqua" w:cs="Arial"/>
          <w:lang w:val="en-US"/>
        </w:rPr>
        <w:t>s</w:t>
      </w:r>
      <w:r w:rsidR="00E72ABE" w:rsidRPr="00A93284">
        <w:rPr>
          <w:rFonts w:ascii="Book Antiqua" w:hAnsi="Book Antiqua" w:cs="Arial"/>
          <w:lang w:val="en-US"/>
        </w:rPr>
        <w:t xml:space="preserve"> </w:t>
      </w:r>
      <w:r w:rsidR="00C55DAC" w:rsidRPr="00A93284">
        <w:rPr>
          <w:rFonts w:ascii="Book Antiqua" w:hAnsi="Book Antiqua" w:cs="Arial"/>
          <w:lang w:val="en-US"/>
        </w:rPr>
        <w:t xml:space="preserve">that </w:t>
      </w:r>
      <w:r w:rsidRPr="00A93284">
        <w:rPr>
          <w:rFonts w:ascii="Book Antiqua" w:hAnsi="Book Antiqua" w:cs="Arial"/>
          <w:lang w:val="en-US"/>
        </w:rPr>
        <w:t xml:space="preserve">on the one hand </w:t>
      </w:r>
      <w:r w:rsidR="00C55DAC" w:rsidRPr="00A93284">
        <w:rPr>
          <w:rFonts w:ascii="Book Antiqua" w:hAnsi="Book Antiqua" w:cs="Arial"/>
          <w:lang w:val="en-US"/>
        </w:rPr>
        <w:t xml:space="preserve">immunosuppressed solid organ transplant recipients are capable to develop </w:t>
      </w:r>
      <w:r w:rsidR="000E733F" w:rsidRPr="00A93284">
        <w:rPr>
          <w:rFonts w:ascii="Book Antiqua" w:hAnsi="Book Antiqua" w:cs="Arial"/>
          <w:lang w:val="en-US"/>
        </w:rPr>
        <w:t xml:space="preserve">anti-PF4/heparin </w:t>
      </w:r>
      <w:r w:rsidR="00C55DAC" w:rsidRPr="00A93284">
        <w:rPr>
          <w:rFonts w:ascii="Book Antiqua" w:hAnsi="Book Antiqua" w:cs="Arial"/>
          <w:lang w:val="en-US"/>
        </w:rPr>
        <w:t>antibodies</w:t>
      </w:r>
      <w:r w:rsidRPr="00A93284">
        <w:rPr>
          <w:rFonts w:ascii="Book Antiqua" w:hAnsi="Book Antiqua" w:cs="Arial"/>
          <w:lang w:val="en-US"/>
        </w:rPr>
        <w:t>, and</w:t>
      </w:r>
      <w:r w:rsidR="00C55DAC" w:rsidRPr="00A93284">
        <w:rPr>
          <w:rFonts w:ascii="Book Antiqua" w:hAnsi="Book Antiqua" w:cs="Arial"/>
          <w:lang w:val="en-US"/>
        </w:rPr>
        <w:t xml:space="preserve"> </w:t>
      </w:r>
      <w:r w:rsidRPr="00A93284">
        <w:rPr>
          <w:rFonts w:ascii="Book Antiqua" w:hAnsi="Book Antiqua" w:cs="Arial"/>
          <w:lang w:val="en-US"/>
        </w:rPr>
        <w:t xml:space="preserve">on the other hand </w:t>
      </w:r>
      <w:r w:rsidR="00C55DAC" w:rsidRPr="00A93284">
        <w:rPr>
          <w:rFonts w:ascii="Book Antiqua" w:hAnsi="Book Antiqua" w:cs="Arial"/>
          <w:lang w:val="en-US"/>
        </w:rPr>
        <w:t xml:space="preserve">apparently do not suffer from HIT according to the </w:t>
      </w:r>
      <w:r w:rsidR="00E855BD" w:rsidRPr="00A93284">
        <w:rPr>
          <w:rFonts w:ascii="Book Antiqua" w:eastAsia="宋体" w:hAnsi="Book Antiqua" w:cs="Arial"/>
          <w:lang w:val="en-US" w:eastAsia="zh-CN"/>
        </w:rPr>
        <w:t>“</w:t>
      </w:r>
      <w:r w:rsidR="00C55DAC" w:rsidRPr="00A93284">
        <w:rPr>
          <w:rFonts w:ascii="Book Antiqua" w:hAnsi="Book Antiqua" w:cs="Arial"/>
          <w:lang w:val="en-US"/>
        </w:rPr>
        <w:t>classic</w:t>
      </w:r>
      <w:r w:rsidR="00E855BD" w:rsidRPr="00A93284">
        <w:rPr>
          <w:rFonts w:ascii="Book Antiqua" w:eastAsia="宋体" w:hAnsi="Book Antiqua" w:cs="Arial"/>
          <w:lang w:val="en-US" w:eastAsia="zh-CN"/>
        </w:rPr>
        <w:t>”</w:t>
      </w:r>
      <w:r w:rsidR="00C55DAC" w:rsidRPr="00A93284">
        <w:rPr>
          <w:rFonts w:ascii="Book Antiqua" w:hAnsi="Book Antiqua" w:cs="Arial"/>
          <w:lang w:val="en-US"/>
        </w:rPr>
        <w:t xml:space="preserve"> definition </w:t>
      </w:r>
      <w:r w:rsidR="00DE716C" w:rsidRPr="00A93284">
        <w:rPr>
          <w:rFonts w:ascii="Book Antiqua" w:hAnsi="Book Antiqua" w:cs="Arial"/>
          <w:lang w:val="en-US"/>
        </w:rPr>
        <w:t xml:space="preserve">and </w:t>
      </w:r>
      <w:r w:rsidR="00C55DAC" w:rsidRPr="00A93284">
        <w:rPr>
          <w:rFonts w:ascii="Book Antiqua" w:hAnsi="Book Antiqua" w:cs="Arial"/>
          <w:lang w:val="en-US"/>
        </w:rPr>
        <w:t>as displayed in the iceberg model</w:t>
      </w:r>
      <w:r w:rsidR="00E72ABE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2PC9ZZWFy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XYXJrZW50aW48L0F1dGhvcj48WWVhcj4yMDA2PC9ZZWFy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E72ABE" w:rsidRPr="00A93284">
        <w:rPr>
          <w:rFonts w:ascii="Book Antiqua" w:hAnsi="Book Antiqua" w:cs="Arial"/>
        </w:rPr>
      </w:r>
      <w:r w:rsidR="00E72ABE"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9-11]</w:t>
      </w:r>
      <w:r w:rsidR="00E72ABE" w:rsidRPr="00A93284">
        <w:rPr>
          <w:rFonts w:ascii="Book Antiqua" w:hAnsi="Book Antiqua" w:cs="Arial"/>
        </w:rPr>
        <w:fldChar w:fldCharType="end"/>
      </w:r>
      <w:r w:rsidR="00E72ABE" w:rsidRPr="00A93284">
        <w:rPr>
          <w:rFonts w:ascii="Book Antiqua" w:hAnsi="Book Antiqua" w:cs="Arial"/>
          <w:lang w:val="en-US"/>
        </w:rPr>
        <w:t xml:space="preserve">. </w:t>
      </w:r>
      <w:r w:rsidR="00DE716C" w:rsidRPr="00A93284">
        <w:rPr>
          <w:rFonts w:ascii="Book Antiqua" w:hAnsi="Book Antiqua" w:cs="Arial"/>
          <w:lang w:val="en-US"/>
        </w:rPr>
        <w:t xml:space="preserve">These findings </w:t>
      </w:r>
      <w:r w:rsidR="001A636F" w:rsidRPr="00A93284">
        <w:rPr>
          <w:rFonts w:ascii="Book Antiqua" w:hAnsi="Book Antiqua" w:cs="Arial"/>
          <w:lang w:val="en-US"/>
        </w:rPr>
        <w:t xml:space="preserve">could potentially </w:t>
      </w:r>
      <w:r w:rsidR="00DE716C" w:rsidRPr="00A93284">
        <w:rPr>
          <w:rFonts w:ascii="Book Antiqua" w:hAnsi="Book Antiqua" w:cs="Arial"/>
          <w:lang w:val="en-US"/>
        </w:rPr>
        <w:t xml:space="preserve">be displayed </w:t>
      </w:r>
      <w:r w:rsidR="001A636F" w:rsidRPr="00A93284">
        <w:rPr>
          <w:rFonts w:ascii="Book Antiqua" w:hAnsi="Book Antiqua" w:cs="Arial"/>
          <w:lang w:val="en-US"/>
        </w:rPr>
        <w:t xml:space="preserve">carefully </w:t>
      </w:r>
      <w:r w:rsidR="00DE716C" w:rsidRPr="00A93284">
        <w:rPr>
          <w:rFonts w:ascii="Book Antiqua" w:hAnsi="Book Antiqua" w:cs="Arial"/>
          <w:lang w:val="en-US"/>
        </w:rPr>
        <w:t xml:space="preserve">in an adjusted iceberg model </w:t>
      </w:r>
      <w:r w:rsidR="00E72ABE" w:rsidRPr="00A93284">
        <w:rPr>
          <w:rFonts w:ascii="Book Antiqua" w:hAnsi="Book Antiqua" w:cs="Arial"/>
          <w:lang w:val="en-US"/>
        </w:rPr>
        <w:t xml:space="preserve">with a </w:t>
      </w:r>
      <w:r w:rsidR="00573F4A" w:rsidRPr="00A93284">
        <w:rPr>
          <w:rFonts w:ascii="Book Antiqua" w:hAnsi="Book Antiqua" w:cs="Arial"/>
          <w:lang w:val="en-US"/>
        </w:rPr>
        <w:t xml:space="preserve">broad basis below the waterline but apparently </w:t>
      </w:r>
      <w:r w:rsidR="008A1D7F" w:rsidRPr="00A93284">
        <w:rPr>
          <w:rFonts w:ascii="Book Antiqua" w:hAnsi="Book Antiqua" w:cs="Arial"/>
          <w:lang w:val="en-US"/>
        </w:rPr>
        <w:t xml:space="preserve">only little mass and </w:t>
      </w:r>
      <w:r w:rsidR="00573F4A" w:rsidRPr="00A93284">
        <w:rPr>
          <w:rFonts w:ascii="Book Antiqua" w:hAnsi="Book Antiqua" w:cs="Arial"/>
          <w:lang w:val="en-US"/>
        </w:rPr>
        <w:t>no summit above</w:t>
      </w:r>
      <w:r w:rsidR="00D20CD5" w:rsidRPr="00A93284">
        <w:rPr>
          <w:rFonts w:ascii="Book Antiqua" w:hAnsi="Book Antiqua" w:cs="Arial"/>
          <w:lang w:val="en-US"/>
        </w:rPr>
        <w:t xml:space="preserve"> (</w:t>
      </w:r>
      <w:r w:rsidR="001A636F" w:rsidRPr="00A93284">
        <w:rPr>
          <w:rFonts w:ascii="Book Antiqua" w:hAnsi="Book Antiqua" w:cs="Arial"/>
          <w:lang w:val="en-US"/>
        </w:rPr>
        <w:t>F</w:t>
      </w:r>
      <w:r w:rsidR="00D20CD5" w:rsidRPr="00A93284">
        <w:rPr>
          <w:rFonts w:ascii="Book Antiqua" w:hAnsi="Book Antiqua" w:cs="Arial"/>
          <w:lang w:val="en-US"/>
        </w:rPr>
        <w:t>igure 2)</w:t>
      </w:r>
      <w:r w:rsidR="00DE716C" w:rsidRPr="00A93284">
        <w:rPr>
          <w:rFonts w:ascii="Book Antiqua" w:hAnsi="Book Antiqua" w:cs="Arial"/>
          <w:lang w:val="en-US"/>
        </w:rPr>
        <w:t>.</w:t>
      </w:r>
      <w:r w:rsidR="00573F4A" w:rsidRPr="00A93284">
        <w:rPr>
          <w:rFonts w:ascii="Book Antiqua" w:hAnsi="Book Antiqua" w:cs="Arial"/>
          <w:lang w:val="en-US"/>
        </w:rPr>
        <w:t xml:space="preserve"> </w:t>
      </w:r>
      <w:r w:rsidR="001A636F" w:rsidRPr="00A93284">
        <w:rPr>
          <w:rFonts w:ascii="Book Antiqua" w:hAnsi="Book Antiqua" w:cs="Arial"/>
          <w:lang w:val="en-US"/>
        </w:rPr>
        <w:t xml:space="preserve">Until now research has </w:t>
      </w:r>
      <w:r w:rsidR="00D20CD5" w:rsidRPr="00A93284">
        <w:rPr>
          <w:rFonts w:ascii="Book Antiqua" w:hAnsi="Book Antiqua" w:cs="Arial"/>
          <w:lang w:val="en-US"/>
        </w:rPr>
        <w:t xml:space="preserve">not </w:t>
      </w:r>
      <w:r w:rsidR="001A636F" w:rsidRPr="00A93284">
        <w:rPr>
          <w:rFonts w:ascii="Book Antiqua" w:hAnsi="Book Antiqua" w:cs="Arial"/>
          <w:lang w:val="en-US"/>
        </w:rPr>
        <w:t xml:space="preserve">provided </w:t>
      </w:r>
      <w:r w:rsidR="00D20CD5" w:rsidRPr="00A93284">
        <w:rPr>
          <w:rFonts w:ascii="Book Antiqua" w:hAnsi="Book Antiqua" w:cs="Arial"/>
          <w:lang w:val="en-US"/>
        </w:rPr>
        <w:t>any reliable</w:t>
      </w:r>
      <w:r w:rsidR="00DE716C" w:rsidRPr="00A93284">
        <w:rPr>
          <w:rFonts w:ascii="Book Antiqua" w:hAnsi="Book Antiqua" w:cs="Arial"/>
          <w:lang w:val="en-US"/>
        </w:rPr>
        <w:t xml:space="preserve"> information on </w:t>
      </w:r>
      <w:r w:rsidR="00D20CD5" w:rsidRPr="00A93284">
        <w:rPr>
          <w:rFonts w:ascii="Book Antiqua" w:hAnsi="Book Antiqua" w:cs="Arial"/>
          <w:lang w:val="en-US"/>
        </w:rPr>
        <w:t xml:space="preserve">clinically apparent </w:t>
      </w:r>
      <w:r w:rsidR="00DE716C" w:rsidRPr="00A93284">
        <w:rPr>
          <w:rFonts w:ascii="Book Antiqua" w:hAnsi="Book Antiqua" w:cs="Arial"/>
          <w:lang w:val="en-US"/>
        </w:rPr>
        <w:t>HIT in this special cohort</w:t>
      </w:r>
      <w:r w:rsidR="001A636F" w:rsidRPr="00A93284">
        <w:rPr>
          <w:rFonts w:ascii="Book Antiqua" w:hAnsi="Book Antiqua" w:cs="Arial"/>
          <w:lang w:val="en-US"/>
        </w:rPr>
        <w:t>,</w:t>
      </w:r>
      <w:r w:rsidR="00D20CD5" w:rsidRPr="00A93284">
        <w:rPr>
          <w:rFonts w:ascii="Book Antiqua" w:hAnsi="Book Antiqua" w:cs="Arial"/>
          <w:lang w:val="en-US"/>
        </w:rPr>
        <w:t xml:space="preserve"> which is displayed by the </w:t>
      </w:r>
      <w:r w:rsidR="00E418C0" w:rsidRPr="00A93284">
        <w:rPr>
          <w:rFonts w:ascii="Book Antiqua" w:hAnsi="Book Antiqua" w:cs="Arial"/>
          <w:lang w:val="en-US"/>
        </w:rPr>
        <w:t>question mark</w:t>
      </w:r>
      <w:r w:rsidR="00D20CD5" w:rsidRPr="00A93284">
        <w:rPr>
          <w:rFonts w:ascii="Book Antiqua" w:hAnsi="Book Antiqua" w:cs="Arial"/>
          <w:lang w:val="en-US"/>
        </w:rPr>
        <w:t xml:space="preserve"> in the</w:t>
      </w:r>
      <w:r w:rsidR="00E418C0" w:rsidRPr="00A93284">
        <w:rPr>
          <w:rFonts w:ascii="Book Antiqua" w:hAnsi="Book Antiqua" w:cs="Arial"/>
          <w:lang w:val="en-US"/>
        </w:rPr>
        <w:t xml:space="preserve"> depiction</w:t>
      </w:r>
      <w:r w:rsidR="0089249C" w:rsidRPr="00A93284">
        <w:rPr>
          <w:rFonts w:ascii="Book Antiqua" w:hAnsi="Book Antiqua" w:cs="Arial"/>
          <w:lang w:val="en-US"/>
        </w:rPr>
        <w:t>.</w:t>
      </w:r>
      <w:r w:rsidR="00E72ABE" w:rsidRPr="00A93284">
        <w:rPr>
          <w:rFonts w:ascii="Book Antiqua" w:hAnsi="Book Antiqua" w:cs="Arial"/>
          <w:lang w:val="en-US"/>
        </w:rPr>
        <w:t xml:space="preserve"> </w:t>
      </w:r>
      <w:r w:rsidR="00D20CD5" w:rsidRPr="00A93284">
        <w:rPr>
          <w:rFonts w:ascii="Book Antiqua" w:hAnsi="Book Antiqua" w:cs="Arial"/>
          <w:lang w:val="en-US"/>
        </w:rPr>
        <w:t xml:space="preserve">Nevertheless, </w:t>
      </w:r>
      <w:r w:rsidR="001A636F" w:rsidRPr="00A93284">
        <w:rPr>
          <w:rFonts w:ascii="Book Antiqua" w:hAnsi="Book Antiqua" w:cs="Arial"/>
          <w:lang w:val="en-US"/>
        </w:rPr>
        <w:t>we</w:t>
      </w:r>
      <w:r w:rsidR="00E418C0" w:rsidRPr="00A93284">
        <w:rPr>
          <w:rFonts w:ascii="Book Antiqua" w:hAnsi="Book Antiqua" w:cs="Arial"/>
          <w:lang w:val="en-US"/>
        </w:rPr>
        <w:t xml:space="preserve"> point out that this </w:t>
      </w:r>
      <w:r w:rsidR="00D20CD5" w:rsidRPr="00A93284">
        <w:rPr>
          <w:rFonts w:ascii="Book Antiqua" w:hAnsi="Book Antiqua" w:cs="Arial"/>
          <w:lang w:val="en-US"/>
        </w:rPr>
        <w:t>illustration has to be handled with care as strong evidence from comprehensive prospective trials is missing.</w:t>
      </w:r>
    </w:p>
    <w:p w14:paraId="298F4A81" w14:textId="374F66C6" w:rsidR="00C55DAC" w:rsidRPr="00A93284" w:rsidRDefault="008B7019" w:rsidP="00950696">
      <w:pPr>
        <w:spacing w:line="360" w:lineRule="auto"/>
        <w:ind w:firstLineChars="100" w:firstLine="240"/>
        <w:jc w:val="both"/>
        <w:rPr>
          <w:rFonts w:ascii="Book Antiqua" w:hAnsi="Book Antiqua" w:cs="Arial"/>
          <w:lang w:val="en-US"/>
        </w:rPr>
      </w:pPr>
      <w:r w:rsidRPr="00A93284">
        <w:rPr>
          <w:rFonts w:ascii="Book Antiqua" w:hAnsi="Book Antiqua" w:cs="Arial"/>
          <w:lang w:val="en-US"/>
        </w:rPr>
        <w:t xml:space="preserve">Routine screening for </w:t>
      </w:r>
      <w:r w:rsidR="000A338F" w:rsidRPr="00A93284">
        <w:rPr>
          <w:rFonts w:ascii="Book Antiqua" w:hAnsi="Book Antiqua" w:cs="Arial"/>
          <w:lang w:val="en-US"/>
        </w:rPr>
        <w:t>anti-PF4/heparin</w:t>
      </w:r>
      <w:r w:rsidRPr="00A93284">
        <w:rPr>
          <w:rFonts w:ascii="Book Antiqua" w:hAnsi="Book Antiqua" w:cs="Arial"/>
          <w:lang w:val="en-US"/>
        </w:rPr>
        <w:t xml:space="preserve"> antibody seroconversion is not recommended to avoid an increase in false-positive results </w:t>
      </w:r>
      <w:r w:rsidR="000A338F" w:rsidRPr="00A93284">
        <w:rPr>
          <w:rFonts w:ascii="Book Antiqua" w:hAnsi="Book Antiqua" w:cs="Arial"/>
          <w:lang w:val="en-US"/>
        </w:rPr>
        <w:t>with unnecessary</w:t>
      </w:r>
      <w:r w:rsidRPr="00A93284">
        <w:rPr>
          <w:rFonts w:ascii="Book Antiqua" w:hAnsi="Book Antiqua" w:cs="Arial"/>
          <w:lang w:val="en-US"/>
        </w:rPr>
        <w:t xml:space="preserve"> change of anticoagulation</w:t>
      </w:r>
      <w:r w:rsidR="009F2FDD"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3LCAxMiwgNDcsIDQ5XTwvc3R5bGU+PC9EaXNwbGF5VGV4dD48cmVjb3JkPjxyZWMtbnVtYmVy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3LCAxMiwgNDcsIDQ5XTwvc3R5bGU+PC9EaXNwbGF5VGV4dD48cmVjb3JkPjxyZWMtbnVtYmVy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9F2FDD" w:rsidRPr="00A93284">
        <w:rPr>
          <w:rFonts w:ascii="Book Antiqua" w:hAnsi="Book Antiqua" w:cs="Arial"/>
        </w:rPr>
      </w:r>
      <w:r w:rsidR="009F2FDD" w:rsidRPr="00A93284">
        <w:rPr>
          <w:rFonts w:ascii="Book Antiqua" w:hAnsi="Book Antiqua" w:cs="Arial"/>
        </w:rPr>
        <w:fldChar w:fldCharType="separate"/>
      </w:r>
      <w:r w:rsidR="00237274" w:rsidRPr="00A93284">
        <w:rPr>
          <w:rFonts w:ascii="Book Antiqua" w:hAnsi="Book Antiqua" w:cs="Arial"/>
          <w:noProof/>
          <w:vertAlign w:val="superscript"/>
        </w:rPr>
        <w:t>[7,12,47,</w:t>
      </w:r>
      <w:r w:rsidR="006B3D53" w:rsidRPr="00A93284">
        <w:rPr>
          <w:rFonts w:ascii="Book Antiqua" w:hAnsi="Book Antiqua" w:cs="Arial"/>
          <w:noProof/>
          <w:vertAlign w:val="superscript"/>
        </w:rPr>
        <w:t>49]</w:t>
      </w:r>
      <w:r w:rsidR="009F2FDD"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  <w:lang w:val="en-US"/>
        </w:rPr>
        <w:t xml:space="preserve">. The true incidence of HIT after solid organ transplantation and its morbidity and mortality </w:t>
      </w:r>
      <w:r w:rsidR="000A338F" w:rsidRPr="00A93284">
        <w:rPr>
          <w:rFonts w:ascii="Book Antiqua" w:hAnsi="Book Antiqua" w:cs="Arial"/>
          <w:lang w:val="en-US"/>
        </w:rPr>
        <w:t>appears</w:t>
      </w:r>
      <w:r w:rsidRPr="00A93284">
        <w:rPr>
          <w:rFonts w:ascii="Book Antiqua" w:hAnsi="Book Antiqua" w:cs="Arial"/>
          <w:lang w:val="en-US"/>
        </w:rPr>
        <w:t xml:space="preserve"> </w:t>
      </w:r>
      <w:r w:rsidR="009F2FDD" w:rsidRPr="00A93284">
        <w:rPr>
          <w:rFonts w:ascii="Book Antiqua" w:hAnsi="Book Antiqua" w:cs="Arial"/>
          <w:lang w:val="en-US"/>
        </w:rPr>
        <w:t xml:space="preserve">to be </w:t>
      </w:r>
      <w:r w:rsidR="000A338F" w:rsidRPr="00A93284">
        <w:rPr>
          <w:rFonts w:ascii="Book Antiqua" w:hAnsi="Book Antiqua" w:cs="Arial"/>
          <w:lang w:val="en-US"/>
        </w:rPr>
        <w:t xml:space="preserve">rather </w:t>
      </w:r>
      <w:r w:rsidR="001E34A0" w:rsidRPr="00A93284">
        <w:rPr>
          <w:rFonts w:ascii="Book Antiqua" w:hAnsi="Book Antiqua" w:cs="Arial"/>
          <w:lang w:val="en-US"/>
        </w:rPr>
        <w:t>low</w:t>
      </w:r>
      <w:r w:rsidR="009F2FDD"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0OSwgNTktNjFdPC9zdHlsZT48L0Rpc3BsYXlUZXh0PjxyZWNvcmQ+PHJlYy1udW1iZXI+Mjc3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0OSwgNTktNjFdPC9zdHlsZT48L0Rpc3BsYXlUZXh0PjxyZWNvcmQ+PHJlYy1udW1iZXI+Mjc3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="009F2FDD" w:rsidRPr="00A93284">
        <w:rPr>
          <w:rFonts w:ascii="Book Antiqua" w:hAnsi="Book Antiqua" w:cs="Arial"/>
        </w:rPr>
      </w:r>
      <w:r w:rsidR="009F2FDD" w:rsidRPr="00A93284">
        <w:rPr>
          <w:rFonts w:ascii="Book Antiqua" w:hAnsi="Book Antiqua" w:cs="Arial"/>
        </w:rPr>
        <w:fldChar w:fldCharType="separate"/>
      </w:r>
      <w:r w:rsidR="00AA1B7A" w:rsidRPr="00A93284">
        <w:rPr>
          <w:rFonts w:ascii="Book Antiqua" w:hAnsi="Book Antiqua" w:cs="Arial"/>
          <w:noProof/>
          <w:vertAlign w:val="superscript"/>
        </w:rPr>
        <w:t>[49,</w:t>
      </w:r>
      <w:r w:rsidR="006B3D53" w:rsidRPr="00A93284">
        <w:rPr>
          <w:rFonts w:ascii="Book Antiqua" w:hAnsi="Book Antiqua" w:cs="Arial"/>
          <w:noProof/>
          <w:vertAlign w:val="superscript"/>
        </w:rPr>
        <w:t>59-61]</w:t>
      </w:r>
      <w:r w:rsidR="009F2FDD" w:rsidRPr="00A93284">
        <w:rPr>
          <w:rFonts w:ascii="Book Antiqua" w:hAnsi="Book Antiqua" w:cs="Arial"/>
        </w:rPr>
        <w:fldChar w:fldCharType="end"/>
      </w:r>
      <w:r w:rsidR="009F2FDD" w:rsidRPr="00A93284">
        <w:rPr>
          <w:rFonts w:ascii="Book Antiqua" w:hAnsi="Book Antiqua" w:cs="Arial"/>
          <w:lang w:val="en-US"/>
        </w:rPr>
        <w:t>. N</w:t>
      </w:r>
      <w:r w:rsidRPr="00A93284">
        <w:rPr>
          <w:rFonts w:ascii="Book Antiqua" w:hAnsi="Book Antiqua" w:cs="Arial"/>
          <w:lang w:val="en-US"/>
        </w:rPr>
        <w:t>onetheless</w:t>
      </w:r>
      <w:r w:rsidR="009F2FDD" w:rsidRPr="00A93284">
        <w:rPr>
          <w:rFonts w:ascii="Book Antiqua" w:hAnsi="Book Antiqua" w:cs="Arial"/>
          <w:lang w:val="en-US"/>
        </w:rPr>
        <w:t>,</w:t>
      </w:r>
      <w:r w:rsidRPr="00A93284">
        <w:rPr>
          <w:rFonts w:ascii="Book Antiqua" w:hAnsi="Book Antiqua" w:cs="Arial"/>
          <w:lang w:val="en-US"/>
        </w:rPr>
        <w:t xml:space="preserve"> </w:t>
      </w:r>
      <w:r w:rsidR="009F2FDD" w:rsidRPr="00A93284">
        <w:rPr>
          <w:rFonts w:ascii="Book Antiqua" w:hAnsi="Book Antiqua" w:cs="Arial"/>
          <w:lang w:val="en-US"/>
        </w:rPr>
        <w:t xml:space="preserve">cardiac transplant recipients possibly have </w:t>
      </w:r>
      <w:r w:rsidRPr="00A93284">
        <w:rPr>
          <w:rFonts w:ascii="Book Antiqua" w:hAnsi="Book Antiqua" w:cs="Arial"/>
          <w:lang w:val="en-US"/>
        </w:rPr>
        <w:t xml:space="preserve">the highest risk </w:t>
      </w:r>
      <w:r w:rsidR="003002DD" w:rsidRPr="00A93284">
        <w:rPr>
          <w:rFonts w:ascii="Book Antiqua" w:hAnsi="Book Antiqua" w:cs="Arial"/>
          <w:lang w:val="en-US"/>
        </w:rPr>
        <w:t xml:space="preserve">of </w:t>
      </w:r>
      <w:r w:rsidR="009F2FDD" w:rsidRPr="00A93284">
        <w:rPr>
          <w:rFonts w:ascii="Book Antiqua" w:hAnsi="Book Antiqua" w:cs="Arial"/>
          <w:lang w:val="en-US"/>
        </w:rPr>
        <w:t>develop</w:t>
      </w:r>
      <w:r w:rsidR="003002DD" w:rsidRPr="00A93284">
        <w:rPr>
          <w:rFonts w:ascii="Book Antiqua" w:hAnsi="Book Antiqua" w:cs="Arial"/>
          <w:lang w:val="en-US"/>
        </w:rPr>
        <w:t>ing</w:t>
      </w:r>
      <w:r w:rsidR="009F2FDD" w:rsidRPr="00A93284">
        <w:rPr>
          <w:rFonts w:ascii="Book Antiqua" w:hAnsi="Book Antiqua" w:cs="Arial"/>
          <w:lang w:val="en-US"/>
        </w:rPr>
        <w:t xml:space="preserve"> HIT </w:t>
      </w:r>
      <w:r w:rsidR="0011302E" w:rsidRPr="00A93284">
        <w:rPr>
          <w:rFonts w:ascii="Book Antiqua" w:hAnsi="Book Antiqua" w:cs="Arial"/>
          <w:lang w:val="en-US"/>
        </w:rPr>
        <w:t>among transp</w:t>
      </w:r>
      <w:r w:rsidR="000A338F" w:rsidRPr="00A93284">
        <w:rPr>
          <w:rFonts w:ascii="Book Antiqua" w:hAnsi="Book Antiqua" w:cs="Arial"/>
          <w:lang w:val="en-US"/>
        </w:rPr>
        <w:t>la</w:t>
      </w:r>
      <w:r w:rsidR="0011302E" w:rsidRPr="00A93284">
        <w:rPr>
          <w:rFonts w:ascii="Book Antiqua" w:hAnsi="Book Antiqua" w:cs="Arial"/>
          <w:lang w:val="en-US"/>
        </w:rPr>
        <w:t>nted patients in general</w:t>
      </w:r>
      <w:r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0OV08L3N0eWxlPjwvRGlzcGxheVRleHQ+PHJlY29yZD48cmVjLW51bWJlcj4yNzc1PC9yZWMt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 </w:instrText>
      </w:r>
      <w:r w:rsidR="006B3D53" w:rsidRPr="00A93284">
        <w:rPr>
          <w:rFonts w:ascii="Book Antiqua" w:hAnsi="Book Antiqua" w:cs="Arial"/>
        </w:rPr>
        <w:fldChar w:fldCharType="begin">
          <w:fldData xml:space="preserve">PEVuZE5vdGU+PENpdGU+PEF1dGhvcj5IYXNzYW48L0F1dGhvcj48WWVhcj4yMDEzPC9ZZWFyPjxS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</w:fldData>
        </w:fldChar>
      </w:r>
      <w:r w:rsidR="006B3D53" w:rsidRPr="00A93284">
        <w:rPr>
          <w:rFonts w:ascii="Book Antiqua" w:hAnsi="Book Antiqua" w:cs="Arial"/>
        </w:rPr>
        <w:instrText xml:space="preserve"> ADDIN EN.CITE.DATA </w:instrText>
      </w:r>
      <w:r w:rsidR="006B3D53" w:rsidRPr="00A93284">
        <w:rPr>
          <w:rFonts w:ascii="Book Antiqua" w:hAnsi="Book Antiqua" w:cs="Arial"/>
        </w:rPr>
      </w:r>
      <w:r w:rsidR="006B3D53"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</w:rPr>
      </w:r>
      <w:r w:rsidRPr="00A93284">
        <w:rPr>
          <w:rFonts w:ascii="Book Antiqua" w:hAnsi="Book Antiqua" w:cs="Arial"/>
        </w:rPr>
        <w:fldChar w:fldCharType="separate"/>
      </w:r>
      <w:r w:rsidR="006B3D53" w:rsidRPr="00A93284">
        <w:rPr>
          <w:rFonts w:ascii="Book Antiqua" w:hAnsi="Book Antiqua" w:cs="Arial"/>
          <w:noProof/>
          <w:vertAlign w:val="superscript"/>
        </w:rPr>
        <w:t>[49]</w:t>
      </w:r>
      <w:r w:rsidRPr="00A93284">
        <w:rPr>
          <w:rFonts w:ascii="Book Antiqua" w:hAnsi="Book Antiqua" w:cs="Arial"/>
        </w:rPr>
        <w:fldChar w:fldCharType="end"/>
      </w:r>
      <w:r w:rsidRPr="00A93284">
        <w:rPr>
          <w:rFonts w:ascii="Book Antiqua" w:hAnsi="Book Antiqua" w:cs="Arial"/>
          <w:lang w:val="en-US"/>
        </w:rPr>
        <w:t>.</w:t>
      </w:r>
    </w:p>
    <w:p w14:paraId="378F4D9E" w14:textId="64A87EDB" w:rsidR="007B2D1E" w:rsidRPr="00A93284" w:rsidRDefault="0011302E" w:rsidP="00950696">
      <w:pPr>
        <w:spacing w:line="360" w:lineRule="auto"/>
        <w:ind w:firstLineChars="100" w:firstLine="240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lang w:val="en-US"/>
        </w:rPr>
        <w:t>In the absence of large prospective studies</w:t>
      </w:r>
      <w:r w:rsidR="00573F4A" w:rsidRPr="00A93284">
        <w:rPr>
          <w:rFonts w:ascii="Book Antiqua" w:hAnsi="Book Antiqua" w:cs="Arial"/>
          <w:lang w:val="en-US"/>
        </w:rPr>
        <w:t xml:space="preserve">, no </w:t>
      </w:r>
      <w:r w:rsidR="003002DD" w:rsidRPr="00A93284">
        <w:rPr>
          <w:rFonts w:ascii="Book Antiqua" w:hAnsi="Book Antiqua" w:cs="Arial"/>
          <w:lang w:val="en-US"/>
        </w:rPr>
        <w:t xml:space="preserve">conclusive </w:t>
      </w:r>
      <w:r w:rsidR="00573F4A" w:rsidRPr="00A93284">
        <w:rPr>
          <w:rFonts w:ascii="Book Antiqua" w:hAnsi="Book Antiqua" w:cs="Arial"/>
          <w:lang w:val="en-US"/>
        </w:rPr>
        <w:t xml:space="preserve">recommendations on the </w:t>
      </w:r>
      <w:r w:rsidR="00790602" w:rsidRPr="00A93284">
        <w:rPr>
          <w:rFonts w:ascii="Book Antiqua" w:hAnsi="Book Antiqua" w:cs="Arial"/>
          <w:lang w:val="en-US"/>
        </w:rPr>
        <w:t xml:space="preserve">acute </w:t>
      </w:r>
      <w:r w:rsidR="00573F4A" w:rsidRPr="00A93284">
        <w:rPr>
          <w:rFonts w:ascii="Book Antiqua" w:hAnsi="Book Antiqua" w:cs="Arial"/>
          <w:lang w:val="en-US"/>
        </w:rPr>
        <w:t xml:space="preserve">therapeutic management of HIT-suspected recipients can be </w:t>
      </w:r>
      <w:r w:rsidR="003002DD" w:rsidRPr="00A93284">
        <w:rPr>
          <w:rFonts w:ascii="Book Antiqua" w:hAnsi="Book Antiqua" w:cs="Arial"/>
          <w:lang w:val="en-US"/>
        </w:rPr>
        <w:t>provided</w:t>
      </w:r>
      <w:r w:rsidR="00B3508E" w:rsidRPr="00A93284">
        <w:rPr>
          <w:rFonts w:ascii="Book Antiqua" w:hAnsi="Book Antiqua" w:cs="Arial"/>
          <w:lang w:val="en-US"/>
        </w:rPr>
        <w:t xml:space="preserve"> besides</w:t>
      </w:r>
      <w:r w:rsidR="003002DD" w:rsidRPr="00A93284">
        <w:rPr>
          <w:rFonts w:ascii="Book Antiqua" w:hAnsi="Book Antiqua" w:cs="Arial"/>
          <w:lang w:val="en-US"/>
        </w:rPr>
        <w:t xml:space="preserve"> </w:t>
      </w:r>
      <w:r w:rsidR="00790602" w:rsidRPr="00A93284">
        <w:rPr>
          <w:rFonts w:ascii="Book Antiqua" w:hAnsi="Book Antiqua" w:cs="Arial"/>
          <w:lang w:val="en-US"/>
        </w:rPr>
        <w:t>switch</w:t>
      </w:r>
      <w:r w:rsidRPr="00A93284">
        <w:rPr>
          <w:rFonts w:ascii="Book Antiqua" w:hAnsi="Book Antiqua" w:cs="Arial"/>
          <w:lang w:val="en-US"/>
        </w:rPr>
        <w:t>ing</w:t>
      </w:r>
      <w:r w:rsidR="00573F4A" w:rsidRPr="00A93284">
        <w:rPr>
          <w:rFonts w:ascii="Book Antiqua" w:hAnsi="Book Antiqua" w:cs="Arial"/>
          <w:lang w:val="en-US"/>
        </w:rPr>
        <w:t xml:space="preserve"> to heparin-free anticoagulation.</w:t>
      </w:r>
      <w:r w:rsidR="00193340" w:rsidRPr="00A93284">
        <w:rPr>
          <w:rFonts w:ascii="Book Antiqua" w:eastAsia="宋体" w:hAnsi="Book Antiqua" w:cs="Arial"/>
          <w:lang w:val="en-US" w:eastAsia="zh-CN"/>
        </w:rPr>
        <w:t xml:space="preserve"> </w:t>
      </w:r>
    </w:p>
    <w:p w14:paraId="5BCCEEC4" w14:textId="77777777" w:rsidR="00E94D47" w:rsidRDefault="00E94D47" w:rsidP="00950696">
      <w:pPr>
        <w:pStyle w:val="EndNoteBibliography"/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</w:p>
    <w:p w14:paraId="462EE6D9" w14:textId="22A1B325" w:rsidR="0091237B" w:rsidRPr="00A93284" w:rsidRDefault="00DC65CA" w:rsidP="00950696">
      <w:pPr>
        <w:pStyle w:val="EndNoteBibliography"/>
        <w:spacing w:line="360" w:lineRule="auto"/>
        <w:jc w:val="both"/>
        <w:rPr>
          <w:rFonts w:ascii="Book Antiqua" w:hAnsi="Book Antiqua" w:cs="Arial"/>
          <w:b/>
          <w:lang w:val="en-US"/>
        </w:rPr>
      </w:pPr>
      <w:r w:rsidRPr="00A93284">
        <w:rPr>
          <w:rFonts w:ascii="Book Antiqua" w:hAnsi="Book Antiqua" w:cs="Arial"/>
          <w:b/>
          <w:lang w:val="en-US"/>
        </w:rPr>
        <w:t>ACKNOWLEDGEMENTS</w:t>
      </w:r>
    </w:p>
    <w:p w14:paraId="56736DA3" w14:textId="50A0160A" w:rsidR="002B5B16" w:rsidRPr="00A93284" w:rsidRDefault="002B5B16" w:rsidP="00950696">
      <w:pPr>
        <w:pStyle w:val="EndNoteBibliography"/>
        <w:spacing w:line="360" w:lineRule="auto"/>
        <w:jc w:val="both"/>
        <w:rPr>
          <w:rFonts w:ascii="Book Antiqua" w:hAnsi="Book Antiqua" w:cs="Arial"/>
          <w:lang w:val="en-US"/>
        </w:rPr>
        <w:sectPr w:rsidR="002B5B16" w:rsidRPr="00A93284" w:rsidSect="00094B8F">
          <w:pgSz w:w="11900" w:h="16840"/>
          <w:pgMar w:top="1417" w:right="1417" w:bottom="1134" w:left="1417" w:header="708" w:footer="708" w:gutter="0"/>
          <w:cols w:space="708"/>
          <w:docGrid w:linePitch="360"/>
        </w:sectPr>
      </w:pPr>
      <w:r w:rsidRPr="00A93284">
        <w:rPr>
          <w:rFonts w:ascii="Book Antiqua" w:hAnsi="Book Antiqua" w:cs="Arial"/>
          <w:lang w:val="en-US"/>
        </w:rPr>
        <w:t xml:space="preserve">The authors thank </w:t>
      </w:r>
      <w:proofErr w:type="spellStart"/>
      <w:r w:rsidRPr="00A93284">
        <w:rPr>
          <w:rFonts w:ascii="Book Antiqua" w:hAnsi="Book Antiqua" w:cs="Arial"/>
          <w:lang w:val="en-US"/>
        </w:rPr>
        <w:t>Tamam</w:t>
      </w:r>
      <w:proofErr w:type="spellEnd"/>
      <w:r w:rsidRPr="00A93284">
        <w:rPr>
          <w:rFonts w:ascii="Book Antiqua" w:hAnsi="Book Antiqua" w:cs="Arial"/>
          <w:lang w:val="en-US"/>
        </w:rPr>
        <w:t xml:space="preserve"> </w:t>
      </w:r>
      <w:proofErr w:type="spellStart"/>
      <w:r w:rsidRPr="00A93284">
        <w:rPr>
          <w:rFonts w:ascii="Book Antiqua" w:hAnsi="Book Antiqua" w:cs="Arial"/>
          <w:lang w:val="en-US"/>
        </w:rPr>
        <w:t>Bakchoul</w:t>
      </w:r>
      <w:proofErr w:type="spellEnd"/>
      <w:r w:rsidRPr="00A93284">
        <w:rPr>
          <w:rFonts w:ascii="Book Antiqua" w:hAnsi="Book Antiqua" w:cs="Arial"/>
          <w:lang w:val="en-US"/>
        </w:rPr>
        <w:t xml:space="preserve"> and Andreas </w:t>
      </w:r>
      <w:proofErr w:type="spellStart"/>
      <w:r w:rsidRPr="00A93284">
        <w:rPr>
          <w:rFonts w:ascii="Book Antiqua" w:hAnsi="Book Antiqua" w:cs="Arial"/>
          <w:lang w:val="en-US"/>
        </w:rPr>
        <w:t>Greinacher</w:t>
      </w:r>
      <w:proofErr w:type="spellEnd"/>
      <w:r w:rsidRPr="00A93284">
        <w:rPr>
          <w:rFonts w:ascii="Book Antiqua" w:hAnsi="Book Antiqua" w:cs="Arial"/>
          <w:lang w:val="en-US"/>
        </w:rPr>
        <w:t xml:space="preserve"> for their comments and suggestions on the manuscript</w:t>
      </w:r>
      <w:r w:rsidR="00F20CF8" w:rsidRPr="00A93284">
        <w:rPr>
          <w:rFonts w:ascii="Book Antiqua" w:hAnsi="Book Antiqua" w:cs="Arial"/>
          <w:lang w:val="en-US"/>
        </w:rPr>
        <w:t xml:space="preserve"> and Ralf </w:t>
      </w:r>
      <w:proofErr w:type="spellStart"/>
      <w:r w:rsidR="00F20CF8" w:rsidRPr="00A93284">
        <w:rPr>
          <w:rFonts w:ascii="Book Antiqua" w:hAnsi="Book Antiqua" w:cs="Arial"/>
          <w:lang w:val="en-US"/>
        </w:rPr>
        <w:t>Wilden</w:t>
      </w:r>
      <w:proofErr w:type="spellEnd"/>
      <w:r w:rsidR="00F20CF8" w:rsidRPr="00A93284">
        <w:rPr>
          <w:rFonts w:ascii="Book Antiqua" w:hAnsi="Book Antiqua" w:cs="Arial"/>
          <w:lang w:val="en-US"/>
        </w:rPr>
        <w:t xml:space="preserve"> for editing the manuscript.</w:t>
      </w:r>
    </w:p>
    <w:p w14:paraId="6B6DF882" w14:textId="1342729F" w:rsidR="00767A67" w:rsidRPr="00A93284" w:rsidRDefault="00DC65CA" w:rsidP="00950696">
      <w:pPr>
        <w:pStyle w:val="EndNoteBibliography"/>
        <w:spacing w:line="360" w:lineRule="auto"/>
        <w:ind w:left="567" w:hanging="567"/>
        <w:jc w:val="both"/>
        <w:rPr>
          <w:rFonts w:ascii="Book Antiqua" w:eastAsia="宋体" w:hAnsi="Book Antiqua" w:cs="Arial"/>
          <w:b/>
          <w:lang w:val="en-US" w:eastAsia="zh-CN"/>
        </w:rPr>
      </w:pPr>
      <w:r w:rsidRPr="00A93284">
        <w:rPr>
          <w:rFonts w:ascii="Book Antiqua" w:hAnsi="Book Antiqua" w:cs="Arial"/>
          <w:b/>
          <w:lang w:val="en-US"/>
        </w:rPr>
        <w:lastRenderedPageBreak/>
        <w:t>REFERENCES</w:t>
      </w:r>
    </w:p>
    <w:p w14:paraId="4C418D67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bookmarkStart w:id="21" w:name="OLE_LINK1"/>
      <w:bookmarkStart w:id="22" w:name="OLE_LINK2"/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 xml:space="preserve">1 </w:t>
      </w:r>
      <w:proofErr w:type="spellStart"/>
      <w:r w:rsidRPr="00A93284">
        <w:rPr>
          <w:rFonts w:ascii="Book Antiqua" w:eastAsia="宋体" w:hAnsi="Book Antiqua" w:cs="Times New Roman"/>
          <w:b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b/>
          <w:lang w:val="en-US" w:eastAsia="zh-CN"/>
        </w:rPr>
        <w:t xml:space="preserve"> TE</w:t>
      </w:r>
      <w:r w:rsidRPr="00A93284">
        <w:rPr>
          <w:rFonts w:ascii="Book Antiqua" w:eastAsia="宋体" w:hAnsi="Book Antiqua" w:cs="Times New Roman"/>
          <w:lang w:val="en-US" w:eastAsia="zh-CN"/>
        </w:rPr>
        <w:t>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Clinical picture of heparin-induced thrombocytopenia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 New York: Marcel Dekker, 2001: 43–86</w:t>
      </w:r>
    </w:p>
    <w:p w14:paraId="09DA918C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2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Fabris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F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Luzzatto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G, Stefani PM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irolam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B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Cella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G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irolam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. Heparin-induced thrombocytopenia.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aematologica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0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85</w:t>
      </w:r>
      <w:r w:rsidRPr="00A93284">
        <w:rPr>
          <w:rFonts w:ascii="Book Antiqua" w:eastAsia="宋体" w:hAnsi="Book Antiqua" w:cs="Times New Roman"/>
          <w:lang w:val="en-US" w:eastAsia="zh-CN"/>
        </w:rPr>
        <w:t>: 72-81 [PMID: 10629596]</w:t>
      </w:r>
    </w:p>
    <w:p w14:paraId="210E5545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3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Amiral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J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Wolf M, Fischer A, Boyer-Neumann C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Vissac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, Meyer D. Pathogenicity of IgA and/or IgM antibodies to heparin-PF4 complexes in patients with heparin-induced thrombocytopenia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Br J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aematol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1996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92</w:t>
      </w:r>
      <w:r w:rsidRPr="00A93284">
        <w:rPr>
          <w:rFonts w:ascii="Book Antiqua" w:eastAsia="宋体" w:hAnsi="Book Antiqua" w:cs="Times New Roman"/>
          <w:lang w:val="en-US" w:eastAsia="zh-CN"/>
        </w:rPr>
        <w:t>: 954-959 [PMID: 8616093]</w:t>
      </w:r>
    </w:p>
    <w:p w14:paraId="3DE9EE64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4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TE</w:t>
      </w:r>
      <w:r w:rsidRPr="00A93284">
        <w:rPr>
          <w:rFonts w:ascii="Book Antiqua" w:eastAsia="宋体" w:hAnsi="Book Antiqua" w:cs="Times New Roman"/>
          <w:lang w:val="en-US" w:eastAsia="zh-CN"/>
        </w:rPr>
        <w:t>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 How I diagnose and manage HIT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Hematology Am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Soc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ematol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Educ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Program</w:t>
      </w:r>
      <w:r w:rsidRPr="00A93284">
        <w:rPr>
          <w:rFonts w:ascii="Book Antiqua" w:eastAsia="宋体" w:hAnsi="Book Antiqua" w:cs="Times New Roman"/>
          <w:lang w:val="en-US" w:eastAsia="zh-CN"/>
        </w:rPr>
        <w:t> 2011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2011</w:t>
      </w:r>
      <w:r w:rsidRPr="00A93284">
        <w:rPr>
          <w:rFonts w:ascii="Book Antiqua" w:eastAsia="宋体" w:hAnsi="Book Antiqua" w:cs="Times New Roman"/>
          <w:lang w:val="en-US" w:eastAsia="zh-CN"/>
        </w:rPr>
        <w:t>: 143-149 [PMID: 22160026 DOI: 10.1182/asheducation-2011.1.143]</w:t>
      </w:r>
    </w:p>
    <w:p w14:paraId="526B4041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5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TE</w:t>
      </w:r>
      <w:r w:rsidRPr="00A93284">
        <w:rPr>
          <w:rFonts w:ascii="Book Antiqua" w:eastAsia="宋体" w:hAnsi="Book Antiqua" w:cs="Times New Roman"/>
          <w:lang w:val="en-US" w:eastAsia="zh-CN"/>
        </w:rPr>
        <w:t>, Arnold DM, Nazi I, Kelton JG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The platelet serotonin-release assay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Am J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ematol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15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90</w:t>
      </w:r>
      <w:r w:rsidRPr="00A93284">
        <w:rPr>
          <w:rFonts w:ascii="Book Antiqua" w:eastAsia="宋体" w:hAnsi="Book Antiqua" w:cs="Times New Roman"/>
          <w:lang w:val="en-US" w:eastAsia="zh-CN"/>
        </w:rPr>
        <w:t>: 564-572 [PMID: 25775976 DOI: 10.1002/ajh.24006]</w:t>
      </w:r>
    </w:p>
    <w:p w14:paraId="778CD3DA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6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Girolami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B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irolam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. Heparin-induced thrombocytopenia: a review.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Semin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romb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emos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6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32</w:t>
      </w:r>
      <w:r w:rsidRPr="00A93284">
        <w:rPr>
          <w:rFonts w:ascii="Book Antiqua" w:eastAsia="宋体" w:hAnsi="Book Antiqua" w:cs="Times New Roman"/>
          <w:lang w:val="en-US" w:eastAsia="zh-CN"/>
        </w:rPr>
        <w:t>: 803-809 [PMID: 17171593 DOI: 10.1055/s-2006-955463]</w:t>
      </w:r>
    </w:p>
    <w:p w14:paraId="70A85504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7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TE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reinach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. Heparin-induced thrombocytopenia: recognition, treatment, and prevention: the Seventh ACCP Conference on Antithrombotic and Thrombolytic Therapy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Chest</w:t>
      </w:r>
      <w:r w:rsidRPr="00A93284">
        <w:rPr>
          <w:rFonts w:ascii="Book Antiqua" w:eastAsia="宋体" w:hAnsi="Book Antiqua" w:cs="Times New Roman"/>
          <w:lang w:val="en-US" w:eastAsia="zh-CN"/>
        </w:rPr>
        <w:t> 2004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26</w:t>
      </w:r>
      <w:r w:rsidRPr="00A93284">
        <w:rPr>
          <w:rFonts w:ascii="Book Antiqua" w:eastAsia="宋体" w:hAnsi="Book Antiqua" w:cs="Times New Roman"/>
          <w:lang w:val="en-US" w:eastAsia="zh-CN"/>
        </w:rPr>
        <w:t>: 311S-337S [PMID: 15383477 DOI: 10.1378/chest.126.3_suppl.311S]</w:t>
      </w:r>
    </w:p>
    <w:p w14:paraId="04D28034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8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Eichler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P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udd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U, Haas S, Kroll H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Loreth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RM, Meyer O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Pachman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U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Pötzsch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B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Schabel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, Albrecht D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reinach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. First workshop for detection of heparin-induced antibodies: validation of the heparin-induced platelet-activation test (HIPA) in comparison with a PF4/heparin ELISA.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romb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aemos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1999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81</w:t>
      </w:r>
      <w:r w:rsidRPr="00A93284">
        <w:rPr>
          <w:rFonts w:ascii="Book Antiqua" w:eastAsia="宋体" w:hAnsi="Book Antiqua" w:cs="Times New Roman"/>
          <w:lang w:val="en-US" w:eastAsia="zh-CN"/>
        </w:rPr>
        <w:t>: 625-629 [PMID: 10235451]</w:t>
      </w:r>
    </w:p>
    <w:p w14:paraId="1A8D0736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 xml:space="preserve">9 </w:t>
      </w:r>
      <w:proofErr w:type="spellStart"/>
      <w:r w:rsidRPr="00A93284">
        <w:rPr>
          <w:rFonts w:ascii="Book Antiqua" w:eastAsia="宋体" w:hAnsi="Book Antiqua" w:cs="Times New Roman"/>
          <w:b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b/>
          <w:lang w:val="en-US" w:eastAsia="zh-CN"/>
        </w:rPr>
        <w:t xml:space="preserve"> TE</w:t>
      </w:r>
      <w:r w:rsidRPr="00A93284">
        <w:rPr>
          <w:rFonts w:ascii="Book Antiqua" w:eastAsia="宋体" w:hAnsi="Book Antiqua" w:cs="Times New Roman"/>
          <w:lang w:val="en-US" w:eastAsia="zh-CN"/>
        </w:rPr>
        <w:t>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 Interaction of heparin with platelets, including heparin-induced thrombocytopenia: In: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ounameaux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H. 1994: 75-127</w:t>
      </w:r>
    </w:p>
    <w:p w14:paraId="2F5A5E90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10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TE</w:t>
      </w:r>
      <w:r w:rsidRPr="00A93284">
        <w:rPr>
          <w:rFonts w:ascii="Book Antiqua" w:eastAsia="宋体" w:hAnsi="Book Antiqua" w:cs="Times New Roman"/>
          <w:lang w:val="en-US" w:eastAsia="zh-CN"/>
        </w:rPr>
        <w:t>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 HIT: lessons learned.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Pathophysiol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aemost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romb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6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35</w:t>
      </w:r>
      <w:r w:rsidRPr="00A93284">
        <w:rPr>
          <w:rFonts w:ascii="Book Antiqua" w:eastAsia="宋体" w:hAnsi="Book Antiqua" w:cs="Times New Roman"/>
          <w:lang w:val="en-US" w:eastAsia="zh-CN"/>
        </w:rPr>
        <w:t>: 50-57 [PMID: 16855347 DOI: 10.1159/000093544]</w:t>
      </w:r>
    </w:p>
    <w:p w14:paraId="38EA79C7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11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Kelton JG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TE. Heparin-induced thrombocytopenia: a historical perspective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Blood</w:t>
      </w:r>
      <w:r w:rsidRPr="00A93284">
        <w:rPr>
          <w:rFonts w:ascii="Book Antiqua" w:eastAsia="宋体" w:hAnsi="Book Antiqua" w:cs="Times New Roman"/>
          <w:lang w:val="en-US" w:eastAsia="zh-CN"/>
        </w:rPr>
        <w:t> 2008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12</w:t>
      </w:r>
      <w:r w:rsidRPr="00A93284">
        <w:rPr>
          <w:rFonts w:ascii="Book Antiqua" w:eastAsia="宋体" w:hAnsi="Book Antiqua" w:cs="Times New Roman"/>
          <w:lang w:val="en-US" w:eastAsia="zh-CN"/>
        </w:rPr>
        <w:t>: 2607-2616 [PMID: 18809774 DOI: 10.1182/blood-2008-02-078014]</w:t>
      </w:r>
    </w:p>
    <w:p w14:paraId="164E9B5E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12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TE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reinach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Kost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Lincoff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M. Treatment and prevention of heparin-induced thrombocytopenia: American College of Chest Physicians Evidence-</w:t>
      </w:r>
      <w:r w:rsidRPr="00A93284">
        <w:rPr>
          <w:rFonts w:ascii="Book Antiqua" w:eastAsia="宋体" w:hAnsi="Book Antiqua" w:cs="Times New Roman"/>
          <w:lang w:val="en-US" w:eastAsia="zh-CN"/>
        </w:rPr>
        <w:lastRenderedPageBreak/>
        <w:t>Based Clinical Practice Guidelines (8th Edition)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Chest</w:t>
      </w:r>
      <w:r w:rsidRPr="00A93284">
        <w:rPr>
          <w:rFonts w:ascii="Book Antiqua" w:eastAsia="宋体" w:hAnsi="Book Antiqua" w:cs="Times New Roman"/>
          <w:lang w:val="en-US" w:eastAsia="zh-CN"/>
        </w:rPr>
        <w:t> 2008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33</w:t>
      </w:r>
      <w:r w:rsidRPr="00A93284">
        <w:rPr>
          <w:rFonts w:ascii="Book Antiqua" w:eastAsia="宋体" w:hAnsi="Book Antiqua" w:cs="Times New Roman"/>
          <w:lang w:val="en-US" w:eastAsia="zh-CN"/>
        </w:rPr>
        <w:t>: 340S-380S [PMID: 18574270 DOI: 10.1378/chest.08-0677]</w:t>
      </w:r>
    </w:p>
    <w:p w14:paraId="60AB10FB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13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Strutt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JK</w:t>
      </w:r>
      <w:r w:rsidRPr="00A93284">
        <w:rPr>
          <w:rFonts w:ascii="Book Antiqua" w:eastAsia="宋体" w:hAnsi="Book Antiqua" w:cs="Times New Roman"/>
          <w:lang w:val="en-US" w:eastAsia="zh-CN"/>
        </w:rPr>
        <w:t>, Mackey JE, Johnson SM, Sylvia LM. Assessment of the 4Ts pretest clinical scoring system as a predictor of heparin-induced thrombocytopenia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Pharmacotherapy</w:t>
      </w:r>
      <w:r w:rsidRPr="00A93284">
        <w:rPr>
          <w:rFonts w:ascii="Book Antiqua" w:eastAsia="宋体" w:hAnsi="Book Antiqua" w:cs="Times New Roman"/>
          <w:lang w:val="en-US" w:eastAsia="zh-CN"/>
        </w:rPr>
        <w:t> 2011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31</w:t>
      </w:r>
      <w:r w:rsidRPr="00A93284">
        <w:rPr>
          <w:rFonts w:ascii="Book Antiqua" w:eastAsia="宋体" w:hAnsi="Book Antiqua" w:cs="Times New Roman"/>
          <w:lang w:val="en-US" w:eastAsia="zh-CN"/>
        </w:rPr>
        <w:t>: 138-145 [PMID: 21275492 DOI: 10.1592/phco.31.2.138]</w:t>
      </w:r>
    </w:p>
    <w:p w14:paraId="1DB750FE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14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Lo GK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Juhl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D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TE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Sigou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CS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Eichl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P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reinach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. Evaluation of pretest clinical score (4 T's) for the diagnosis of heparin-induced thrombocytopenia in two clinical settings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J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romb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aemos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6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4</w:t>
      </w:r>
      <w:r w:rsidRPr="00A93284">
        <w:rPr>
          <w:rFonts w:ascii="Book Antiqua" w:eastAsia="宋体" w:hAnsi="Book Antiqua" w:cs="Times New Roman"/>
          <w:lang w:val="en-US" w:eastAsia="zh-CN"/>
        </w:rPr>
        <w:t>: 759-765 [PMID: 16634744 DOI: 10.1111/j.1538-7836.2006.01787.x]</w:t>
      </w:r>
    </w:p>
    <w:p w14:paraId="1CAAD1A7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15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Lo GK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Sigou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CS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TE. What is the potential for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overdiagnosi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of heparin-induced thrombocytopenia?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Am J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ematol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7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82</w:t>
      </w:r>
      <w:r w:rsidRPr="00A93284">
        <w:rPr>
          <w:rFonts w:ascii="Book Antiqua" w:eastAsia="宋体" w:hAnsi="Book Antiqua" w:cs="Times New Roman"/>
          <w:lang w:val="en-US" w:eastAsia="zh-CN"/>
        </w:rPr>
        <w:t>: 1037-1043 [PMID: 17722079 DOI: 10.1002/ajh.21032]</w:t>
      </w:r>
    </w:p>
    <w:p w14:paraId="6039C20B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16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Cuker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A</w:t>
      </w:r>
      <w:r w:rsidRPr="00A93284">
        <w:rPr>
          <w:rFonts w:ascii="Book Antiqua" w:eastAsia="宋体" w:hAnsi="Book Antiqua" w:cs="Times New Roman"/>
          <w:lang w:val="en-US" w:eastAsia="zh-CN"/>
        </w:rPr>
        <w:t>. Heparin-induced thrombocytopenia (HIT) in 2011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: an epidemic of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overdiagnosi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.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romb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aemos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11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06</w:t>
      </w:r>
      <w:r w:rsidRPr="00A93284">
        <w:rPr>
          <w:rFonts w:ascii="Book Antiqua" w:eastAsia="宋体" w:hAnsi="Book Antiqua" w:cs="Times New Roman"/>
          <w:lang w:val="en-US" w:eastAsia="zh-CN"/>
        </w:rPr>
        <w:t>: 993-994 [PMID: 22012630 DOI: 10.1160/TH11-09-0677]</w:t>
      </w:r>
    </w:p>
    <w:p w14:paraId="22D5F9B0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17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TE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reinach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. Heparin-induced thrombocytopenia and cardiac surgery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Ann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orac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Surg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3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76</w:t>
      </w:r>
      <w:r w:rsidRPr="00A93284">
        <w:rPr>
          <w:rFonts w:ascii="Book Antiqua" w:eastAsia="宋体" w:hAnsi="Book Antiqua" w:cs="Times New Roman"/>
          <w:lang w:val="en-US" w:eastAsia="zh-CN"/>
        </w:rPr>
        <w:t>: 2121-2131 [PMID: 14667668]</w:t>
      </w:r>
    </w:p>
    <w:p w14:paraId="05D898AD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18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TE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Levine MN, Hirsh J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orsewood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P, Roberts RS, Gent M, Kelton JG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 Heparin-induced thrombocytopenia in patients treated with low-molecular-weight heparin or unfractionated heparin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N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Engl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J Med</w:t>
      </w:r>
      <w:r w:rsidRPr="00A93284">
        <w:rPr>
          <w:rFonts w:ascii="Book Antiqua" w:eastAsia="宋体" w:hAnsi="Book Antiqua" w:cs="Times New Roman"/>
          <w:lang w:val="en-US" w:eastAsia="zh-CN"/>
        </w:rPr>
        <w:t> 1995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332</w:t>
      </w:r>
      <w:r w:rsidRPr="00A93284">
        <w:rPr>
          <w:rFonts w:ascii="Book Antiqua" w:eastAsia="宋体" w:hAnsi="Book Antiqua" w:cs="Times New Roman"/>
          <w:lang w:val="en-US" w:eastAsia="zh-CN"/>
        </w:rPr>
        <w:t>: 1330-1335 [PMID: 7715641 DOI: 10.1056/NEJM199505183322003]</w:t>
      </w:r>
    </w:p>
    <w:p w14:paraId="6165E01D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19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Calaitges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JG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Liem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TK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Spadon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D, Nichols WK, Silver D.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The role of heparin-associated antiplatelet antibodies in the outcome of arterial reconstruction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J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Vasc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Surg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1999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29</w:t>
      </w:r>
      <w:r w:rsidRPr="00A93284">
        <w:rPr>
          <w:rFonts w:ascii="Book Antiqua" w:eastAsia="宋体" w:hAnsi="Book Antiqua" w:cs="Times New Roman"/>
          <w:lang w:val="en-US" w:eastAsia="zh-CN"/>
        </w:rPr>
        <w:t>: 779-785; discussion 785-786 [PMID: 10231627]</w:t>
      </w:r>
    </w:p>
    <w:p w14:paraId="1C53AC60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20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Lindhoff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-Last E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Eichl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P, Stein M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Plageman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J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erdse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F, Wagner R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Ehrly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M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auersach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R.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A prospective study on the incidence and clinical relevance of heparin-induced antibodies in patients after vascular surgery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romb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Res</w:t>
      </w:r>
      <w:r w:rsidRPr="00A93284">
        <w:rPr>
          <w:rFonts w:ascii="Book Antiqua" w:eastAsia="宋体" w:hAnsi="Book Antiqua" w:cs="Times New Roman"/>
          <w:lang w:val="en-US" w:eastAsia="zh-CN"/>
        </w:rPr>
        <w:t> 2000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97</w:t>
      </w:r>
      <w:r w:rsidRPr="00A93284">
        <w:rPr>
          <w:rFonts w:ascii="Book Antiqua" w:eastAsia="宋体" w:hAnsi="Book Antiqua" w:cs="Times New Roman"/>
          <w:lang w:val="en-US" w:eastAsia="zh-CN"/>
        </w:rPr>
        <w:t>: 387-393 [PMID: 10704647]</w:t>
      </w:r>
    </w:p>
    <w:p w14:paraId="5108B1AC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21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Greinacher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A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Selleng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K. Thrombocytopenia in the intensive care unit patient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Hematology Am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Soc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ematol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Educ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Program</w:t>
      </w:r>
      <w:r w:rsidRPr="00A93284">
        <w:rPr>
          <w:rFonts w:ascii="Book Antiqua" w:eastAsia="宋体" w:hAnsi="Book Antiqua" w:cs="Times New Roman"/>
          <w:lang w:val="en-US" w:eastAsia="zh-CN"/>
        </w:rPr>
        <w:t> 2010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2010</w:t>
      </w:r>
      <w:r w:rsidRPr="00A93284">
        <w:rPr>
          <w:rFonts w:ascii="Book Antiqua" w:eastAsia="宋体" w:hAnsi="Book Antiqua" w:cs="Times New Roman"/>
          <w:lang w:val="en-US" w:eastAsia="zh-CN"/>
        </w:rPr>
        <w:t>: 135-143 [PMID: 21239783 DOI: 10.1182/asheducation-2010.1.135]</w:t>
      </w:r>
    </w:p>
    <w:p w14:paraId="5594E24F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lastRenderedPageBreak/>
        <w:t>22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Ashworth A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Klein AA. Cell salvage as part of a blood conservation strategy in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naesthesia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Br J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Anaesth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10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05</w:t>
      </w:r>
      <w:r w:rsidRPr="00A93284">
        <w:rPr>
          <w:rFonts w:ascii="Book Antiqua" w:eastAsia="宋体" w:hAnsi="Book Antiqua" w:cs="Times New Roman"/>
          <w:lang w:val="en-US" w:eastAsia="zh-CN"/>
        </w:rPr>
        <w:t>: 401-416 [PMID: 20802228 DOI: 10.1093/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ja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/aeq244]</w:t>
      </w:r>
    </w:p>
    <w:p w14:paraId="4BBACDD6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23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Moake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JL</w:t>
      </w:r>
      <w:r w:rsidRPr="00A93284">
        <w:rPr>
          <w:rFonts w:ascii="Book Antiqua" w:eastAsia="宋体" w:hAnsi="Book Antiqua" w:cs="Times New Roman"/>
          <w:lang w:val="en-US" w:eastAsia="zh-CN"/>
        </w:rPr>
        <w:t>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 Thrombotic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microangiopathie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N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Engl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J Med</w:t>
      </w:r>
      <w:r w:rsidRPr="00A93284">
        <w:rPr>
          <w:rFonts w:ascii="Book Antiqua" w:eastAsia="宋体" w:hAnsi="Book Antiqua" w:cs="Times New Roman"/>
          <w:lang w:val="en-US" w:eastAsia="zh-CN"/>
        </w:rPr>
        <w:t> 2002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347</w:t>
      </w:r>
      <w:r w:rsidRPr="00A93284">
        <w:rPr>
          <w:rFonts w:ascii="Book Antiqua" w:eastAsia="宋体" w:hAnsi="Book Antiqua" w:cs="Times New Roman"/>
          <w:lang w:val="en-US" w:eastAsia="zh-CN"/>
        </w:rPr>
        <w:t>: 589-600 [PMID: 12192020 DOI: 10.1056/NEJMra020528]</w:t>
      </w:r>
    </w:p>
    <w:p w14:paraId="58775C1D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24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Trivedi HS</w:t>
      </w:r>
      <w:r w:rsidRPr="00A93284">
        <w:rPr>
          <w:rFonts w:ascii="Book Antiqua" w:eastAsia="宋体" w:hAnsi="Book Antiqua" w:cs="Times New Roman"/>
          <w:lang w:val="en-US" w:eastAsia="zh-CN"/>
        </w:rPr>
        <w:t>, Lal SM, Gupta N, Ross G. ATGAM associated coagulopathy in renal transplant patients: a report of two unusual cases.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Int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J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Artif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Organs</w:t>
      </w:r>
      <w:r w:rsidRPr="00A93284">
        <w:rPr>
          <w:rFonts w:ascii="Book Antiqua" w:eastAsia="宋体" w:hAnsi="Book Antiqua" w:cs="Times New Roman"/>
          <w:lang w:val="en-US" w:eastAsia="zh-CN"/>
        </w:rPr>
        <w:t> 1996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9</w:t>
      </w:r>
      <w:r w:rsidRPr="00A93284">
        <w:rPr>
          <w:rFonts w:ascii="Book Antiqua" w:eastAsia="宋体" w:hAnsi="Book Antiqua" w:cs="Times New Roman"/>
          <w:lang w:val="en-US" w:eastAsia="zh-CN"/>
        </w:rPr>
        <w:t>: 448-450 [PMID: 8841842]</w:t>
      </w:r>
    </w:p>
    <w:p w14:paraId="7615A869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 xml:space="preserve">25 </w:t>
      </w:r>
      <w:r w:rsidRPr="00A93284">
        <w:rPr>
          <w:rFonts w:ascii="Book Antiqua" w:eastAsia="宋体" w:hAnsi="Book Antiqua" w:cs="Times New Roman"/>
          <w:b/>
          <w:lang w:val="en-US" w:eastAsia="zh-CN"/>
        </w:rPr>
        <w:t>Monaco AP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Russell J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Lebranchu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Y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Mohty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M. Rabbit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ntithymocyt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Globulin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Thymoglobulin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. Cambridge, MA: Genzyme Corporation, 2004</w:t>
      </w:r>
    </w:p>
    <w:p w14:paraId="37EAC938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26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TE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Sheppard J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orsewood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P, Simpson PJ, Moore JC, Kelton JG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Impact of the patient population on the risk for heparin-induced thrombocytopenia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Blood</w:t>
      </w:r>
      <w:r w:rsidRPr="00A93284">
        <w:rPr>
          <w:rFonts w:ascii="Book Antiqua" w:eastAsia="宋体" w:hAnsi="Book Antiqua" w:cs="Times New Roman"/>
          <w:lang w:val="en-US" w:eastAsia="zh-CN"/>
        </w:rPr>
        <w:t> 2000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96</w:t>
      </w:r>
      <w:r w:rsidRPr="00A93284">
        <w:rPr>
          <w:rFonts w:ascii="Book Antiqua" w:eastAsia="宋体" w:hAnsi="Book Antiqua" w:cs="Times New Roman"/>
          <w:lang w:val="en-US" w:eastAsia="zh-CN"/>
        </w:rPr>
        <w:t>: 1703-1708 [PMID: 10961867]</w:t>
      </w:r>
    </w:p>
    <w:p w14:paraId="45363399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27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Robitaille D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Carrier M, Cartier R, Perrault LP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Denaul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élisl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S, White M, Racine N, Pelletier G. Successful management strategy for mechanical assistance and heart transplantation in patients suffering from heparin-induced thrombocytopenia type II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J Heart Lung Transplant</w:t>
      </w:r>
      <w:r w:rsidRPr="00A93284">
        <w:rPr>
          <w:rFonts w:ascii="Book Antiqua" w:eastAsia="宋体" w:hAnsi="Book Antiqua" w:cs="Times New Roman"/>
          <w:lang w:val="en-US" w:eastAsia="zh-CN"/>
        </w:rPr>
        <w:t> 2001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20</w:t>
      </w:r>
      <w:r w:rsidRPr="00A93284">
        <w:rPr>
          <w:rFonts w:ascii="Book Antiqua" w:eastAsia="宋体" w:hAnsi="Book Antiqua" w:cs="Times New Roman"/>
          <w:lang w:val="en-US" w:eastAsia="zh-CN"/>
        </w:rPr>
        <w:t>: 1237-1240 [PMID: 11704487]</w:t>
      </w:r>
    </w:p>
    <w:p w14:paraId="4B664EA5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28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Genzen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JR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Fareed J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oppenstead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D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Kurup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V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arash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P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Coady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M, Wu YY.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 xml:space="preserve">Prolonged elevation of plasma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rgatroba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in a cardiac transplant patient with a suspected history of heparin-induced thrombocytopenia with thrombosis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ransfusion</w:t>
      </w:r>
      <w:r w:rsidRPr="00A93284">
        <w:rPr>
          <w:rFonts w:ascii="Book Antiqua" w:eastAsia="宋体" w:hAnsi="Book Antiqua" w:cs="Times New Roman"/>
          <w:lang w:val="en-US" w:eastAsia="zh-CN"/>
        </w:rPr>
        <w:t> 2010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50</w:t>
      </w:r>
      <w:r w:rsidRPr="00A93284">
        <w:rPr>
          <w:rFonts w:ascii="Book Antiqua" w:eastAsia="宋体" w:hAnsi="Book Antiqua" w:cs="Times New Roman"/>
          <w:lang w:val="en-US" w:eastAsia="zh-CN"/>
        </w:rPr>
        <w:t>: 801-807 [PMID: 20003049 DOI: 10.1111/j.1537-2995.2009.02531.x]</w:t>
      </w:r>
    </w:p>
    <w:p w14:paraId="2EE3F685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29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Nocera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P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Thirano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JC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Steib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, Morelli U. Heparin induced thrombocytopenia in patients with ventricular assistance device bridge-to-transplantation.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A case series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Minerva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Cardioangiol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8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56</w:t>
      </w:r>
      <w:r w:rsidRPr="00A93284">
        <w:rPr>
          <w:rFonts w:ascii="Book Antiqua" w:eastAsia="宋体" w:hAnsi="Book Antiqua" w:cs="Times New Roman"/>
          <w:lang w:val="en-US" w:eastAsia="zh-CN"/>
        </w:rPr>
        <w:t>: 697-701 [PMID: 19092745]</w:t>
      </w:r>
    </w:p>
    <w:p w14:paraId="7A751957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30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Pamboukian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SV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Ignaszewsk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P, Ross HJ. Management strategies for heparin-induced thrombocytopenia in heart-transplant candidates: case report and review of the literature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J Heart Lung Transplant</w:t>
      </w:r>
      <w:r w:rsidRPr="00A93284">
        <w:rPr>
          <w:rFonts w:ascii="Book Antiqua" w:eastAsia="宋体" w:hAnsi="Book Antiqua" w:cs="Times New Roman"/>
          <w:lang w:val="en-US" w:eastAsia="zh-CN"/>
        </w:rPr>
        <w:t> 2000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9</w:t>
      </w:r>
      <w:r w:rsidRPr="00A93284">
        <w:rPr>
          <w:rFonts w:ascii="Book Antiqua" w:eastAsia="宋体" w:hAnsi="Book Antiqua" w:cs="Times New Roman"/>
          <w:lang w:val="en-US" w:eastAsia="zh-CN"/>
        </w:rPr>
        <w:t>: 810-814 [PMID: 10967277]</w:t>
      </w:r>
    </w:p>
    <w:p w14:paraId="795A1451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31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Gitlin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SD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Deeb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GM, Yann C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Schmai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H.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 xml:space="preserve">Intraoperative monitoring of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danaparoid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sodium anticoagulation during cardiovascular operations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J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Vasc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Surg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1998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27</w:t>
      </w:r>
      <w:r w:rsidRPr="00A93284">
        <w:rPr>
          <w:rFonts w:ascii="Book Antiqua" w:eastAsia="宋体" w:hAnsi="Book Antiqua" w:cs="Times New Roman"/>
          <w:lang w:val="en-US" w:eastAsia="zh-CN"/>
        </w:rPr>
        <w:t>: 568-575 [PMID: 9546248]</w:t>
      </w:r>
    </w:p>
    <w:p w14:paraId="0FCA4F0E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lastRenderedPageBreak/>
        <w:t>32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Sodian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R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Loeb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M, Gorman KF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Ries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H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etz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R. Heparin induced thrombocytopenia. Experiences in 12 heart surgery patients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ASAIO J</w:t>
      </w:r>
      <w:r w:rsidRPr="00A93284">
        <w:rPr>
          <w:rFonts w:ascii="Book Antiqua" w:eastAsia="宋体" w:hAnsi="Book Antiqua" w:cs="Times New Roman"/>
          <w:lang w:val="en-US" w:eastAsia="zh-CN"/>
        </w:rPr>
        <w:t> 1997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43</w:t>
      </w:r>
      <w:r w:rsidRPr="00A93284">
        <w:rPr>
          <w:rFonts w:ascii="Book Antiqua" w:eastAsia="宋体" w:hAnsi="Book Antiqua" w:cs="Times New Roman"/>
          <w:lang w:val="en-US" w:eastAsia="zh-CN"/>
        </w:rPr>
        <w:t>: M430-M433 [PMID: 9360077]</w:t>
      </w:r>
    </w:p>
    <w:p w14:paraId="5F4787A7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33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Mann MJ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Tseng E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Ratcliff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M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Strattma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G, De Silva A, Demarco T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chor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N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Moskalik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W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oope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C. Use of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ivalirud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, a direct thrombin inhibitor, and its reversal with modified ultrafiltration during heart transplantation in a patient with heparin-induced thrombocytopenia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J Heart Lung Transplant</w:t>
      </w:r>
      <w:r w:rsidRPr="00A93284">
        <w:rPr>
          <w:rFonts w:ascii="Book Antiqua" w:eastAsia="宋体" w:hAnsi="Book Antiqua" w:cs="Times New Roman"/>
          <w:lang w:val="en-US" w:eastAsia="zh-CN"/>
        </w:rPr>
        <w:t> 2005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24</w:t>
      </w:r>
      <w:r w:rsidRPr="00A93284">
        <w:rPr>
          <w:rFonts w:ascii="Book Antiqua" w:eastAsia="宋体" w:hAnsi="Book Antiqua" w:cs="Times New Roman"/>
          <w:lang w:val="en-US" w:eastAsia="zh-CN"/>
        </w:rPr>
        <w:t>: 222-225 [PMID: 15701441 DOI: 10.1016/j.healun.2003.11.401]</w:t>
      </w:r>
    </w:p>
    <w:p w14:paraId="562BFB04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34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Zucker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MJ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Sabnan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I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ara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D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alasubramania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S, Camacho M. Cardiac transplantation and/or mechanical circulatory support device placement using heparin anti-coagulation in the presence of acute heparin-induced thrombocytopenia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J Heart Lung Transplant</w:t>
      </w:r>
      <w:r w:rsidRPr="00A93284">
        <w:rPr>
          <w:rFonts w:ascii="Book Antiqua" w:eastAsia="宋体" w:hAnsi="Book Antiqua" w:cs="Times New Roman"/>
          <w:lang w:val="en-US" w:eastAsia="zh-CN"/>
        </w:rPr>
        <w:t> 2010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29</w:t>
      </w:r>
      <w:r w:rsidRPr="00A93284">
        <w:rPr>
          <w:rFonts w:ascii="Book Antiqua" w:eastAsia="宋体" w:hAnsi="Book Antiqua" w:cs="Times New Roman"/>
          <w:lang w:val="en-US" w:eastAsia="zh-CN"/>
        </w:rPr>
        <w:t>: 53-60 [PMID: 19819167 DOI: 10.1016/j.healun.2009.08.016]</w:t>
      </w:r>
    </w:p>
    <w:p w14:paraId="7049B120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35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Almond CS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Harrington J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Thiagaraja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R, Duncan CN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LaPierr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R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alwick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D, Blume ED, Del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Nido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PJ, Neufeld EJ, McGowan FX.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 xml:space="preserve">Successful use of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ivalirud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for cardiac transplantation in a child with heparin-induced thrombocytopenia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J Heart Lung Transplant</w:t>
      </w:r>
      <w:r w:rsidRPr="00A93284">
        <w:rPr>
          <w:rFonts w:ascii="Book Antiqua" w:eastAsia="宋体" w:hAnsi="Book Antiqua" w:cs="Times New Roman"/>
          <w:lang w:val="en-US" w:eastAsia="zh-CN"/>
        </w:rPr>
        <w:t> 2006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25</w:t>
      </w:r>
      <w:r w:rsidRPr="00A93284">
        <w:rPr>
          <w:rFonts w:ascii="Book Antiqua" w:eastAsia="宋体" w:hAnsi="Book Antiqua" w:cs="Times New Roman"/>
          <w:lang w:val="en-US" w:eastAsia="zh-CN"/>
        </w:rPr>
        <w:t>: 1376-1379 [PMID: 17097505 DOI: 10.1016/j.healun.2006.08.005]</w:t>
      </w:r>
    </w:p>
    <w:p w14:paraId="561D0F4F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36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Keeling D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Davidson S, Watson H.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The management of heparin-induced thrombocytopenia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Br J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aematol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6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33</w:t>
      </w:r>
      <w:r w:rsidRPr="00A93284">
        <w:rPr>
          <w:rFonts w:ascii="Book Antiqua" w:eastAsia="宋体" w:hAnsi="Book Antiqua" w:cs="Times New Roman"/>
          <w:lang w:val="en-US" w:eastAsia="zh-CN"/>
        </w:rPr>
        <w:t>: 259-269 [PMID: 16643427 DOI: 10.1111/j.1365-2141.2006.06018.x]</w:t>
      </w:r>
    </w:p>
    <w:p w14:paraId="33E13F1D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37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Bauer TL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repally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G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Konkl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B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Mestichell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B, Shapiro SS, Cines DB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Poncz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M, McNulty S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miral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J, Hauck WW, Edie RN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Mannio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JD.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Prevalence of heparin-associated antibodies without thrombosis in patients undergoing cardiopulmonary bypass surgery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Circulation</w:t>
      </w:r>
      <w:r w:rsidRPr="00A93284">
        <w:rPr>
          <w:rFonts w:ascii="Book Antiqua" w:eastAsia="宋体" w:hAnsi="Book Antiqua" w:cs="Times New Roman"/>
          <w:lang w:val="en-US" w:eastAsia="zh-CN"/>
        </w:rPr>
        <w:t> 1997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95</w:t>
      </w:r>
      <w:r w:rsidRPr="00A93284">
        <w:rPr>
          <w:rFonts w:ascii="Book Antiqua" w:eastAsia="宋体" w:hAnsi="Book Antiqua" w:cs="Times New Roman"/>
          <w:lang w:val="en-US" w:eastAsia="zh-CN"/>
        </w:rPr>
        <w:t>: 1242-1246 [PMID: 9054855]</w:t>
      </w:r>
    </w:p>
    <w:p w14:paraId="633F0736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38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Francis JL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Palmer GJ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Moroos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R, Drexler A. Comparison of bovine and porcine heparin in heparin antibody formation after cardiac surgery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Ann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orac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Surg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3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75</w:t>
      </w:r>
      <w:r w:rsidRPr="00A93284">
        <w:rPr>
          <w:rFonts w:ascii="Book Antiqua" w:eastAsia="宋体" w:hAnsi="Book Antiqua" w:cs="Times New Roman"/>
          <w:lang w:val="en-US" w:eastAsia="zh-CN"/>
        </w:rPr>
        <w:t>: 17-22 [PMID: 12537186]</w:t>
      </w:r>
    </w:p>
    <w:p w14:paraId="04048DFE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 xml:space="preserve">39 </w:t>
      </w:r>
      <w:r w:rsidRPr="00A93284">
        <w:rPr>
          <w:rFonts w:ascii="Book Antiqua" w:eastAsia="宋体" w:hAnsi="Book Antiqua" w:cs="Times New Roman"/>
          <w:b/>
          <w:lang w:val="en-US" w:eastAsia="zh-CN"/>
        </w:rPr>
        <w:t>Lee DH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TE.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Frequency of HIT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 In: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TE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reinach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A ,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 eds. Heparin-Induced Thrombocytopenia. 4th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ed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 xml:space="preserve">. New York, NY: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Informa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ealtchar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US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Inc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; 2007: 67–116</w:t>
      </w:r>
    </w:p>
    <w:p w14:paraId="3DC807EA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lastRenderedPageBreak/>
        <w:t>40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Risch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L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Huber AR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Schmugg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M. Diagnosis and treatment of heparin-induced thrombocytopenia in neonates and children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romb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Res</w:t>
      </w:r>
      <w:r w:rsidRPr="00A93284">
        <w:rPr>
          <w:rFonts w:ascii="Book Antiqua" w:eastAsia="宋体" w:hAnsi="Book Antiqua" w:cs="Times New Roman"/>
          <w:lang w:val="en-US" w:eastAsia="zh-CN"/>
        </w:rPr>
        <w:t> 2006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18</w:t>
      </w:r>
      <w:r w:rsidRPr="00A93284">
        <w:rPr>
          <w:rFonts w:ascii="Book Antiqua" w:eastAsia="宋体" w:hAnsi="Book Antiqua" w:cs="Times New Roman"/>
          <w:lang w:val="en-US" w:eastAsia="zh-CN"/>
        </w:rPr>
        <w:t>: 123-135 [PMID: 16709481 DOI: 10.1016/j.thromres.2004.12.020]</w:t>
      </w:r>
    </w:p>
    <w:p w14:paraId="3DE47027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41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TE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Kelton JG.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Temporal aspects of heparin-induced thrombocytopenia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N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Engl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J Med</w:t>
      </w:r>
      <w:r w:rsidRPr="00A93284">
        <w:rPr>
          <w:rFonts w:ascii="Book Antiqua" w:eastAsia="宋体" w:hAnsi="Book Antiqua" w:cs="Times New Roman"/>
          <w:lang w:val="en-US" w:eastAsia="zh-CN"/>
        </w:rPr>
        <w:t> 2001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344</w:t>
      </w:r>
      <w:r w:rsidRPr="00A93284">
        <w:rPr>
          <w:rFonts w:ascii="Book Antiqua" w:eastAsia="宋体" w:hAnsi="Book Antiqua" w:cs="Times New Roman"/>
          <w:lang w:val="en-US" w:eastAsia="zh-CN"/>
        </w:rPr>
        <w:t>: 1286-1292 [PMID: 11320387 DOI: 10.1056/NEJM200104263441704]</w:t>
      </w:r>
    </w:p>
    <w:p w14:paraId="7FAF6154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42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Greinacher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A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Farn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B, Kroll H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Kohlman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T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Warkent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TE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Eichl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P. Clinical features of heparin-induced thrombocytopenia including risk factors for thrombosis. </w:t>
      </w: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A retrospective analysis of 408 patients.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romb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aemos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5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94</w:t>
      </w:r>
      <w:r w:rsidRPr="00A93284">
        <w:rPr>
          <w:rFonts w:ascii="Book Antiqua" w:eastAsia="宋体" w:hAnsi="Book Antiqua" w:cs="Times New Roman"/>
          <w:lang w:val="en-US" w:eastAsia="zh-CN"/>
        </w:rPr>
        <w:t>: 132-135 [PMID: 16113796 DOI: 10.1267/THRO05010132]</w:t>
      </w:r>
    </w:p>
    <w:p w14:paraId="0635D991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 xml:space="preserve">43 </w:t>
      </w:r>
      <w:proofErr w:type="spellStart"/>
      <w:r w:rsidRPr="00A93284">
        <w:rPr>
          <w:rFonts w:ascii="Book Antiqua" w:eastAsia="宋体" w:hAnsi="Book Antiqua" w:cs="Times New Roman"/>
          <w:b/>
          <w:lang w:val="en-US" w:eastAsia="zh-CN"/>
        </w:rPr>
        <w:t>Poetsch</w:t>
      </w:r>
      <w:proofErr w:type="spellEnd"/>
      <w:r w:rsidRPr="00A93284">
        <w:rPr>
          <w:rFonts w:ascii="Book Antiqua" w:eastAsia="宋体" w:hAnsi="Book Antiqua" w:cs="Times New Roman"/>
          <w:b/>
          <w:lang w:val="en-US" w:eastAsia="zh-CN"/>
        </w:rPr>
        <w:t xml:space="preserve"> BMK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Management of Cardiopulmonary bypass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nticoagultio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in patients with heparin-induced thrombocytopenia, 3rd edition, New York: Marcel Dekker, 2004: 531-551</w:t>
      </w:r>
    </w:p>
    <w:p w14:paraId="5AE84180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44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Selleng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S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aneya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ir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S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Selleng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K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Schmid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C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reinach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. Management of anticoagulation in patients with subacute heparin-induced thrombocytopenia scheduled for heart transplantation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Blood</w:t>
      </w:r>
      <w:r w:rsidRPr="00A93284">
        <w:rPr>
          <w:rFonts w:ascii="Book Antiqua" w:eastAsia="宋体" w:hAnsi="Book Antiqua" w:cs="Times New Roman"/>
          <w:lang w:val="en-US" w:eastAsia="zh-CN"/>
        </w:rPr>
        <w:t> 2008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12</w:t>
      </w:r>
      <w:r w:rsidRPr="00A93284">
        <w:rPr>
          <w:rFonts w:ascii="Book Antiqua" w:eastAsia="宋体" w:hAnsi="Book Antiqua" w:cs="Times New Roman"/>
          <w:lang w:val="en-US" w:eastAsia="zh-CN"/>
        </w:rPr>
        <w:t>: 4024-4027 [PMID: 18791163 DOI: 10.1182/blood-2008-03-145243]</w:t>
      </w:r>
    </w:p>
    <w:p w14:paraId="1B25C3B0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proofErr w:type="gramStart"/>
      <w:r w:rsidRPr="00A93284">
        <w:rPr>
          <w:rFonts w:ascii="Book Antiqua" w:eastAsia="宋体" w:hAnsi="Book Antiqua" w:cs="Times New Roman"/>
          <w:lang w:val="en-US" w:eastAsia="zh-CN"/>
        </w:rPr>
        <w:t>45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Laber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DA</w:t>
      </w:r>
      <w:proofErr w:type="gramEnd"/>
      <w:r w:rsidRPr="00A93284">
        <w:rPr>
          <w:rFonts w:ascii="Book Antiqua" w:eastAsia="宋体" w:hAnsi="Book Antiqua" w:cs="Times New Roman"/>
          <w:lang w:val="en-US" w:eastAsia="zh-CN"/>
        </w:rPr>
        <w:t>, Martin ME. Etiology of thrombocytopenia in all patients treated with heparin products.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Eur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J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aematol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5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75</w:t>
      </w:r>
      <w:r w:rsidRPr="00A93284">
        <w:rPr>
          <w:rFonts w:ascii="Book Antiqua" w:eastAsia="宋体" w:hAnsi="Book Antiqua" w:cs="Times New Roman"/>
          <w:lang w:val="en-US" w:eastAsia="zh-CN"/>
        </w:rPr>
        <w:t>: 101-105 [PMID: 16000126 DOI: 10.1111/j.1600-0609.2005.00503.x]</w:t>
      </w:r>
    </w:p>
    <w:p w14:paraId="12D0F7E7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46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Lillo-Le 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Louët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A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outouyri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P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lhenc-Gela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M, Le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ell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C, Gautier I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iach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M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Lasn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D. Diagnostic score for heparin-induced thrombocytopenia after cardiopulmonary bypass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J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romb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aemos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4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2</w:t>
      </w:r>
      <w:r w:rsidRPr="00A93284">
        <w:rPr>
          <w:rFonts w:ascii="Book Antiqua" w:eastAsia="宋体" w:hAnsi="Book Antiqua" w:cs="Times New Roman"/>
          <w:lang w:val="en-US" w:eastAsia="zh-CN"/>
        </w:rPr>
        <w:t>: 1882-1888 [PMID: 15550015 DOI: 10.1111/j.1538-7836.2004.00949.x]</w:t>
      </w:r>
    </w:p>
    <w:p w14:paraId="75C31EE6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47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Prandoni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P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Siragusa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S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irolam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B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Fabri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F. The incidence of heparin-induced thrombocytopenia in medical patients treated with low-molecular-weight heparin: a prospective cohort study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Blood</w:t>
      </w:r>
      <w:r w:rsidRPr="00A93284">
        <w:rPr>
          <w:rFonts w:ascii="Book Antiqua" w:eastAsia="宋体" w:hAnsi="Book Antiqua" w:cs="Times New Roman"/>
          <w:lang w:val="en-US" w:eastAsia="zh-CN"/>
        </w:rPr>
        <w:t> 2005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06</w:t>
      </w:r>
      <w:r w:rsidRPr="00A93284">
        <w:rPr>
          <w:rFonts w:ascii="Book Antiqua" w:eastAsia="宋体" w:hAnsi="Book Antiqua" w:cs="Times New Roman"/>
          <w:lang w:val="en-US" w:eastAsia="zh-CN"/>
        </w:rPr>
        <w:t>: 3049-3054 [PMID: 16030191 DOI: 10.1182/blood-2005-03-0912]</w:t>
      </w:r>
    </w:p>
    <w:p w14:paraId="5985506B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48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Hourigan LA</w:t>
      </w:r>
      <w:r w:rsidRPr="00A93284">
        <w:rPr>
          <w:rFonts w:ascii="Book Antiqua" w:eastAsia="宋体" w:hAnsi="Book Antiqua" w:cs="Times New Roman"/>
          <w:lang w:val="en-US" w:eastAsia="zh-CN"/>
        </w:rPr>
        <w:t>, Walters DL, Keck SA, Dec GW. Heparin-induced thrombocytopenia: a common complication in cardiac transplant recipients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J Heart Lung Transplant</w:t>
      </w:r>
      <w:r w:rsidRPr="00A93284">
        <w:rPr>
          <w:rFonts w:ascii="Book Antiqua" w:eastAsia="宋体" w:hAnsi="Book Antiqua" w:cs="Times New Roman"/>
          <w:lang w:val="en-US" w:eastAsia="zh-CN"/>
        </w:rPr>
        <w:t> 2002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21</w:t>
      </w:r>
      <w:r w:rsidRPr="00A93284">
        <w:rPr>
          <w:rFonts w:ascii="Book Antiqua" w:eastAsia="宋体" w:hAnsi="Book Antiqua" w:cs="Times New Roman"/>
          <w:lang w:val="en-US" w:eastAsia="zh-CN"/>
        </w:rPr>
        <w:t>: 1283-1289 [PMID: 12490273]</w:t>
      </w:r>
    </w:p>
    <w:p w14:paraId="6A6B043E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lastRenderedPageBreak/>
        <w:t>49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Hassan S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Qureshi W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adam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Khoulan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D, Mittal C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m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S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lirhayim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Z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Kuriakos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P. Heparin-induced thrombocytopenia: is it a graft-threatening complication?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ranspl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In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13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26</w:t>
      </w:r>
      <w:r w:rsidRPr="00A93284">
        <w:rPr>
          <w:rFonts w:ascii="Book Antiqua" w:eastAsia="宋体" w:hAnsi="Book Antiqua" w:cs="Times New Roman"/>
          <w:lang w:val="en-US" w:eastAsia="zh-CN"/>
        </w:rPr>
        <w:t>: 385-391 [PMID: 23293891 DOI: 10.1111/tri.12051]</w:t>
      </w:r>
    </w:p>
    <w:p w14:paraId="268EA387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50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Anderegg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BA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Baillie GM, Lin 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Lazarchick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J. Heparin-induced thrombocytopenia in a renal transplant recipient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Am J Transplant</w:t>
      </w:r>
      <w:r w:rsidRPr="00A93284">
        <w:rPr>
          <w:rFonts w:ascii="Book Antiqua" w:eastAsia="宋体" w:hAnsi="Book Antiqua" w:cs="Times New Roman"/>
          <w:lang w:val="en-US" w:eastAsia="zh-CN"/>
        </w:rPr>
        <w:t> 2005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5</w:t>
      </w:r>
      <w:r w:rsidRPr="00A93284">
        <w:rPr>
          <w:rFonts w:ascii="Book Antiqua" w:eastAsia="宋体" w:hAnsi="Book Antiqua" w:cs="Times New Roman"/>
          <w:lang w:val="en-US" w:eastAsia="zh-CN"/>
        </w:rPr>
        <w:t>: 1537-1540 [PMID: 15888065 DOI: 10.1111/j.1600-6143.2005.00828.x]</w:t>
      </w:r>
    </w:p>
    <w:p w14:paraId="49244630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51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Muzaffar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M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Li X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Ratnam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S. Successful preemptive renal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retransplantatio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in a patient with previous acute graft loss secondary to HIT type II: a case report and review of literature.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Int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Urol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Nephrol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12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44</w:t>
      </w:r>
      <w:r w:rsidRPr="00A93284">
        <w:rPr>
          <w:rFonts w:ascii="Book Antiqua" w:eastAsia="宋体" w:hAnsi="Book Antiqua" w:cs="Times New Roman"/>
          <w:lang w:val="en-US" w:eastAsia="zh-CN"/>
        </w:rPr>
        <w:t>: 991-994 [PMID: 21424572 DOI: 10.1007/s11255-011-9935-8]</w:t>
      </w:r>
    </w:p>
    <w:p w14:paraId="0FA5789B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52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Dracopoulos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S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Vouga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V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Kassimati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TI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Theodoridi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T, Ali ME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postolou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T. Heparin-induced thrombocytopenia type II: a serious hazard in preemptive renal transplantation: a case report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ransplant Proc</w:t>
      </w:r>
      <w:r w:rsidRPr="00A93284">
        <w:rPr>
          <w:rFonts w:ascii="Book Antiqua" w:eastAsia="宋体" w:hAnsi="Book Antiqua" w:cs="Times New Roman"/>
          <w:lang w:val="en-US" w:eastAsia="zh-CN"/>
        </w:rPr>
        <w:t> 2007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39</w:t>
      </w:r>
      <w:r w:rsidRPr="00A93284">
        <w:rPr>
          <w:rFonts w:ascii="Book Antiqua" w:eastAsia="宋体" w:hAnsi="Book Antiqua" w:cs="Times New Roman"/>
          <w:lang w:val="en-US" w:eastAsia="zh-CN"/>
        </w:rPr>
        <w:t>: 3481-3484 [PMID: 18089414 DOI: 10.1016/j.transproceed.2007.09.004]</w:t>
      </w:r>
    </w:p>
    <w:p w14:paraId="5A108BA1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53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John U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Kentouche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K, Nowak G, Schubert J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Misselwitz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J. Successful renal transplantation in a patient with heterozygous prothrombin gene, factor V Leiden mutation and heparin-induced thrombocytopenia using r-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irud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s anticoagulant.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Pediatr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Transplant</w:t>
      </w:r>
      <w:r w:rsidRPr="00A93284">
        <w:rPr>
          <w:rFonts w:ascii="Book Antiqua" w:eastAsia="宋体" w:hAnsi="Book Antiqua" w:cs="Times New Roman"/>
          <w:lang w:val="en-US" w:eastAsia="zh-CN"/>
        </w:rPr>
        <w:t> 2006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0</w:t>
      </w:r>
      <w:r w:rsidRPr="00A93284">
        <w:rPr>
          <w:rFonts w:ascii="Book Antiqua" w:eastAsia="宋体" w:hAnsi="Book Antiqua" w:cs="Times New Roman"/>
          <w:lang w:val="en-US" w:eastAsia="zh-CN"/>
        </w:rPr>
        <w:t>: 114-118 [PMID: 16499600 DOI: 10.1111/j.1399-3046.2005.00398.x]</w:t>
      </w:r>
    </w:p>
    <w:p w14:paraId="47C9779B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54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Poordad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F</w:t>
      </w:r>
      <w:r w:rsidRPr="00A93284">
        <w:rPr>
          <w:rFonts w:ascii="Book Antiqua" w:eastAsia="宋体" w:hAnsi="Book Antiqua" w:cs="Times New Roman"/>
          <w:lang w:val="en-US" w:eastAsia="zh-CN"/>
        </w:rPr>
        <w:t>. Review article: thrombocytopenia in chronic liver disease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Aliment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Pharmacol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7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26 </w:t>
      </w:r>
      <w:proofErr w:type="spellStart"/>
      <w:r w:rsidRPr="00A93284">
        <w:rPr>
          <w:rFonts w:ascii="Book Antiqua" w:eastAsia="宋体" w:hAnsi="Book Antiqua" w:cs="Times New Roman"/>
          <w:bCs/>
          <w:lang w:val="en-US" w:eastAsia="zh-CN"/>
        </w:rPr>
        <w:t>Suppl</w:t>
      </w:r>
      <w:proofErr w:type="spellEnd"/>
      <w:r w:rsidRPr="00A93284">
        <w:rPr>
          <w:rFonts w:ascii="Book Antiqua" w:eastAsia="宋体" w:hAnsi="Book Antiqua" w:cs="Times New Roman"/>
          <w:bCs/>
          <w:lang w:val="en-US" w:eastAsia="zh-CN"/>
        </w:rPr>
        <w:t xml:space="preserve"> 1</w:t>
      </w:r>
      <w:r w:rsidRPr="00A93284">
        <w:rPr>
          <w:rFonts w:ascii="Book Antiqua" w:eastAsia="宋体" w:hAnsi="Book Antiqua" w:cs="Times New Roman"/>
          <w:lang w:val="en-US" w:eastAsia="zh-CN"/>
        </w:rPr>
        <w:t>: 5-11 [PMID: 17958514 DOI: 10.1111/j.1365-2036.2007.03510.x]</w:t>
      </w:r>
    </w:p>
    <w:p w14:paraId="16FE402A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55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Biagioni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E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Pedrazz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P, Marietta M, Di Benedetto F, Villa E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Lupp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M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irardi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M. Successful liver transplantation in a patient with splanchnic vein thrombosis and pulmonary embolism due to polycythemia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vera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with Jak2v617f mutation and heparin-induced thrombocytopenia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J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romb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Thrombolysis</w:t>
      </w:r>
      <w:r w:rsidRPr="00A93284">
        <w:rPr>
          <w:rFonts w:ascii="Book Antiqua" w:eastAsia="宋体" w:hAnsi="Book Antiqua" w:cs="Times New Roman"/>
          <w:lang w:val="en-US" w:eastAsia="zh-CN"/>
        </w:rPr>
        <w:t> 2013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36</w:t>
      </w:r>
      <w:r w:rsidRPr="00A93284">
        <w:rPr>
          <w:rFonts w:ascii="Book Antiqua" w:eastAsia="宋体" w:hAnsi="Book Antiqua" w:cs="Times New Roman"/>
          <w:lang w:val="en-US" w:eastAsia="zh-CN"/>
        </w:rPr>
        <w:t>: 352-354 [PMID: 23277116 DOI: 10.1007/s11239-012-0832-5]</w:t>
      </w:r>
    </w:p>
    <w:p w14:paraId="32F05058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56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Anderegg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BA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Baillie GM, Uber WE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Chav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KD, Lin 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aliga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PK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Lazarchick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J. Use of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ivalirud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to prevent thrombosis following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orthotopic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liver transplantation in a patient with Budd-Chiari syndrome and a history of heparin-induced thrombocytopenia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Ann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Clin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Lab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Sc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8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38</w:t>
      </w:r>
      <w:r w:rsidRPr="00A93284">
        <w:rPr>
          <w:rFonts w:ascii="Book Antiqua" w:eastAsia="宋体" w:hAnsi="Book Antiqua" w:cs="Times New Roman"/>
          <w:lang w:val="en-US" w:eastAsia="zh-CN"/>
        </w:rPr>
        <w:t>: 277-282 [PMID: 18715858]</w:t>
      </w:r>
    </w:p>
    <w:p w14:paraId="48470594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57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Fretschner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R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Dietrich K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Unertl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K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reinach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. Management of liver transplantation in a patient with a history of heparin-induced </w:t>
      </w:r>
      <w:r w:rsidRPr="00A93284">
        <w:rPr>
          <w:rFonts w:ascii="Book Antiqua" w:eastAsia="宋体" w:hAnsi="Book Antiqua" w:cs="Times New Roman"/>
          <w:lang w:val="en-US" w:eastAsia="zh-CN"/>
        </w:rPr>
        <w:lastRenderedPageBreak/>
        <w:t>thrombocytopenia.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ranspl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In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05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8</w:t>
      </w:r>
      <w:r w:rsidRPr="00A93284">
        <w:rPr>
          <w:rFonts w:ascii="Book Antiqua" w:eastAsia="宋体" w:hAnsi="Book Antiqua" w:cs="Times New Roman"/>
          <w:lang w:val="en-US" w:eastAsia="zh-CN"/>
        </w:rPr>
        <w:t>: 664-667 [PMID: 15910290 DOI: 10.1111/j.1432-2277.2005.00111.x]</w:t>
      </w:r>
    </w:p>
    <w:p w14:paraId="67ADCEC9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58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Bachmann R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Nadali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S, Li J, Lange J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Ladurn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R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Königsrain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eining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. Donor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eparinizatio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is not a contraindication to liver transplantation even in recipients with acute heparin-induced thrombocytopenia type II: a case report and review of the literature.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ranspl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In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11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24</w:t>
      </w:r>
      <w:r w:rsidRPr="00A93284">
        <w:rPr>
          <w:rFonts w:ascii="Book Antiqua" w:eastAsia="宋体" w:hAnsi="Book Antiqua" w:cs="Times New Roman"/>
          <w:lang w:val="en-US" w:eastAsia="zh-CN"/>
        </w:rPr>
        <w:t>: e89-e92 [PMID: 21884552 DOI: 10.1111/j.1432-2277.2011.01323.x]</w:t>
      </w:r>
    </w:p>
    <w:p w14:paraId="11E2F4ED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59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Kaneko J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Sugawara Y, Tamura S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Togash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J, Matsui Y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Makuuchi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M. Heparin-induced thrombocytopenia after liver transplantation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ransplant Proc</w:t>
      </w:r>
      <w:r w:rsidRPr="00A93284">
        <w:rPr>
          <w:rFonts w:ascii="Book Antiqua" w:eastAsia="宋体" w:hAnsi="Book Antiqua" w:cs="Times New Roman"/>
          <w:lang w:val="en-US" w:eastAsia="zh-CN"/>
        </w:rPr>
        <w:t> 2008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40</w:t>
      </w:r>
      <w:r w:rsidRPr="00A93284">
        <w:rPr>
          <w:rFonts w:ascii="Book Antiqua" w:eastAsia="宋体" w:hAnsi="Book Antiqua" w:cs="Times New Roman"/>
          <w:lang w:val="en-US" w:eastAsia="zh-CN"/>
        </w:rPr>
        <w:t>: 1518-1521 [PMID: 18589141 DOI: 10.1016/j.transproceed.2008.01.069]</w:t>
      </w:r>
    </w:p>
    <w:p w14:paraId="4ADADDE5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60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Hüser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N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ßfalg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V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Reim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D, Novotny 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Thorba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S, Cheng Z, Kornberg 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Fries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H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Büchl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P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Matevossia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E. Heparin-induced thrombocytopenia (HIT II) in liver transplant recipients: a retrospective multivariate analysis of prognostic factors. 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ranspl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In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12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25</w:t>
      </w:r>
      <w:r w:rsidRPr="00A93284">
        <w:rPr>
          <w:rFonts w:ascii="Book Antiqua" w:eastAsia="宋体" w:hAnsi="Book Antiqua" w:cs="Times New Roman"/>
          <w:lang w:val="en-US" w:eastAsia="zh-CN"/>
        </w:rPr>
        <w:t>: 739-747 [PMID: 22548256 DOI: 10.1111/j.1432-2277.2012.01486.x]</w:t>
      </w:r>
    </w:p>
    <w:p w14:paraId="497F8411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  <w:r w:rsidRPr="00A93284">
        <w:rPr>
          <w:rFonts w:ascii="Book Antiqua" w:eastAsia="宋体" w:hAnsi="Book Antiqua" w:cs="Times New Roman"/>
          <w:lang w:val="en-US" w:eastAsia="zh-CN"/>
        </w:rPr>
        <w:t>61 </w:t>
      </w:r>
      <w:proofErr w:type="spellStart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Bakchoul</w:t>
      </w:r>
      <w:proofErr w:type="spellEnd"/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 xml:space="preserve"> T</w:t>
      </w:r>
      <w:r w:rsidRPr="00A93284">
        <w:rPr>
          <w:rFonts w:ascii="Book Antiqua" w:eastAsia="宋体" w:hAnsi="Book Antiqua" w:cs="Times New Roman"/>
          <w:lang w:val="en-US" w:eastAsia="zh-CN"/>
        </w:rPr>
        <w:t xml:space="preserve">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ssfalg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V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Zölln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H, Evert M, Novotny 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Matevossia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E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Fries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H, Hartmann D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ron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G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Althaus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K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Greinach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A, </w:t>
      </w:r>
      <w:proofErr w:type="spellStart"/>
      <w:r w:rsidRPr="00A93284">
        <w:rPr>
          <w:rFonts w:ascii="Book Antiqua" w:eastAsia="宋体" w:hAnsi="Book Antiqua" w:cs="Times New Roman"/>
          <w:lang w:val="en-US" w:eastAsia="zh-CN"/>
        </w:rPr>
        <w:t>Hüser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 xml:space="preserve"> N. Anti-platelet factor 4/heparin antibodies in patients with impaired graft function after liver transplantation. </w:t>
      </w:r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J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Thromb</w:t>
      </w:r>
      <w:proofErr w:type="spellEnd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 xml:space="preserve"> </w:t>
      </w:r>
      <w:proofErr w:type="spellStart"/>
      <w:r w:rsidRPr="00A93284">
        <w:rPr>
          <w:rFonts w:ascii="Book Antiqua" w:eastAsia="宋体" w:hAnsi="Book Antiqua" w:cs="Times New Roman"/>
          <w:i/>
          <w:iCs/>
          <w:lang w:val="en-US" w:eastAsia="zh-CN"/>
        </w:rPr>
        <w:t>Haemost</w:t>
      </w:r>
      <w:proofErr w:type="spellEnd"/>
      <w:r w:rsidRPr="00A93284">
        <w:rPr>
          <w:rFonts w:ascii="Book Antiqua" w:eastAsia="宋体" w:hAnsi="Book Antiqua" w:cs="Times New Roman"/>
          <w:lang w:val="en-US" w:eastAsia="zh-CN"/>
        </w:rPr>
        <w:t> 2014; </w:t>
      </w:r>
      <w:r w:rsidRPr="00A93284">
        <w:rPr>
          <w:rFonts w:ascii="Book Antiqua" w:eastAsia="宋体" w:hAnsi="Book Antiqua" w:cs="Times New Roman"/>
          <w:b/>
          <w:bCs/>
          <w:lang w:val="en-US" w:eastAsia="zh-CN"/>
        </w:rPr>
        <w:t>12</w:t>
      </w:r>
      <w:r w:rsidRPr="00A93284">
        <w:rPr>
          <w:rFonts w:ascii="Book Antiqua" w:eastAsia="宋体" w:hAnsi="Book Antiqua" w:cs="Times New Roman"/>
          <w:lang w:val="en-US" w:eastAsia="zh-CN"/>
        </w:rPr>
        <w:t>: 871-878 [PMID: 24655935 DOI: 10.1111/jth.12569]</w:t>
      </w:r>
    </w:p>
    <w:p w14:paraId="3BFA4CE7" w14:textId="77777777" w:rsidR="00261CBF" w:rsidRPr="00A93284" w:rsidRDefault="00261CBF" w:rsidP="00950696">
      <w:pPr>
        <w:spacing w:line="360" w:lineRule="auto"/>
        <w:jc w:val="both"/>
        <w:rPr>
          <w:rFonts w:ascii="Book Antiqua" w:eastAsia="宋体" w:hAnsi="Book Antiqua" w:cs="Times New Roman"/>
          <w:lang w:val="en-US" w:eastAsia="zh-CN"/>
        </w:rPr>
      </w:pPr>
    </w:p>
    <w:p w14:paraId="0C6513C3" w14:textId="72BDD098" w:rsidR="00841999" w:rsidRDefault="00261CBF" w:rsidP="00950696">
      <w:pPr>
        <w:widowControl w:val="0"/>
        <w:spacing w:line="360" w:lineRule="auto"/>
        <w:jc w:val="right"/>
        <w:rPr>
          <w:rFonts w:ascii="Book Antiqua" w:eastAsia="宋体" w:hAnsi="Book Antiqua" w:cs="Courier New"/>
          <w:b/>
          <w:kern w:val="2"/>
          <w:lang w:val="en-US" w:eastAsia="zh-CN"/>
        </w:rPr>
      </w:pPr>
      <w:bookmarkStart w:id="23" w:name="OLE_LINK176"/>
      <w:bookmarkStart w:id="24" w:name="OLE_LINK187"/>
      <w:bookmarkStart w:id="25" w:name="OLE_LINK188"/>
      <w:r w:rsidRPr="00A93284">
        <w:rPr>
          <w:rFonts w:ascii="Book Antiqua" w:eastAsia="宋体" w:hAnsi="Book Antiqua" w:cs="Courier New"/>
          <w:b/>
          <w:kern w:val="2"/>
          <w:lang w:val="en-US" w:eastAsia="zh-CN"/>
        </w:rPr>
        <w:t xml:space="preserve">P-Reviewer: </w:t>
      </w:r>
      <w:r w:rsidRPr="00A93284">
        <w:rPr>
          <w:rFonts w:ascii="Book Antiqua" w:eastAsia="宋体" w:hAnsi="Book Antiqua" w:cs="Courier New"/>
          <w:kern w:val="2"/>
          <w:lang w:val="fr-FR" w:eastAsia="zh-CN"/>
        </w:rPr>
        <w:t>Janicki PK, Liu QD</w:t>
      </w:r>
      <w:r w:rsidRPr="00A93284">
        <w:rPr>
          <w:rFonts w:ascii="Book Antiqua" w:eastAsia="宋体" w:hAnsi="Book Antiqua" w:cs="Courier New"/>
          <w:kern w:val="2"/>
          <w:lang w:val="en-US" w:eastAsia="zh-CN"/>
        </w:rPr>
        <w:t xml:space="preserve"> </w:t>
      </w:r>
      <w:r w:rsidRPr="00A93284">
        <w:rPr>
          <w:rFonts w:ascii="Book Antiqua" w:eastAsia="宋体" w:hAnsi="Book Antiqua" w:cs="Courier New"/>
          <w:b/>
          <w:kern w:val="2"/>
          <w:lang w:val="en-US" w:eastAsia="zh-CN"/>
        </w:rPr>
        <w:t xml:space="preserve">S-Editor: </w:t>
      </w:r>
      <w:proofErr w:type="spellStart"/>
      <w:r w:rsidRPr="00A93284">
        <w:rPr>
          <w:rFonts w:ascii="Book Antiqua" w:eastAsia="宋体" w:hAnsi="Book Antiqua" w:cs="Courier New"/>
          <w:kern w:val="2"/>
          <w:lang w:val="en-US" w:eastAsia="zh-CN"/>
        </w:rPr>
        <w:t>Qiu</w:t>
      </w:r>
      <w:proofErr w:type="spellEnd"/>
      <w:r w:rsidRPr="00A93284">
        <w:rPr>
          <w:rFonts w:ascii="Book Antiqua" w:eastAsia="宋体" w:hAnsi="Book Antiqua" w:cs="Courier New"/>
          <w:kern w:val="2"/>
          <w:lang w:val="en-US" w:eastAsia="zh-CN"/>
        </w:rPr>
        <w:t xml:space="preserve"> S</w:t>
      </w:r>
      <w:r w:rsidRPr="00A93284">
        <w:rPr>
          <w:rFonts w:ascii="Book Antiqua" w:eastAsia="宋体" w:hAnsi="Book Antiqua" w:cs="Courier New"/>
          <w:b/>
          <w:kern w:val="2"/>
          <w:lang w:val="en-US" w:eastAsia="zh-CN"/>
        </w:rPr>
        <w:t xml:space="preserve"> L-Editor: E-Editor:</w:t>
      </w:r>
      <w:bookmarkEnd w:id="21"/>
      <w:bookmarkEnd w:id="22"/>
      <w:bookmarkEnd w:id="23"/>
      <w:bookmarkEnd w:id="24"/>
      <w:bookmarkEnd w:id="25"/>
    </w:p>
    <w:p w14:paraId="76F83AB8" w14:textId="77777777" w:rsidR="00841999" w:rsidRDefault="00841999" w:rsidP="00950696">
      <w:pPr>
        <w:spacing w:line="360" w:lineRule="auto"/>
        <w:rPr>
          <w:rFonts w:ascii="Book Antiqua" w:eastAsia="宋体" w:hAnsi="Book Antiqua" w:cs="Courier New"/>
          <w:b/>
          <w:kern w:val="2"/>
          <w:lang w:val="en-US" w:eastAsia="zh-CN"/>
        </w:rPr>
      </w:pPr>
      <w:r>
        <w:rPr>
          <w:rFonts w:ascii="Book Antiqua" w:eastAsia="宋体" w:hAnsi="Book Antiqua" w:cs="Courier New"/>
          <w:b/>
          <w:kern w:val="2"/>
          <w:lang w:val="en-US" w:eastAsia="zh-CN"/>
        </w:rPr>
        <w:br w:type="page"/>
      </w:r>
    </w:p>
    <w:p w14:paraId="38A3E6B0" w14:textId="5FF0AA18" w:rsidR="004F616F" w:rsidRPr="00E94D47" w:rsidRDefault="00841999" w:rsidP="00950696">
      <w:pPr>
        <w:widowControl w:val="0"/>
        <w:spacing w:line="360" w:lineRule="auto"/>
        <w:jc w:val="both"/>
        <w:rPr>
          <w:rFonts w:ascii="Book Antiqua" w:eastAsia="宋体" w:hAnsi="Book Antiqua" w:cs="Arial"/>
          <w:b/>
          <w:vertAlign w:val="superscript"/>
          <w:lang w:val="en-US" w:eastAsia="zh-CN"/>
        </w:rPr>
      </w:pPr>
      <w:r w:rsidRPr="00A7343D">
        <w:rPr>
          <w:rFonts w:ascii="Book Antiqua" w:hAnsi="Book Antiqua" w:cs="Arial"/>
          <w:b/>
          <w:lang w:val="en-US"/>
        </w:rPr>
        <w:lastRenderedPageBreak/>
        <w:t>Table 1 The 4</w:t>
      </w:r>
      <w:r w:rsidR="00A7343D" w:rsidRPr="00A7343D">
        <w:rPr>
          <w:rFonts w:ascii="Book Antiqua" w:hAnsi="Book Antiqua" w:cs="Arial"/>
          <w:b/>
          <w:lang w:val="en-US"/>
        </w:rPr>
        <w:t xml:space="preserve">Ts scoring </w:t>
      </w:r>
      <w:proofErr w:type="gramStart"/>
      <w:r w:rsidR="00A7343D" w:rsidRPr="00A7343D">
        <w:rPr>
          <w:rFonts w:ascii="Book Antiqua" w:hAnsi="Book Antiqua" w:cs="Arial"/>
          <w:b/>
          <w:lang w:val="en-US"/>
        </w:rPr>
        <w:t>system</w:t>
      </w:r>
      <w:r w:rsidR="00A7343D" w:rsidRPr="00A7343D">
        <w:rPr>
          <w:rFonts w:ascii="Book Antiqua" w:hAnsi="Book Antiqua" w:cs="Arial"/>
          <w:b/>
          <w:vertAlign w:val="superscript"/>
          <w:lang w:val="en-US"/>
        </w:rPr>
        <w:t>[</w:t>
      </w:r>
      <w:proofErr w:type="gramEnd"/>
      <w:r w:rsidR="00A7343D" w:rsidRPr="00A7343D">
        <w:rPr>
          <w:rFonts w:ascii="Book Antiqua" w:hAnsi="Book Antiqua" w:cs="Arial"/>
          <w:b/>
          <w:vertAlign w:val="superscript"/>
          <w:lang w:val="en-US"/>
        </w:rPr>
        <w:t>62]</w:t>
      </w:r>
    </w:p>
    <w:tbl>
      <w:tblPr>
        <w:tblStyle w:val="TableGrid"/>
        <w:tblW w:w="850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43"/>
        <w:gridCol w:w="1881"/>
        <w:gridCol w:w="2385"/>
        <w:gridCol w:w="1996"/>
      </w:tblGrid>
      <w:tr w:rsidR="005C75A9" w:rsidRPr="00841999" w14:paraId="143AE40A" w14:textId="77777777" w:rsidTr="00A7343D">
        <w:tc>
          <w:tcPr>
            <w:tcW w:w="2243" w:type="dxa"/>
            <w:tcBorders>
              <w:top w:val="single" w:sz="4" w:space="0" w:color="auto"/>
              <w:bottom w:val="single" w:sz="4" w:space="0" w:color="auto"/>
            </w:tcBorders>
          </w:tcPr>
          <w:p w14:paraId="08B0E7DF" w14:textId="77777777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b/>
              </w:rPr>
            </w:pPr>
            <w:r w:rsidRPr="00841999">
              <w:rPr>
                <w:rFonts w:ascii="Book Antiqua" w:hAnsi="Book Antiqua" w:cs="Arial"/>
                <w:b/>
              </w:rPr>
              <w:t>Parameter</w:t>
            </w:r>
          </w:p>
        </w:tc>
        <w:tc>
          <w:tcPr>
            <w:tcW w:w="1881" w:type="dxa"/>
            <w:tcBorders>
              <w:top w:val="single" w:sz="4" w:space="0" w:color="auto"/>
              <w:bottom w:val="single" w:sz="4" w:space="0" w:color="auto"/>
            </w:tcBorders>
          </w:tcPr>
          <w:p w14:paraId="05BC03F2" w14:textId="77777777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b/>
              </w:rPr>
            </w:pPr>
            <w:r w:rsidRPr="00841999">
              <w:rPr>
                <w:rFonts w:ascii="Book Antiqua" w:hAnsi="Book Antiqua" w:cs="Arial"/>
                <w:b/>
              </w:rPr>
              <w:t>2 points</w:t>
            </w:r>
          </w:p>
        </w:tc>
        <w:tc>
          <w:tcPr>
            <w:tcW w:w="2385" w:type="dxa"/>
            <w:tcBorders>
              <w:top w:val="single" w:sz="4" w:space="0" w:color="auto"/>
              <w:bottom w:val="single" w:sz="4" w:space="0" w:color="auto"/>
            </w:tcBorders>
          </w:tcPr>
          <w:p w14:paraId="18F01BA8" w14:textId="77777777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b/>
              </w:rPr>
            </w:pPr>
            <w:r w:rsidRPr="00841999">
              <w:rPr>
                <w:rFonts w:ascii="Book Antiqua" w:hAnsi="Book Antiqua" w:cs="Arial"/>
                <w:b/>
              </w:rPr>
              <w:t>1 point</w:t>
            </w:r>
          </w:p>
        </w:tc>
        <w:tc>
          <w:tcPr>
            <w:tcW w:w="1996" w:type="dxa"/>
            <w:tcBorders>
              <w:top w:val="single" w:sz="4" w:space="0" w:color="auto"/>
              <w:bottom w:val="single" w:sz="4" w:space="0" w:color="auto"/>
            </w:tcBorders>
          </w:tcPr>
          <w:p w14:paraId="4E61AD1C" w14:textId="77777777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b/>
              </w:rPr>
            </w:pPr>
            <w:r w:rsidRPr="00841999">
              <w:rPr>
                <w:rFonts w:ascii="Book Antiqua" w:hAnsi="Book Antiqua" w:cs="Arial"/>
                <w:b/>
              </w:rPr>
              <w:t>0 points</w:t>
            </w:r>
          </w:p>
        </w:tc>
      </w:tr>
      <w:tr w:rsidR="00A7343D" w:rsidRPr="00841999" w14:paraId="5C251BA6" w14:textId="77777777" w:rsidTr="00A7343D">
        <w:tc>
          <w:tcPr>
            <w:tcW w:w="2243" w:type="dxa"/>
            <w:tcBorders>
              <w:top w:val="single" w:sz="4" w:space="0" w:color="auto"/>
            </w:tcBorders>
          </w:tcPr>
          <w:p w14:paraId="324B1772" w14:textId="77777777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b/>
              </w:rPr>
            </w:pPr>
            <w:r w:rsidRPr="00841999">
              <w:rPr>
                <w:rFonts w:ascii="Book Antiqua" w:hAnsi="Book Antiqua" w:cs="Arial"/>
              </w:rPr>
              <w:t>Thrombocytopenia</w:t>
            </w:r>
          </w:p>
        </w:tc>
        <w:tc>
          <w:tcPr>
            <w:tcW w:w="1881" w:type="dxa"/>
            <w:tcBorders>
              <w:top w:val="single" w:sz="4" w:space="0" w:color="auto"/>
            </w:tcBorders>
          </w:tcPr>
          <w:p w14:paraId="05CF32A8" w14:textId="339CC8D2" w:rsidR="00841999" w:rsidRPr="00841999" w:rsidRDefault="00224BB9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>P</w:t>
            </w:r>
            <w:r w:rsidR="00841999" w:rsidRPr="00841999">
              <w:rPr>
                <w:rFonts w:ascii="Book Antiqua" w:hAnsi="Book Antiqua" w:cs="Arial"/>
                <w:lang w:val="en-US"/>
              </w:rPr>
              <w:t>latelet count drop &gt;</w:t>
            </w:r>
            <w:r w:rsidR="00A52C45">
              <w:rPr>
                <w:rFonts w:ascii="Book Antiqua" w:eastAsia="宋体" w:hAnsi="Book Antiqua" w:cs="Arial" w:hint="eastAsia"/>
                <w:lang w:val="en-US" w:eastAsia="zh-CN"/>
              </w:rPr>
              <w:t xml:space="preserve"> </w:t>
            </w:r>
            <w:r w:rsidR="00841999" w:rsidRPr="00841999">
              <w:rPr>
                <w:rFonts w:ascii="Book Antiqua" w:hAnsi="Book Antiqua" w:cs="Arial"/>
                <w:lang w:val="en-US"/>
              </w:rPr>
              <w:t xml:space="preserve">50% and platelet nadir </w:t>
            </w:r>
            <w:r w:rsidR="00841999" w:rsidRPr="00841999">
              <w:rPr>
                <w:rFonts w:ascii="Book Antiqua" w:eastAsia="MS Gothic" w:hAnsi="Book Antiqua" w:cs="Arial"/>
                <w:color w:val="000000"/>
                <w:lang w:val="en-US"/>
              </w:rPr>
              <w:t>≥</w:t>
            </w:r>
            <w:r w:rsidR="00A52C45">
              <w:rPr>
                <w:rFonts w:ascii="Book Antiqua" w:eastAsia="宋体" w:hAnsi="Book Antiqua" w:cs="Arial" w:hint="eastAsia"/>
                <w:color w:val="000000"/>
                <w:lang w:val="en-US" w:eastAsia="zh-CN"/>
              </w:rPr>
              <w:t xml:space="preserve"> </w:t>
            </w:r>
            <w:r w:rsidR="00841999" w:rsidRPr="00841999">
              <w:rPr>
                <w:rFonts w:ascii="Book Antiqua" w:eastAsia="MS Gothic" w:hAnsi="Book Antiqua" w:cs="Arial"/>
                <w:color w:val="000000"/>
                <w:lang w:val="en-US"/>
              </w:rPr>
              <w:t>20</w:t>
            </w:r>
            <w:r w:rsidR="00A52C45">
              <w:rPr>
                <w:rFonts w:ascii="Book Antiqua" w:eastAsia="宋体" w:hAnsi="Book Antiqua" w:cs="Arial" w:hint="eastAsia"/>
                <w:color w:val="000000"/>
                <w:lang w:val="en-US" w:eastAsia="zh-CN"/>
              </w:rPr>
              <w:t xml:space="preserve"> </w:t>
            </w:r>
            <w:r w:rsidR="00A52C45" w:rsidRPr="00841999">
              <w:rPr>
                <w:rFonts w:ascii="Book Antiqua" w:eastAsia="MS Gothic" w:hAnsi="Book Antiqua" w:cs="Arial"/>
                <w:color w:val="000000"/>
                <w:lang w:val="en-US"/>
              </w:rPr>
              <w:t>g</w:t>
            </w:r>
            <w:r w:rsidR="00841999" w:rsidRPr="00841999">
              <w:rPr>
                <w:rFonts w:ascii="Book Antiqua" w:eastAsia="MS Gothic" w:hAnsi="Book Antiqua" w:cs="Arial"/>
                <w:color w:val="000000"/>
                <w:lang w:val="en-US"/>
              </w:rPr>
              <w:t>/</w:t>
            </w:r>
            <w:r w:rsidR="00A52C45" w:rsidRPr="00841999">
              <w:rPr>
                <w:rFonts w:ascii="Book Antiqua" w:eastAsia="MS Gothic" w:hAnsi="Book Antiqua" w:cs="Arial"/>
                <w:color w:val="000000"/>
                <w:lang w:val="en-US"/>
              </w:rPr>
              <w:t>L</w:t>
            </w:r>
          </w:p>
        </w:tc>
        <w:tc>
          <w:tcPr>
            <w:tcW w:w="2385" w:type="dxa"/>
            <w:tcBorders>
              <w:top w:val="single" w:sz="4" w:space="0" w:color="auto"/>
            </w:tcBorders>
          </w:tcPr>
          <w:p w14:paraId="78D6FA05" w14:textId="4E6BBC66" w:rsidR="00841999" w:rsidRPr="00841999" w:rsidRDefault="00224BB9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>P</w:t>
            </w:r>
            <w:r w:rsidR="00841999" w:rsidRPr="00841999">
              <w:rPr>
                <w:rFonts w:ascii="Book Antiqua" w:hAnsi="Book Antiqua" w:cs="Arial"/>
                <w:lang w:val="en-US"/>
              </w:rPr>
              <w:t>latelet count drop 30</w:t>
            </w:r>
            <w:r w:rsidRPr="00841999">
              <w:rPr>
                <w:rFonts w:ascii="Book Antiqua" w:hAnsi="Book Antiqua" w:cs="Arial"/>
                <w:lang w:val="en-US"/>
              </w:rPr>
              <w:t>%</w:t>
            </w:r>
            <w:r w:rsidR="00841999" w:rsidRPr="00841999">
              <w:rPr>
                <w:rFonts w:ascii="Book Antiqua" w:hAnsi="Book Antiqua" w:cs="Arial"/>
                <w:lang w:val="en-US"/>
              </w:rPr>
              <w:t xml:space="preserve">-50% </w:t>
            </w:r>
          </w:p>
          <w:p w14:paraId="6A428B59" w14:textId="47149E2A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 xml:space="preserve">or platelet nadir </w:t>
            </w:r>
            <w:r w:rsidRPr="00841999">
              <w:rPr>
                <w:rFonts w:ascii="Book Antiqua" w:eastAsia="MS Gothic" w:hAnsi="Book Antiqua" w:cs="Arial"/>
                <w:color w:val="000000"/>
                <w:lang w:val="en-US"/>
              </w:rPr>
              <w:t>10-19</w:t>
            </w:r>
            <w:r w:rsidR="00224BB9">
              <w:rPr>
                <w:rFonts w:ascii="Book Antiqua" w:eastAsia="宋体" w:hAnsi="Book Antiqua" w:cs="Arial" w:hint="eastAsia"/>
                <w:color w:val="000000"/>
                <w:lang w:val="en-US" w:eastAsia="zh-CN"/>
              </w:rPr>
              <w:t xml:space="preserve"> </w:t>
            </w:r>
            <w:r w:rsidR="00224BB9" w:rsidRPr="00841999">
              <w:rPr>
                <w:rFonts w:ascii="Book Antiqua" w:eastAsia="MS Gothic" w:hAnsi="Book Antiqua" w:cs="Arial"/>
                <w:color w:val="000000"/>
                <w:lang w:val="en-US"/>
              </w:rPr>
              <w:t>g/L</w:t>
            </w:r>
          </w:p>
        </w:tc>
        <w:tc>
          <w:tcPr>
            <w:tcW w:w="1996" w:type="dxa"/>
            <w:tcBorders>
              <w:top w:val="single" w:sz="4" w:space="0" w:color="auto"/>
            </w:tcBorders>
          </w:tcPr>
          <w:p w14:paraId="15E8C700" w14:textId="0E5ADA2D" w:rsidR="00841999" w:rsidRPr="00841999" w:rsidRDefault="00224BB9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>P</w:t>
            </w:r>
            <w:r w:rsidR="00841999" w:rsidRPr="00841999">
              <w:rPr>
                <w:rFonts w:ascii="Book Antiqua" w:hAnsi="Book Antiqua" w:cs="Arial"/>
                <w:lang w:val="en-US"/>
              </w:rPr>
              <w:t>latelet count drop &lt;</w:t>
            </w:r>
            <w:r>
              <w:rPr>
                <w:rFonts w:ascii="Book Antiqua" w:eastAsia="宋体" w:hAnsi="Book Antiqua" w:cs="Arial" w:hint="eastAsia"/>
                <w:lang w:val="en-US" w:eastAsia="zh-CN"/>
              </w:rPr>
              <w:t xml:space="preserve"> </w:t>
            </w:r>
            <w:r w:rsidR="00841999" w:rsidRPr="00841999">
              <w:rPr>
                <w:rFonts w:ascii="Book Antiqua" w:hAnsi="Book Antiqua" w:cs="Arial"/>
                <w:lang w:val="en-US"/>
              </w:rPr>
              <w:t xml:space="preserve">30% </w:t>
            </w:r>
          </w:p>
          <w:p w14:paraId="1E271388" w14:textId="4E70A2D9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>or platelet nadir &lt;</w:t>
            </w:r>
            <w:r w:rsidR="00224BB9">
              <w:rPr>
                <w:rFonts w:ascii="Book Antiqua" w:eastAsia="宋体" w:hAnsi="Book Antiqua" w:cs="Arial" w:hint="eastAsia"/>
                <w:lang w:val="en-US" w:eastAsia="zh-CN"/>
              </w:rPr>
              <w:t xml:space="preserve"> </w:t>
            </w:r>
            <w:r w:rsidRPr="00841999">
              <w:rPr>
                <w:rFonts w:ascii="Book Antiqua" w:hAnsi="Book Antiqua" w:cs="Arial"/>
                <w:lang w:val="en-US"/>
              </w:rPr>
              <w:t>10</w:t>
            </w:r>
            <w:r w:rsidR="00224BB9" w:rsidRPr="00841999">
              <w:rPr>
                <w:rFonts w:ascii="Book Antiqua" w:eastAsia="MS Gothic" w:hAnsi="Book Antiqua" w:cs="Arial"/>
                <w:color w:val="000000"/>
                <w:lang w:val="en-US"/>
              </w:rPr>
              <w:t xml:space="preserve"> g/L</w:t>
            </w:r>
          </w:p>
        </w:tc>
      </w:tr>
      <w:tr w:rsidR="005C75A9" w:rsidRPr="00841999" w14:paraId="5F4277D6" w14:textId="77777777" w:rsidTr="00A7343D">
        <w:tc>
          <w:tcPr>
            <w:tcW w:w="2243" w:type="dxa"/>
          </w:tcPr>
          <w:p w14:paraId="16A2A7F1" w14:textId="77777777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b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>Timing of platelet count drop</w:t>
            </w:r>
          </w:p>
        </w:tc>
        <w:tc>
          <w:tcPr>
            <w:tcW w:w="1881" w:type="dxa"/>
          </w:tcPr>
          <w:p w14:paraId="79118CF5" w14:textId="0A2D0BC7" w:rsidR="00841999" w:rsidRPr="00841999" w:rsidRDefault="00224BB9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>
              <w:rPr>
                <w:rFonts w:ascii="Book Antiqua" w:hAnsi="Book Antiqua" w:cs="Arial"/>
                <w:lang w:val="en-US"/>
              </w:rPr>
              <w:t>Onset on days 5</w:t>
            </w:r>
            <w:r>
              <w:rPr>
                <w:rFonts w:ascii="Book Antiqua" w:eastAsia="宋体" w:hAnsi="Book Antiqua" w:cs="Arial" w:hint="eastAsia"/>
                <w:lang w:val="en-US" w:eastAsia="zh-CN"/>
              </w:rPr>
              <w:t>-</w:t>
            </w:r>
            <w:r w:rsidR="00841999" w:rsidRPr="00841999">
              <w:rPr>
                <w:rFonts w:ascii="Book Antiqua" w:hAnsi="Book Antiqua" w:cs="Arial"/>
                <w:lang w:val="en-US"/>
              </w:rPr>
              <w:t xml:space="preserve">10 </w:t>
            </w:r>
          </w:p>
          <w:p w14:paraId="31598CFD" w14:textId="194295FF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 xml:space="preserve">or platelet count drop </w:t>
            </w:r>
            <w:r w:rsidR="00224BB9">
              <w:rPr>
                <w:rFonts w:ascii="Book Antiqua" w:eastAsia="MS Gothic" w:hAnsi="Book Antiqua" w:cs="Arial"/>
                <w:color w:val="000000"/>
                <w:lang w:val="en-US"/>
              </w:rPr>
              <w:t>≤ 1 d</w:t>
            </w:r>
            <w:r w:rsidRPr="00841999">
              <w:rPr>
                <w:rFonts w:ascii="Book Antiqua" w:eastAsia="MS Gothic" w:hAnsi="Book Antiqua" w:cs="Arial"/>
                <w:color w:val="000000"/>
                <w:lang w:val="en-US"/>
              </w:rPr>
              <w:t xml:space="preserve"> and pre</w:t>
            </w:r>
            <w:r w:rsidR="00224BB9">
              <w:rPr>
                <w:rFonts w:ascii="Book Antiqua" w:eastAsia="MS Gothic" w:hAnsi="Book Antiqua" w:cs="Arial"/>
                <w:color w:val="000000"/>
                <w:lang w:val="en-US"/>
              </w:rPr>
              <w:t>vious heparin exposure &lt; 30 d</w:t>
            </w:r>
            <w:r w:rsidRPr="00841999">
              <w:rPr>
                <w:rFonts w:ascii="Book Antiqua" w:eastAsia="MS Gothic" w:hAnsi="Book Antiqua" w:cs="Arial"/>
                <w:color w:val="000000"/>
                <w:lang w:val="en-US"/>
              </w:rPr>
              <w:t xml:space="preserve"> ago</w:t>
            </w:r>
          </w:p>
        </w:tc>
        <w:tc>
          <w:tcPr>
            <w:tcW w:w="2385" w:type="dxa"/>
          </w:tcPr>
          <w:p w14:paraId="538294A9" w14:textId="5F109C59" w:rsidR="00841999" w:rsidRPr="00841999" w:rsidRDefault="00497A35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>O</w:t>
            </w:r>
            <w:r w:rsidR="00841999" w:rsidRPr="00841999">
              <w:rPr>
                <w:rFonts w:ascii="Book Antiqua" w:hAnsi="Book Antiqua" w:cs="Arial"/>
                <w:lang w:val="en-US"/>
              </w:rPr>
              <w:t>nset on days 5</w:t>
            </w:r>
            <w:r w:rsidR="00224BB9">
              <w:rPr>
                <w:rFonts w:ascii="Book Antiqua" w:eastAsia="宋体" w:hAnsi="Book Antiqua" w:cs="Arial" w:hint="eastAsia"/>
                <w:lang w:val="en-US" w:eastAsia="zh-CN"/>
              </w:rPr>
              <w:t>-</w:t>
            </w:r>
            <w:r w:rsidR="00841999" w:rsidRPr="00841999">
              <w:rPr>
                <w:rFonts w:ascii="Book Antiqua" w:hAnsi="Book Antiqua" w:cs="Arial"/>
                <w:lang w:val="en-US"/>
              </w:rPr>
              <w:t>10 but platelet count drop not clear (</w:t>
            </w:r>
            <w:r w:rsidR="00841999" w:rsidRPr="00224BB9">
              <w:rPr>
                <w:rFonts w:ascii="Book Antiqua" w:hAnsi="Book Antiqua" w:cs="Arial"/>
                <w:i/>
                <w:lang w:val="en-US"/>
              </w:rPr>
              <w:t>e.g.</w:t>
            </w:r>
            <w:r w:rsidR="00224BB9" w:rsidRPr="00224BB9">
              <w:rPr>
                <w:rFonts w:ascii="Book Antiqua" w:eastAsia="宋体" w:hAnsi="Book Antiqua" w:cs="Arial" w:hint="eastAsia"/>
                <w:i/>
                <w:lang w:val="en-US" w:eastAsia="zh-CN"/>
              </w:rPr>
              <w:t>,</w:t>
            </w:r>
            <w:r w:rsidR="00841999" w:rsidRPr="00224BB9">
              <w:rPr>
                <w:rFonts w:ascii="Book Antiqua" w:hAnsi="Book Antiqua" w:cs="Arial"/>
                <w:i/>
                <w:lang w:val="en-US"/>
              </w:rPr>
              <w:t xml:space="preserve"> </w:t>
            </w:r>
            <w:r w:rsidR="00841999" w:rsidRPr="00841999">
              <w:rPr>
                <w:rFonts w:ascii="Book Antiqua" w:hAnsi="Book Antiqua" w:cs="Arial"/>
                <w:lang w:val="en-US"/>
              </w:rPr>
              <w:t>missing counts);</w:t>
            </w:r>
          </w:p>
          <w:p w14:paraId="538DED90" w14:textId="77777777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 xml:space="preserve">onset after day 10 of heparin therapy </w:t>
            </w:r>
          </w:p>
          <w:p w14:paraId="06DF82CF" w14:textId="4C3B835E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 xml:space="preserve">or drop </w:t>
            </w:r>
            <w:r w:rsidR="00224BB9">
              <w:rPr>
                <w:rFonts w:ascii="Book Antiqua" w:eastAsia="MS Gothic" w:hAnsi="Book Antiqua" w:cs="Arial"/>
                <w:color w:val="000000"/>
                <w:lang w:val="en-US"/>
              </w:rPr>
              <w:t>≤ 1 d</w:t>
            </w:r>
            <w:r w:rsidRPr="00841999">
              <w:rPr>
                <w:rFonts w:ascii="Book Antiqua" w:eastAsia="MS Gothic" w:hAnsi="Book Antiqua" w:cs="Arial"/>
                <w:color w:val="000000"/>
                <w:lang w:val="en-US"/>
              </w:rPr>
              <w:t xml:space="preserve"> and previous heparin expos</w:t>
            </w:r>
            <w:r w:rsidR="00224BB9">
              <w:rPr>
                <w:rFonts w:ascii="Book Antiqua" w:eastAsia="MS Gothic" w:hAnsi="Book Antiqua" w:cs="Arial"/>
                <w:color w:val="000000"/>
                <w:lang w:val="en-US"/>
              </w:rPr>
              <w:t>ure 30-100 d</w:t>
            </w:r>
            <w:r w:rsidRPr="00841999">
              <w:rPr>
                <w:rFonts w:ascii="Book Antiqua" w:eastAsia="MS Gothic" w:hAnsi="Book Antiqua" w:cs="Arial"/>
                <w:color w:val="000000"/>
                <w:lang w:val="en-US"/>
              </w:rPr>
              <w:t xml:space="preserve"> ago</w:t>
            </w:r>
          </w:p>
        </w:tc>
        <w:tc>
          <w:tcPr>
            <w:tcW w:w="1996" w:type="dxa"/>
          </w:tcPr>
          <w:p w14:paraId="47A9FC57" w14:textId="72450D8B" w:rsidR="00841999" w:rsidRPr="00841999" w:rsidRDefault="00497A35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>P</w:t>
            </w:r>
            <w:r w:rsidR="00841999" w:rsidRPr="00841999">
              <w:rPr>
                <w:rFonts w:ascii="Book Antiqua" w:hAnsi="Book Antiqua" w:cs="Arial"/>
                <w:lang w:val="en-US"/>
              </w:rPr>
              <w:t xml:space="preserve">latelet count drop </w:t>
            </w:r>
            <w:r w:rsidR="00224BB9">
              <w:rPr>
                <w:rFonts w:ascii="Book Antiqua" w:eastAsia="MS Gothic" w:hAnsi="Book Antiqua" w:cs="Arial"/>
                <w:color w:val="000000"/>
                <w:lang w:val="en-US"/>
              </w:rPr>
              <w:t>≤ 4 d</w:t>
            </w:r>
            <w:r w:rsidR="00841999" w:rsidRPr="00841999">
              <w:rPr>
                <w:rFonts w:ascii="Book Antiqua" w:eastAsia="MS Gothic" w:hAnsi="Book Antiqua" w:cs="Arial"/>
                <w:color w:val="000000"/>
                <w:lang w:val="en-US"/>
              </w:rPr>
              <w:t xml:space="preserve"> after beginning of </w:t>
            </w:r>
            <w:r w:rsidR="00841999" w:rsidRPr="00841999">
              <w:rPr>
                <w:rFonts w:ascii="Book Antiqua" w:hAnsi="Book Antiqua" w:cs="Arial"/>
                <w:lang w:val="en-US"/>
              </w:rPr>
              <w:t>heparin therapy and no previous heparin exposure</w:t>
            </w:r>
          </w:p>
        </w:tc>
      </w:tr>
      <w:tr w:rsidR="00A7343D" w:rsidRPr="00841999" w14:paraId="1549E4AA" w14:textId="77777777" w:rsidTr="00A7343D">
        <w:tc>
          <w:tcPr>
            <w:tcW w:w="2243" w:type="dxa"/>
          </w:tcPr>
          <w:p w14:paraId="13FC2B9B" w14:textId="77777777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b/>
              </w:rPr>
            </w:pPr>
            <w:r w:rsidRPr="00841999">
              <w:rPr>
                <w:rFonts w:ascii="Book Antiqua" w:hAnsi="Book Antiqua" w:cs="Arial"/>
              </w:rPr>
              <w:t>Thrombosis and sequelae</w:t>
            </w:r>
          </w:p>
        </w:tc>
        <w:tc>
          <w:tcPr>
            <w:tcW w:w="1881" w:type="dxa"/>
          </w:tcPr>
          <w:p w14:paraId="4C218B23" w14:textId="3EE55392" w:rsidR="00841999" w:rsidRPr="00841999" w:rsidRDefault="00224BB9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>N</w:t>
            </w:r>
            <w:r w:rsidR="00841999" w:rsidRPr="00841999">
              <w:rPr>
                <w:rFonts w:ascii="Book Antiqua" w:hAnsi="Book Antiqua" w:cs="Arial"/>
                <w:lang w:val="en-US"/>
              </w:rPr>
              <w:t xml:space="preserve">ew proven thrombosis; </w:t>
            </w:r>
          </w:p>
          <w:p w14:paraId="3DE38F89" w14:textId="77777777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 xml:space="preserve">skin necrosis; </w:t>
            </w:r>
          </w:p>
          <w:p w14:paraId="5E066218" w14:textId="77777777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>acute systemic reaction after heparin application</w:t>
            </w:r>
          </w:p>
        </w:tc>
        <w:tc>
          <w:tcPr>
            <w:tcW w:w="2385" w:type="dxa"/>
          </w:tcPr>
          <w:p w14:paraId="35EE1F11" w14:textId="247F980B" w:rsidR="00841999" w:rsidRPr="00841999" w:rsidRDefault="00497A35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>P</w:t>
            </w:r>
            <w:r w:rsidR="00841999" w:rsidRPr="00841999">
              <w:rPr>
                <w:rFonts w:ascii="Book Antiqua" w:hAnsi="Book Antiqua" w:cs="Arial"/>
                <w:lang w:val="en-US"/>
              </w:rPr>
              <w:t>rogressive or recurrent thrombosis;</w:t>
            </w:r>
          </w:p>
          <w:p w14:paraId="0B2A9BAE" w14:textId="77777777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lang w:val="en-US"/>
              </w:rPr>
            </w:pPr>
            <w:r w:rsidRPr="00841999">
              <w:rPr>
                <w:rFonts w:ascii="Book Antiqua" w:hAnsi="Book Antiqua" w:cs="Arial"/>
                <w:lang w:val="en-US"/>
              </w:rPr>
              <w:t>suspected thrombosis;</w:t>
            </w:r>
          </w:p>
          <w:p w14:paraId="7CA32724" w14:textId="77777777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</w:rPr>
            </w:pPr>
            <w:r w:rsidRPr="00841999">
              <w:rPr>
                <w:rFonts w:ascii="Book Antiqua" w:hAnsi="Book Antiqua" w:cs="Arial"/>
              </w:rPr>
              <w:t>non-necrotizing skin lesions</w:t>
            </w:r>
          </w:p>
        </w:tc>
        <w:tc>
          <w:tcPr>
            <w:tcW w:w="1996" w:type="dxa"/>
          </w:tcPr>
          <w:p w14:paraId="1A21947B" w14:textId="562DA6E4" w:rsidR="00841999" w:rsidRPr="00841999" w:rsidRDefault="00497A35" w:rsidP="00950696">
            <w:pPr>
              <w:spacing w:line="360" w:lineRule="auto"/>
              <w:rPr>
                <w:rFonts w:ascii="Book Antiqua" w:hAnsi="Book Antiqua" w:cs="Arial"/>
              </w:rPr>
            </w:pPr>
            <w:r w:rsidRPr="00841999">
              <w:rPr>
                <w:rFonts w:ascii="Book Antiqua" w:hAnsi="Book Antiqua" w:cs="Arial"/>
              </w:rPr>
              <w:t>N</w:t>
            </w:r>
            <w:r w:rsidR="00841999" w:rsidRPr="00841999">
              <w:rPr>
                <w:rFonts w:ascii="Book Antiqua" w:hAnsi="Book Antiqua" w:cs="Arial"/>
              </w:rPr>
              <w:t>one</w:t>
            </w:r>
          </w:p>
        </w:tc>
      </w:tr>
      <w:tr w:rsidR="005C75A9" w:rsidRPr="00841999" w14:paraId="08ACEAD6" w14:textId="77777777" w:rsidTr="00A7343D">
        <w:tc>
          <w:tcPr>
            <w:tcW w:w="2243" w:type="dxa"/>
          </w:tcPr>
          <w:p w14:paraId="4ED60727" w14:textId="77777777" w:rsidR="00841999" w:rsidRPr="00841999" w:rsidRDefault="00841999" w:rsidP="00950696">
            <w:pPr>
              <w:spacing w:line="360" w:lineRule="auto"/>
              <w:rPr>
                <w:rFonts w:ascii="Book Antiqua" w:hAnsi="Book Antiqua" w:cs="Arial"/>
                <w:b/>
              </w:rPr>
            </w:pPr>
            <w:r w:rsidRPr="00841999">
              <w:rPr>
                <w:rFonts w:ascii="Book Antiqua" w:hAnsi="Book Antiqua" w:cs="Arial"/>
              </w:rPr>
              <w:t>OTher causes of thrombocytopenia</w:t>
            </w:r>
          </w:p>
        </w:tc>
        <w:tc>
          <w:tcPr>
            <w:tcW w:w="1881" w:type="dxa"/>
          </w:tcPr>
          <w:p w14:paraId="03DD4242" w14:textId="1B7008F6" w:rsidR="00841999" w:rsidRPr="00841999" w:rsidRDefault="00224BB9" w:rsidP="00950696">
            <w:pPr>
              <w:spacing w:line="360" w:lineRule="auto"/>
              <w:rPr>
                <w:rFonts w:ascii="Book Antiqua" w:hAnsi="Book Antiqua" w:cs="Arial"/>
              </w:rPr>
            </w:pPr>
            <w:r w:rsidRPr="00841999">
              <w:rPr>
                <w:rFonts w:ascii="Book Antiqua" w:hAnsi="Book Antiqua" w:cs="Arial"/>
              </w:rPr>
              <w:t>A</w:t>
            </w:r>
            <w:r w:rsidR="005C75A9">
              <w:rPr>
                <w:rFonts w:ascii="Book Antiqua" w:hAnsi="Book Antiqua" w:cs="Arial"/>
              </w:rPr>
              <w:t>pparently</w:t>
            </w:r>
            <w:r w:rsidR="005C75A9">
              <w:rPr>
                <w:rFonts w:ascii="Book Antiqua" w:eastAsia="宋体" w:hAnsi="Book Antiqua" w:cs="Arial" w:hint="eastAsia"/>
                <w:lang w:eastAsia="zh-CN"/>
              </w:rPr>
              <w:t xml:space="preserve"> </w:t>
            </w:r>
            <w:r w:rsidR="00841999" w:rsidRPr="00841999">
              <w:rPr>
                <w:rFonts w:ascii="Book Antiqua" w:hAnsi="Book Antiqua" w:cs="Arial"/>
              </w:rPr>
              <w:t>none</w:t>
            </w:r>
          </w:p>
        </w:tc>
        <w:tc>
          <w:tcPr>
            <w:tcW w:w="2385" w:type="dxa"/>
          </w:tcPr>
          <w:p w14:paraId="5A437E58" w14:textId="30BBF351" w:rsidR="00841999" w:rsidRPr="00841999" w:rsidRDefault="00497A35" w:rsidP="00950696">
            <w:pPr>
              <w:spacing w:line="360" w:lineRule="auto"/>
              <w:rPr>
                <w:rFonts w:ascii="Book Antiqua" w:hAnsi="Book Antiqua" w:cs="Arial"/>
              </w:rPr>
            </w:pPr>
            <w:r w:rsidRPr="00841999">
              <w:rPr>
                <w:rFonts w:ascii="Book Antiqua" w:hAnsi="Book Antiqua" w:cs="Arial"/>
              </w:rPr>
              <w:t>P</w:t>
            </w:r>
            <w:r w:rsidR="00841999" w:rsidRPr="00841999">
              <w:rPr>
                <w:rFonts w:ascii="Book Antiqua" w:hAnsi="Book Antiqua" w:cs="Arial"/>
              </w:rPr>
              <w:t>ossible</w:t>
            </w:r>
          </w:p>
        </w:tc>
        <w:tc>
          <w:tcPr>
            <w:tcW w:w="1996" w:type="dxa"/>
          </w:tcPr>
          <w:p w14:paraId="6A52E1CA" w14:textId="780B8067" w:rsidR="00841999" w:rsidRPr="00841999" w:rsidRDefault="00497A35" w:rsidP="00950696">
            <w:pPr>
              <w:spacing w:line="360" w:lineRule="auto"/>
              <w:rPr>
                <w:rFonts w:ascii="Book Antiqua" w:hAnsi="Book Antiqua" w:cs="Arial"/>
              </w:rPr>
            </w:pPr>
            <w:r w:rsidRPr="00841999">
              <w:rPr>
                <w:rFonts w:ascii="Book Antiqua" w:hAnsi="Book Antiqua" w:cs="Arial"/>
              </w:rPr>
              <w:t>D</w:t>
            </w:r>
            <w:r w:rsidR="00841999" w:rsidRPr="00841999">
              <w:rPr>
                <w:rFonts w:ascii="Book Antiqua" w:hAnsi="Book Antiqua" w:cs="Arial"/>
              </w:rPr>
              <w:t>efinite</w:t>
            </w:r>
          </w:p>
        </w:tc>
      </w:tr>
    </w:tbl>
    <w:p w14:paraId="7600685E" w14:textId="410B5AAB" w:rsidR="00841999" w:rsidRPr="00A7343D" w:rsidRDefault="00A7343D" w:rsidP="00950696">
      <w:pPr>
        <w:widowControl w:val="0"/>
        <w:spacing w:line="360" w:lineRule="auto"/>
        <w:jc w:val="both"/>
        <w:rPr>
          <w:rFonts w:ascii="Book Antiqua" w:eastAsia="宋体" w:hAnsi="Book Antiqua" w:cs="Courier New"/>
          <w:kern w:val="2"/>
          <w:lang w:val="en-US" w:eastAsia="zh-CN"/>
        </w:rPr>
      </w:pPr>
      <w:r w:rsidRPr="004F59F8">
        <w:rPr>
          <w:rFonts w:ascii="Book Antiqua" w:hAnsi="Book Antiqua" w:cs="Arial"/>
          <w:lang w:val="en-US"/>
        </w:rPr>
        <w:t xml:space="preserve">Probability of HIT II: 1-3 points: </w:t>
      </w:r>
      <w:r w:rsidR="000E0BEF" w:rsidRPr="004F59F8">
        <w:rPr>
          <w:rFonts w:ascii="Book Antiqua" w:hAnsi="Book Antiqua" w:cs="Arial"/>
          <w:lang w:val="en-US"/>
        </w:rPr>
        <w:t>L</w:t>
      </w:r>
      <w:r w:rsidRPr="004F59F8">
        <w:rPr>
          <w:rFonts w:ascii="Book Antiqua" w:hAnsi="Book Antiqua" w:cs="Arial"/>
          <w:lang w:val="en-US"/>
        </w:rPr>
        <w:t xml:space="preserve">ow; 4-5 points: </w:t>
      </w:r>
      <w:r w:rsidR="000E0BEF" w:rsidRPr="004F59F8">
        <w:rPr>
          <w:rFonts w:ascii="Book Antiqua" w:hAnsi="Book Antiqua" w:cs="Arial"/>
          <w:lang w:val="en-US"/>
        </w:rPr>
        <w:t>I</w:t>
      </w:r>
      <w:r w:rsidRPr="004F59F8">
        <w:rPr>
          <w:rFonts w:ascii="Book Antiqua" w:hAnsi="Book Antiqua" w:cs="Arial"/>
          <w:lang w:val="en-US"/>
        </w:rPr>
        <w:t xml:space="preserve">ntermediate; 6-8 points: </w:t>
      </w:r>
      <w:r w:rsidR="000E0BEF" w:rsidRPr="004F59F8">
        <w:rPr>
          <w:rFonts w:ascii="Book Antiqua" w:hAnsi="Book Antiqua" w:cs="Arial"/>
          <w:lang w:val="en-US"/>
        </w:rPr>
        <w:t>H</w:t>
      </w:r>
      <w:r w:rsidRPr="004F59F8">
        <w:rPr>
          <w:rFonts w:ascii="Book Antiqua" w:hAnsi="Book Antiqua" w:cs="Arial"/>
          <w:lang w:val="en-US"/>
        </w:rPr>
        <w:t>igh.</w:t>
      </w:r>
    </w:p>
    <w:p w14:paraId="2E39F517" w14:textId="77777777" w:rsidR="00285640" w:rsidRPr="00A93284" w:rsidRDefault="00285640" w:rsidP="00950696">
      <w:pPr>
        <w:spacing w:line="360" w:lineRule="auto"/>
        <w:rPr>
          <w:rFonts w:ascii="Book Antiqua" w:eastAsia="宋体" w:hAnsi="Book Antiqua" w:cs="Courier New"/>
          <w:b/>
          <w:kern w:val="2"/>
          <w:lang w:val="en-US" w:eastAsia="zh-CN"/>
        </w:rPr>
      </w:pPr>
      <w:r w:rsidRPr="00A93284">
        <w:rPr>
          <w:rFonts w:ascii="Book Antiqua" w:eastAsia="宋体" w:hAnsi="Book Antiqua" w:cs="Courier New"/>
          <w:b/>
          <w:kern w:val="2"/>
          <w:lang w:val="en-US" w:eastAsia="zh-CN"/>
        </w:rPr>
        <w:br w:type="page"/>
      </w:r>
    </w:p>
    <w:p w14:paraId="1EFB27B3" w14:textId="3DA2F37A" w:rsidR="00261CBF" w:rsidRPr="00A93284" w:rsidRDefault="00872B89" w:rsidP="00950696">
      <w:pPr>
        <w:widowControl w:val="0"/>
        <w:spacing w:line="360" w:lineRule="auto"/>
        <w:jc w:val="right"/>
        <w:rPr>
          <w:rFonts w:ascii="Book Antiqua" w:eastAsia="宋体" w:hAnsi="Book Antiqua" w:cs="Courier New"/>
          <w:b/>
          <w:kern w:val="2"/>
          <w:lang w:val="en-US" w:eastAsia="zh-CN"/>
        </w:rPr>
      </w:pPr>
      <w:r w:rsidRPr="00A93284">
        <w:rPr>
          <w:rFonts w:ascii="Book Antiqua" w:hAnsi="Book Antiqua"/>
          <w:noProof/>
          <w:lang w:val="en-US" w:eastAsia="en-US"/>
        </w:rPr>
        <w:lastRenderedPageBreak/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41C4F16A" wp14:editId="2F63729A">
                <wp:simplePos x="0" y="0"/>
                <wp:positionH relativeFrom="page">
                  <wp:posOffset>877570</wp:posOffset>
                </wp:positionH>
                <wp:positionV relativeFrom="page">
                  <wp:posOffset>1010285</wp:posOffset>
                </wp:positionV>
                <wp:extent cx="6809105" cy="2519045"/>
                <wp:effectExtent l="38100" t="38100" r="10795" b="71755"/>
                <wp:wrapThrough wrapText="bothSides">
                  <wp:wrapPolygon edited="0">
                    <wp:start x="12207" y="-327"/>
                    <wp:lineTo x="3928" y="0"/>
                    <wp:lineTo x="3928" y="2614"/>
                    <wp:lineTo x="3324" y="2614"/>
                    <wp:lineTo x="3324" y="5227"/>
                    <wp:lineTo x="2780" y="5227"/>
                    <wp:lineTo x="2780" y="7841"/>
                    <wp:lineTo x="-60" y="7841"/>
                    <wp:lineTo x="-60" y="13068"/>
                    <wp:lineTo x="1088" y="13068"/>
                    <wp:lineTo x="1088" y="15681"/>
                    <wp:lineTo x="483" y="15681"/>
                    <wp:lineTo x="483" y="18295"/>
                    <wp:lineTo x="-60" y="18295"/>
                    <wp:lineTo x="-121" y="22052"/>
                    <wp:lineTo x="9185" y="22052"/>
                    <wp:lineTo x="13839" y="21889"/>
                    <wp:lineTo x="17041" y="21562"/>
                    <wp:lineTo x="16981" y="13068"/>
                    <wp:lineTo x="17465" y="13068"/>
                    <wp:lineTo x="21574" y="10781"/>
                    <wp:lineTo x="21574" y="10128"/>
                    <wp:lineTo x="16981" y="7841"/>
                    <wp:lineTo x="16981" y="-327"/>
                    <wp:lineTo x="12207" y="-327"/>
                  </wp:wrapPolygon>
                </wp:wrapThrough>
                <wp:docPr id="32" name="Gruppierung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09105" cy="2519045"/>
                          <a:chOff x="0" y="0"/>
                          <a:chExt cx="9144000" cy="2723515"/>
                        </a:xfrm>
                      </wpg:grpSpPr>
                      <wpg:grpSp>
                        <wpg:cNvPr id="31" name="Gruppierung 31"/>
                        <wpg:cNvGrpSpPr/>
                        <wpg:grpSpPr>
                          <a:xfrm>
                            <a:off x="5234305" y="0"/>
                            <a:ext cx="1879600" cy="2723515"/>
                            <a:chOff x="0" y="0"/>
                            <a:chExt cx="1879600" cy="2723515"/>
                          </a:xfrm>
                        </wpg:grpSpPr>
                        <wps:wsp>
                          <wps:cNvPr id="23" name="Textfeld 23"/>
                          <wps:cNvSpPr txBox="1"/>
                          <wps:spPr>
                            <a:xfrm>
                              <a:off x="1549400" y="0"/>
                              <a:ext cx="330200" cy="2723515"/>
                            </a:xfrm>
                            <a:prstGeom prst="rect">
                              <a:avLst/>
                            </a:prstGeom>
                            <a:solidFill>
                              <a:srgbClr val="B6FF85"/>
                            </a:solidFill>
                            <a:ln>
                              <a:noFill/>
                            </a:ln>
                            <a:effectLst/>
                            <a:scene3d>
                              <a:camera prst="orthographicFront"/>
                              <a:lightRig rig="threePt" dir="t"/>
                            </a:scene3d>
                            <a:sp3d>
                              <a:bevelT w="165100" prst="coolSlant"/>
                            </a:sp3d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AB4C701" w14:textId="77777777" w:rsidR="00872B89" w:rsidRPr="00872B89" w:rsidRDefault="00872B89" w:rsidP="00872B89">
                                <w:pPr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</w:pPr>
                                <w:r w:rsidRPr="00872B89"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  <w:t>EIA-positive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eaVert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24" name="Textfeld 24"/>
                          <wps:cNvSpPr txBox="1"/>
                          <wps:spPr>
                            <a:xfrm>
                              <a:off x="1028700" y="635"/>
                              <a:ext cx="330200" cy="2006600"/>
                            </a:xfrm>
                            <a:prstGeom prst="rect">
                              <a:avLst/>
                            </a:prstGeom>
                            <a:solidFill>
                              <a:srgbClr val="E2E64D"/>
                            </a:solidFill>
                            <a:ln>
                              <a:noFill/>
                            </a:ln>
                            <a:effectLst/>
                            <a:scene3d>
                              <a:camera prst="orthographicFront"/>
                              <a:lightRig rig="threePt" dir="t"/>
                            </a:scene3d>
                            <a:sp3d>
                              <a:bevelT w="165100" prst="coolSlant"/>
                            </a:sp3d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44434B0D" w14:textId="77777777" w:rsidR="00872B89" w:rsidRPr="00872B89" w:rsidRDefault="00872B89" w:rsidP="00872B89">
                                <w:pPr>
                                  <w:jc w:val="both"/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</w:pPr>
                                <w:r w:rsidRPr="00872B89"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  <w:t>SRA / HIPA-positive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eaVert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25" name="Textfeld 25"/>
                          <wps:cNvSpPr txBox="1"/>
                          <wps:spPr>
                            <a:xfrm>
                              <a:off x="520700" y="635"/>
                              <a:ext cx="330200" cy="1371600"/>
                            </a:xfrm>
                            <a:prstGeom prst="rect">
                              <a:avLst/>
                            </a:prstGeom>
                            <a:solidFill>
                              <a:srgbClr val="E7AF5E"/>
                            </a:solidFill>
                            <a:ln>
                              <a:noFill/>
                            </a:ln>
                            <a:effectLst/>
                            <a:scene3d>
                              <a:camera prst="orthographicFront"/>
                              <a:lightRig rig="threePt" dir="t"/>
                            </a:scene3d>
                            <a:sp3d>
                              <a:bevelT w="165100" prst="coolSlant"/>
                            </a:sp3d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64A31BD2" w14:textId="77777777" w:rsidR="00872B89" w:rsidRPr="00872B89" w:rsidRDefault="00872B89" w:rsidP="00872B89">
                                <w:pPr>
                                  <w:jc w:val="both"/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</w:pPr>
                                <w:r w:rsidRPr="00872B89"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  <w:t>Thrombocytopenia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eaVert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26" name="Textfeld 26"/>
                          <wps:cNvSpPr txBox="1"/>
                          <wps:spPr>
                            <a:xfrm>
                              <a:off x="0" y="635"/>
                              <a:ext cx="330200" cy="660400"/>
                            </a:xfrm>
                            <a:prstGeom prst="rect">
                              <a:avLst/>
                            </a:prstGeom>
                            <a:solidFill>
                              <a:srgbClr val="FF6A72"/>
                            </a:solidFill>
                            <a:ln>
                              <a:noFill/>
                            </a:ln>
                            <a:effectLst/>
                            <a:scene3d>
                              <a:camera prst="orthographicFront"/>
                              <a:lightRig rig="threePt" dir="t"/>
                            </a:scene3d>
                            <a:sp3d>
                              <a:bevelT w="165100" prst="coolSlant"/>
                            </a:sp3d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606F28EB" w14:textId="77777777" w:rsidR="00872B89" w:rsidRPr="00872B89" w:rsidRDefault="00872B89" w:rsidP="00872B89">
                                <w:pPr>
                                  <w:jc w:val="both"/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</w:pPr>
                                <w:r w:rsidRPr="00872B89"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  <w:t>HITT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eaVert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aphicFrame>
                        <wpg:cNvPr id="27" name="Diagramm 27"/>
                        <wpg:cNvFrPr/>
                        <wpg:xfrm>
                          <a:off x="0" y="53340"/>
                          <a:ext cx="3860800" cy="2667000"/>
                        </wpg:xfrm>
                        <a:graphic>
                          <a:graphicData uri="http://schemas.openxmlformats.org/drawingml/2006/diagram">
                            <dgm:relIds xmlns:dgm="http://schemas.openxmlformats.org/drawingml/2006/diagram" xmlns:r="http://schemas.openxmlformats.org/officeDocument/2006/relationships" r:dm="rId10" r:lo="rId11" r:qs="rId12" r:cs="rId13"/>
                          </a:graphicData>
                        </a:graphic>
                      </wpg:graphicFrame>
                      <wps:wsp>
                        <wps:cNvPr id="29" name="Freihandform 29"/>
                        <wps:cNvSpPr/>
                        <wps:spPr>
                          <a:xfrm flipV="1">
                            <a:off x="22860" y="1357630"/>
                            <a:ext cx="9121140" cy="63500"/>
                          </a:xfrm>
                          <a:custGeom>
                            <a:avLst/>
                            <a:gdLst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54100 w 8001000"/>
                              <a:gd name="connsiteY2" fmla="*/ 105363 h 362185"/>
                              <a:gd name="connsiteX3" fmla="*/ 1384300 w 8001000"/>
                              <a:gd name="connsiteY3" fmla="*/ 181563 h 362185"/>
                              <a:gd name="connsiteX4" fmla="*/ 1828800 w 8001000"/>
                              <a:gd name="connsiteY4" fmla="*/ 321263 h 362185"/>
                              <a:gd name="connsiteX5" fmla="*/ 2057400 w 8001000"/>
                              <a:gd name="connsiteY5" fmla="*/ 283163 h 362185"/>
                              <a:gd name="connsiteX6" fmla="*/ 2273300 w 8001000"/>
                              <a:gd name="connsiteY6" fmla="*/ 245063 h 362185"/>
                              <a:gd name="connsiteX7" fmla="*/ 2527300 w 8001000"/>
                              <a:gd name="connsiteY7" fmla="*/ 206963 h 362185"/>
                              <a:gd name="connsiteX8" fmla="*/ 2743200 w 8001000"/>
                              <a:gd name="connsiteY8" fmla="*/ 105363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60450 w 8001000"/>
                              <a:gd name="connsiteY2" fmla="*/ 79947 h 362185"/>
                              <a:gd name="connsiteX3" fmla="*/ 1384300 w 8001000"/>
                              <a:gd name="connsiteY3" fmla="*/ 181563 h 362185"/>
                              <a:gd name="connsiteX4" fmla="*/ 1828800 w 8001000"/>
                              <a:gd name="connsiteY4" fmla="*/ 321263 h 362185"/>
                              <a:gd name="connsiteX5" fmla="*/ 2057400 w 8001000"/>
                              <a:gd name="connsiteY5" fmla="*/ 283163 h 362185"/>
                              <a:gd name="connsiteX6" fmla="*/ 2273300 w 8001000"/>
                              <a:gd name="connsiteY6" fmla="*/ 245063 h 362185"/>
                              <a:gd name="connsiteX7" fmla="*/ 2527300 w 8001000"/>
                              <a:gd name="connsiteY7" fmla="*/ 206963 h 362185"/>
                              <a:gd name="connsiteX8" fmla="*/ 2743200 w 8001000"/>
                              <a:gd name="connsiteY8" fmla="*/ 105363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60450 w 8001000"/>
                              <a:gd name="connsiteY2" fmla="*/ 79947 h 362185"/>
                              <a:gd name="connsiteX3" fmla="*/ 1384300 w 8001000"/>
                              <a:gd name="connsiteY3" fmla="*/ 181563 h 362185"/>
                              <a:gd name="connsiteX4" fmla="*/ 1790700 w 8001000"/>
                              <a:gd name="connsiteY4" fmla="*/ 333972 h 362185"/>
                              <a:gd name="connsiteX5" fmla="*/ 2057400 w 8001000"/>
                              <a:gd name="connsiteY5" fmla="*/ 283163 h 362185"/>
                              <a:gd name="connsiteX6" fmla="*/ 2273300 w 8001000"/>
                              <a:gd name="connsiteY6" fmla="*/ 245063 h 362185"/>
                              <a:gd name="connsiteX7" fmla="*/ 2527300 w 8001000"/>
                              <a:gd name="connsiteY7" fmla="*/ 206963 h 362185"/>
                              <a:gd name="connsiteX8" fmla="*/ 2743200 w 8001000"/>
                              <a:gd name="connsiteY8" fmla="*/ 105363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60450 w 8001000"/>
                              <a:gd name="connsiteY2" fmla="*/ 79947 h 362185"/>
                              <a:gd name="connsiteX3" fmla="*/ 1384300 w 8001000"/>
                              <a:gd name="connsiteY3" fmla="*/ 181563 h 362185"/>
                              <a:gd name="connsiteX4" fmla="*/ 1790700 w 8001000"/>
                              <a:gd name="connsiteY4" fmla="*/ 333972 h 362185"/>
                              <a:gd name="connsiteX5" fmla="*/ 2095500 w 8001000"/>
                              <a:gd name="connsiteY5" fmla="*/ 302225 h 362185"/>
                              <a:gd name="connsiteX6" fmla="*/ 2273300 w 8001000"/>
                              <a:gd name="connsiteY6" fmla="*/ 245063 h 362185"/>
                              <a:gd name="connsiteX7" fmla="*/ 2527300 w 8001000"/>
                              <a:gd name="connsiteY7" fmla="*/ 206963 h 362185"/>
                              <a:gd name="connsiteX8" fmla="*/ 2743200 w 8001000"/>
                              <a:gd name="connsiteY8" fmla="*/ 105363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60450 w 8001000"/>
                              <a:gd name="connsiteY2" fmla="*/ 79947 h 362185"/>
                              <a:gd name="connsiteX3" fmla="*/ 1384300 w 8001000"/>
                              <a:gd name="connsiteY3" fmla="*/ 181563 h 362185"/>
                              <a:gd name="connsiteX4" fmla="*/ 1790700 w 8001000"/>
                              <a:gd name="connsiteY4" fmla="*/ 333972 h 362185"/>
                              <a:gd name="connsiteX5" fmla="*/ 2095500 w 8001000"/>
                              <a:gd name="connsiteY5" fmla="*/ 302225 h 362185"/>
                              <a:gd name="connsiteX6" fmla="*/ 2336800 w 8001000"/>
                              <a:gd name="connsiteY6" fmla="*/ 257771 h 362185"/>
                              <a:gd name="connsiteX7" fmla="*/ 2527300 w 8001000"/>
                              <a:gd name="connsiteY7" fmla="*/ 206963 h 362185"/>
                              <a:gd name="connsiteX8" fmla="*/ 2743200 w 8001000"/>
                              <a:gd name="connsiteY8" fmla="*/ 105363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60450 w 8001000"/>
                              <a:gd name="connsiteY2" fmla="*/ 79947 h 362185"/>
                              <a:gd name="connsiteX3" fmla="*/ 1384300 w 8001000"/>
                              <a:gd name="connsiteY3" fmla="*/ 181563 h 362185"/>
                              <a:gd name="connsiteX4" fmla="*/ 1790700 w 8001000"/>
                              <a:gd name="connsiteY4" fmla="*/ 333972 h 362185"/>
                              <a:gd name="connsiteX5" fmla="*/ 2095500 w 8001000"/>
                              <a:gd name="connsiteY5" fmla="*/ 302225 h 362185"/>
                              <a:gd name="connsiteX6" fmla="*/ 2336800 w 8001000"/>
                              <a:gd name="connsiteY6" fmla="*/ 257771 h 362185"/>
                              <a:gd name="connsiteX7" fmla="*/ 2546350 w 8001000"/>
                              <a:gd name="connsiteY7" fmla="*/ 168839 h 362185"/>
                              <a:gd name="connsiteX8" fmla="*/ 2743200 w 8001000"/>
                              <a:gd name="connsiteY8" fmla="*/ 105363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60450 w 8001000"/>
                              <a:gd name="connsiteY2" fmla="*/ 79947 h 362185"/>
                              <a:gd name="connsiteX3" fmla="*/ 1384300 w 8001000"/>
                              <a:gd name="connsiteY3" fmla="*/ 181563 h 362185"/>
                              <a:gd name="connsiteX4" fmla="*/ 1790700 w 8001000"/>
                              <a:gd name="connsiteY4" fmla="*/ 333972 h 362185"/>
                              <a:gd name="connsiteX5" fmla="*/ 2095500 w 8001000"/>
                              <a:gd name="connsiteY5" fmla="*/ 302225 h 362185"/>
                              <a:gd name="connsiteX6" fmla="*/ 2336800 w 8001000"/>
                              <a:gd name="connsiteY6" fmla="*/ 257771 h 362185"/>
                              <a:gd name="connsiteX7" fmla="*/ 2546350 w 8001000"/>
                              <a:gd name="connsiteY7" fmla="*/ 168839 h 362185"/>
                              <a:gd name="connsiteX8" fmla="*/ 2787650 w 8001000"/>
                              <a:gd name="connsiteY8" fmla="*/ 54530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3896 h 364818"/>
                              <a:gd name="connsiteX1" fmla="*/ 711200 w 8001000"/>
                              <a:gd name="connsiteY1" fmla="*/ 69896 h 364818"/>
                              <a:gd name="connsiteX2" fmla="*/ 1060450 w 8001000"/>
                              <a:gd name="connsiteY2" fmla="*/ 82580 h 364818"/>
                              <a:gd name="connsiteX3" fmla="*/ 1384300 w 8001000"/>
                              <a:gd name="connsiteY3" fmla="*/ 184196 h 364818"/>
                              <a:gd name="connsiteX4" fmla="*/ 1790700 w 8001000"/>
                              <a:gd name="connsiteY4" fmla="*/ 336605 h 364818"/>
                              <a:gd name="connsiteX5" fmla="*/ 2095500 w 8001000"/>
                              <a:gd name="connsiteY5" fmla="*/ 304858 h 364818"/>
                              <a:gd name="connsiteX6" fmla="*/ 2336800 w 8001000"/>
                              <a:gd name="connsiteY6" fmla="*/ 260404 h 364818"/>
                              <a:gd name="connsiteX7" fmla="*/ 2546350 w 8001000"/>
                              <a:gd name="connsiteY7" fmla="*/ 171472 h 364818"/>
                              <a:gd name="connsiteX8" fmla="*/ 2787650 w 8001000"/>
                              <a:gd name="connsiteY8" fmla="*/ 57163 h 364818"/>
                              <a:gd name="connsiteX9" fmla="*/ 3092450 w 8001000"/>
                              <a:gd name="connsiteY9" fmla="*/ 0 h 364818"/>
                              <a:gd name="connsiteX10" fmla="*/ 3251200 w 8001000"/>
                              <a:gd name="connsiteY10" fmla="*/ 57196 h 364818"/>
                              <a:gd name="connsiteX11" fmla="*/ 3657600 w 8001000"/>
                              <a:gd name="connsiteY11" fmla="*/ 82596 h 364818"/>
                              <a:gd name="connsiteX12" fmla="*/ 3911600 w 8001000"/>
                              <a:gd name="connsiteY12" fmla="*/ 133396 h 364818"/>
                              <a:gd name="connsiteX13" fmla="*/ 4064000 w 8001000"/>
                              <a:gd name="connsiteY13" fmla="*/ 184196 h 364818"/>
                              <a:gd name="connsiteX14" fmla="*/ 4432300 w 8001000"/>
                              <a:gd name="connsiteY14" fmla="*/ 285796 h 364818"/>
                              <a:gd name="connsiteX15" fmla="*/ 4572000 w 8001000"/>
                              <a:gd name="connsiteY15" fmla="*/ 298496 h 364818"/>
                              <a:gd name="connsiteX16" fmla="*/ 4902200 w 8001000"/>
                              <a:gd name="connsiteY16" fmla="*/ 311196 h 364818"/>
                              <a:gd name="connsiteX17" fmla="*/ 5080000 w 8001000"/>
                              <a:gd name="connsiteY17" fmla="*/ 311196 h 364818"/>
                              <a:gd name="connsiteX18" fmla="*/ 5283200 w 8001000"/>
                              <a:gd name="connsiteY18" fmla="*/ 222296 h 364818"/>
                              <a:gd name="connsiteX19" fmla="*/ 5537200 w 8001000"/>
                              <a:gd name="connsiteY19" fmla="*/ 95296 h 364818"/>
                              <a:gd name="connsiteX20" fmla="*/ 5791200 w 8001000"/>
                              <a:gd name="connsiteY20" fmla="*/ 57196 h 364818"/>
                              <a:gd name="connsiteX21" fmla="*/ 6019800 w 8001000"/>
                              <a:gd name="connsiteY21" fmla="*/ 6396 h 364818"/>
                              <a:gd name="connsiteX22" fmla="*/ 6235700 w 8001000"/>
                              <a:gd name="connsiteY22" fmla="*/ 6396 h 364818"/>
                              <a:gd name="connsiteX23" fmla="*/ 6426200 w 8001000"/>
                              <a:gd name="connsiteY23" fmla="*/ 6396 h 364818"/>
                              <a:gd name="connsiteX24" fmla="*/ 6616700 w 8001000"/>
                              <a:gd name="connsiteY24" fmla="*/ 31796 h 364818"/>
                              <a:gd name="connsiteX25" fmla="*/ 6858000 w 8001000"/>
                              <a:gd name="connsiteY25" fmla="*/ 82596 h 364818"/>
                              <a:gd name="connsiteX26" fmla="*/ 7010400 w 8001000"/>
                              <a:gd name="connsiteY26" fmla="*/ 120696 h 364818"/>
                              <a:gd name="connsiteX27" fmla="*/ 7150100 w 8001000"/>
                              <a:gd name="connsiteY27" fmla="*/ 171496 h 364818"/>
                              <a:gd name="connsiteX28" fmla="*/ 7277100 w 8001000"/>
                              <a:gd name="connsiteY28" fmla="*/ 209596 h 364818"/>
                              <a:gd name="connsiteX29" fmla="*/ 7391400 w 8001000"/>
                              <a:gd name="connsiteY29" fmla="*/ 234996 h 364818"/>
                              <a:gd name="connsiteX30" fmla="*/ 7518400 w 8001000"/>
                              <a:gd name="connsiteY30" fmla="*/ 273096 h 364818"/>
                              <a:gd name="connsiteX31" fmla="*/ 7658100 w 8001000"/>
                              <a:gd name="connsiteY31" fmla="*/ 323896 h 364818"/>
                              <a:gd name="connsiteX32" fmla="*/ 7772400 w 8001000"/>
                              <a:gd name="connsiteY32" fmla="*/ 361996 h 364818"/>
                              <a:gd name="connsiteX33" fmla="*/ 8001000 w 8001000"/>
                              <a:gd name="connsiteY33" fmla="*/ 361996 h 364818"/>
                              <a:gd name="connsiteX34" fmla="*/ 8001000 w 8001000"/>
                              <a:gd name="connsiteY34" fmla="*/ 361996 h 364818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095500 w 8001000"/>
                              <a:gd name="connsiteY5" fmla="*/ 30663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11600 w 8001000"/>
                              <a:gd name="connsiteY12" fmla="*/ 135175 h 366597"/>
                              <a:gd name="connsiteX13" fmla="*/ 4064000 w 8001000"/>
                              <a:gd name="connsiteY13" fmla="*/ 185975 h 366597"/>
                              <a:gd name="connsiteX14" fmla="*/ 4432300 w 8001000"/>
                              <a:gd name="connsiteY14" fmla="*/ 287575 h 366597"/>
                              <a:gd name="connsiteX15" fmla="*/ 4572000 w 8001000"/>
                              <a:gd name="connsiteY15" fmla="*/ 300275 h 366597"/>
                              <a:gd name="connsiteX16" fmla="*/ 4902200 w 8001000"/>
                              <a:gd name="connsiteY16" fmla="*/ 312975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11600 w 8001000"/>
                              <a:gd name="connsiteY12" fmla="*/ 135175 h 366597"/>
                              <a:gd name="connsiteX13" fmla="*/ 4064000 w 8001000"/>
                              <a:gd name="connsiteY13" fmla="*/ 185975 h 366597"/>
                              <a:gd name="connsiteX14" fmla="*/ 4432300 w 8001000"/>
                              <a:gd name="connsiteY14" fmla="*/ 287575 h 366597"/>
                              <a:gd name="connsiteX15" fmla="*/ 4572000 w 8001000"/>
                              <a:gd name="connsiteY15" fmla="*/ 300275 h 366597"/>
                              <a:gd name="connsiteX16" fmla="*/ 4902200 w 8001000"/>
                              <a:gd name="connsiteY16" fmla="*/ 312975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05250 w 8001000"/>
                              <a:gd name="connsiteY12" fmla="*/ 166943 h 366597"/>
                              <a:gd name="connsiteX13" fmla="*/ 4064000 w 8001000"/>
                              <a:gd name="connsiteY13" fmla="*/ 185975 h 366597"/>
                              <a:gd name="connsiteX14" fmla="*/ 4432300 w 8001000"/>
                              <a:gd name="connsiteY14" fmla="*/ 287575 h 366597"/>
                              <a:gd name="connsiteX15" fmla="*/ 4572000 w 8001000"/>
                              <a:gd name="connsiteY15" fmla="*/ 300275 h 366597"/>
                              <a:gd name="connsiteX16" fmla="*/ 4902200 w 8001000"/>
                              <a:gd name="connsiteY16" fmla="*/ 312975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05250 w 8001000"/>
                              <a:gd name="connsiteY12" fmla="*/ 166943 h 366597"/>
                              <a:gd name="connsiteX13" fmla="*/ 4102100 w 8001000"/>
                              <a:gd name="connsiteY13" fmla="*/ 230450 h 366597"/>
                              <a:gd name="connsiteX14" fmla="*/ 4432300 w 8001000"/>
                              <a:gd name="connsiteY14" fmla="*/ 287575 h 366597"/>
                              <a:gd name="connsiteX15" fmla="*/ 4572000 w 8001000"/>
                              <a:gd name="connsiteY15" fmla="*/ 300275 h 366597"/>
                              <a:gd name="connsiteX16" fmla="*/ 4902200 w 8001000"/>
                              <a:gd name="connsiteY16" fmla="*/ 312975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05250 w 8001000"/>
                              <a:gd name="connsiteY12" fmla="*/ 166943 h 366597"/>
                              <a:gd name="connsiteX13" fmla="*/ 4102100 w 8001000"/>
                              <a:gd name="connsiteY13" fmla="*/ 230450 h 366597"/>
                              <a:gd name="connsiteX14" fmla="*/ 4445000 w 8001000"/>
                              <a:gd name="connsiteY14" fmla="*/ 319343 h 366597"/>
                              <a:gd name="connsiteX15" fmla="*/ 4572000 w 8001000"/>
                              <a:gd name="connsiteY15" fmla="*/ 300275 h 366597"/>
                              <a:gd name="connsiteX16" fmla="*/ 4902200 w 8001000"/>
                              <a:gd name="connsiteY16" fmla="*/ 312975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05250 w 8001000"/>
                              <a:gd name="connsiteY12" fmla="*/ 166943 h 366597"/>
                              <a:gd name="connsiteX13" fmla="*/ 4102100 w 8001000"/>
                              <a:gd name="connsiteY13" fmla="*/ 230450 h 366597"/>
                              <a:gd name="connsiteX14" fmla="*/ 4445000 w 8001000"/>
                              <a:gd name="connsiteY14" fmla="*/ 319343 h 366597"/>
                              <a:gd name="connsiteX15" fmla="*/ 4673600 w 8001000"/>
                              <a:gd name="connsiteY15" fmla="*/ 351103 h 366597"/>
                              <a:gd name="connsiteX16" fmla="*/ 4902200 w 8001000"/>
                              <a:gd name="connsiteY16" fmla="*/ 312975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05250 w 8001000"/>
                              <a:gd name="connsiteY12" fmla="*/ 166943 h 366597"/>
                              <a:gd name="connsiteX13" fmla="*/ 4102100 w 8001000"/>
                              <a:gd name="connsiteY13" fmla="*/ 230450 h 366597"/>
                              <a:gd name="connsiteX14" fmla="*/ 4445000 w 8001000"/>
                              <a:gd name="connsiteY14" fmla="*/ 319343 h 366597"/>
                              <a:gd name="connsiteX15" fmla="*/ 4673600 w 8001000"/>
                              <a:gd name="connsiteY15" fmla="*/ 351103 h 366597"/>
                              <a:gd name="connsiteX16" fmla="*/ 4946650 w 8001000"/>
                              <a:gd name="connsiteY16" fmla="*/ 338389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05250 w 8001000"/>
                              <a:gd name="connsiteY12" fmla="*/ 166943 h 366597"/>
                              <a:gd name="connsiteX13" fmla="*/ 4102100 w 8001000"/>
                              <a:gd name="connsiteY13" fmla="*/ 230450 h 366597"/>
                              <a:gd name="connsiteX14" fmla="*/ 4445000 w 8001000"/>
                              <a:gd name="connsiteY14" fmla="*/ 319343 h 366597"/>
                              <a:gd name="connsiteX15" fmla="*/ 4673600 w 8001000"/>
                              <a:gd name="connsiteY15" fmla="*/ 351103 h 366597"/>
                              <a:gd name="connsiteX16" fmla="*/ 4946650 w 8001000"/>
                              <a:gd name="connsiteY16" fmla="*/ 338389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816600 w 8001000"/>
                              <a:gd name="connsiteY20" fmla="*/ 27208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55825 h 396747"/>
                              <a:gd name="connsiteX1" fmla="*/ 711200 w 8001000"/>
                              <a:gd name="connsiteY1" fmla="*/ 101825 h 396747"/>
                              <a:gd name="connsiteX2" fmla="*/ 1060450 w 8001000"/>
                              <a:gd name="connsiteY2" fmla="*/ 114509 h 396747"/>
                              <a:gd name="connsiteX3" fmla="*/ 1384300 w 8001000"/>
                              <a:gd name="connsiteY3" fmla="*/ 216125 h 396747"/>
                              <a:gd name="connsiteX4" fmla="*/ 1790700 w 8001000"/>
                              <a:gd name="connsiteY4" fmla="*/ 368534 h 396747"/>
                              <a:gd name="connsiteX5" fmla="*/ 2120900 w 8001000"/>
                              <a:gd name="connsiteY5" fmla="*/ 355847 h 396747"/>
                              <a:gd name="connsiteX6" fmla="*/ 2336800 w 8001000"/>
                              <a:gd name="connsiteY6" fmla="*/ 292333 h 396747"/>
                              <a:gd name="connsiteX7" fmla="*/ 2546350 w 8001000"/>
                              <a:gd name="connsiteY7" fmla="*/ 203401 h 396747"/>
                              <a:gd name="connsiteX8" fmla="*/ 2787650 w 8001000"/>
                              <a:gd name="connsiteY8" fmla="*/ 89092 h 396747"/>
                              <a:gd name="connsiteX9" fmla="*/ 3092450 w 8001000"/>
                              <a:gd name="connsiteY9" fmla="*/ 31929 h 396747"/>
                              <a:gd name="connsiteX10" fmla="*/ 3340100 w 8001000"/>
                              <a:gd name="connsiteY10" fmla="*/ 50991 h 396747"/>
                              <a:gd name="connsiteX11" fmla="*/ 3657600 w 8001000"/>
                              <a:gd name="connsiteY11" fmla="*/ 114525 h 396747"/>
                              <a:gd name="connsiteX12" fmla="*/ 3905250 w 8001000"/>
                              <a:gd name="connsiteY12" fmla="*/ 197093 h 396747"/>
                              <a:gd name="connsiteX13" fmla="*/ 4102100 w 8001000"/>
                              <a:gd name="connsiteY13" fmla="*/ 260600 h 396747"/>
                              <a:gd name="connsiteX14" fmla="*/ 4445000 w 8001000"/>
                              <a:gd name="connsiteY14" fmla="*/ 349493 h 396747"/>
                              <a:gd name="connsiteX15" fmla="*/ 4673600 w 8001000"/>
                              <a:gd name="connsiteY15" fmla="*/ 381253 h 396747"/>
                              <a:gd name="connsiteX16" fmla="*/ 4946650 w 8001000"/>
                              <a:gd name="connsiteY16" fmla="*/ 368539 h 396747"/>
                              <a:gd name="connsiteX17" fmla="*/ 5080000 w 8001000"/>
                              <a:gd name="connsiteY17" fmla="*/ 343125 h 396747"/>
                              <a:gd name="connsiteX18" fmla="*/ 5283200 w 8001000"/>
                              <a:gd name="connsiteY18" fmla="*/ 254225 h 396747"/>
                              <a:gd name="connsiteX19" fmla="*/ 5537200 w 8001000"/>
                              <a:gd name="connsiteY19" fmla="*/ 127225 h 396747"/>
                              <a:gd name="connsiteX20" fmla="*/ 5816600 w 8001000"/>
                              <a:gd name="connsiteY20" fmla="*/ 57358 h 396747"/>
                              <a:gd name="connsiteX21" fmla="*/ 6102350 w 8001000"/>
                              <a:gd name="connsiteY21" fmla="*/ 203 h 396747"/>
                              <a:gd name="connsiteX22" fmla="*/ 6235700 w 8001000"/>
                              <a:gd name="connsiteY22" fmla="*/ 38325 h 396747"/>
                              <a:gd name="connsiteX23" fmla="*/ 6426200 w 8001000"/>
                              <a:gd name="connsiteY23" fmla="*/ 38325 h 396747"/>
                              <a:gd name="connsiteX24" fmla="*/ 6616700 w 8001000"/>
                              <a:gd name="connsiteY24" fmla="*/ 63725 h 396747"/>
                              <a:gd name="connsiteX25" fmla="*/ 6858000 w 8001000"/>
                              <a:gd name="connsiteY25" fmla="*/ 114525 h 396747"/>
                              <a:gd name="connsiteX26" fmla="*/ 7010400 w 8001000"/>
                              <a:gd name="connsiteY26" fmla="*/ 152625 h 396747"/>
                              <a:gd name="connsiteX27" fmla="*/ 7150100 w 8001000"/>
                              <a:gd name="connsiteY27" fmla="*/ 203425 h 396747"/>
                              <a:gd name="connsiteX28" fmla="*/ 7277100 w 8001000"/>
                              <a:gd name="connsiteY28" fmla="*/ 241525 h 396747"/>
                              <a:gd name="connsiteX29" fmla="*/ 7391400 w 8001000"/>
                              <a:gd name="connsiteY29" fmla="*/ 266925 h 396747"/>
                              <a:gd name="connsiteX30" fmla="*/ 7518400 w 8001000"/>
                              <a:gd name="connsiteY30" fmla="*/ 305025 h 396747"/>
                              <a:gd name="connsiteX31" fmla="*/ 7658100 w 8001000"/>
                              <a:gd name="connsiteY31" fmla="*/ 355825 h 396747"/>
                              <a:gd name="connsiteX32" fmla="*/ 7772400 w 8001000"/>
                              <a:gd name="connsiteY32" fmla="*/ 393925 h 396747"/>
                              <a:gd name="connsiteX33" fmla="*/ 8001000 w 8001000"/>
                              <a:gd name="connsiteY33" fmla="*/ 393925 h 396747"/>
                              <a:gd name="connsiteX34" fmla="*/ 8001000 w 8001000"/>
                              <a:gd name="connsiteY34" fmla="*/ 393925 h 396747"/>
                              <a:gd name="connsiteX0" fmla="*/ 0 w 8001000"/>
                              <a:gd name="connsiteY0" fmla="*/ 361648 h 402570"/>
                              <a:gd name="connsiteX1" fmla="*/ 711200 w 8001000"/>
                              <a:gd name="connsiteY1" fmla="*/ 107648 h 402570"/>
                              <a:gd name="connsiteX2" fmla="*/ 1060450 w 8001000"/>
                              <a:gd name="connsiteY2" fmla="*/ 120332 h 402570"/>
                              <a:gd name="connsiteX3" fmla="*/ 1384300 w 8001000"/>
                              <a:gd name="connsiteY3" fmla="*/ 221948 h 402570"/>
                              <a:gd name="connsiteX4" fmla="*/ 1790700 w 8001000"/>
                              <a:gd name="connsiteY4" fmla="*/ 374357 h 402570"/>
                              <a:gd name="connsiteX5" fmla="*/ 2120900 w 8001000"/>
                              <a:gd name="connsiteY5" fmla="*/ 361670 h 402570"/>
                              <a:gd name="connsiteX6" fmla="*/ 2336800 w 8001000"/>
                              <a:gd name="connsiteY6" fmla="*/ 298156 h 402570"/>
                              <a:gd name="connsiteX7" fmla="*/ 2546350 w 8001000"/>
                              <a:gd name="connsiteY7" fmla="*/ 209224 h 402570"/>
                              <a:gd name="connsiteX8" fmla="*/ 2787650 w 8001000"/>
                              <a:gd name="connsiteY8" fmla="*/ 94915 h 402570"/>
                              <a:gd name="connsiteX9" fmla="*/ 3092450 w 8001000"/>
                              <a:gd name="connsiteY9" fmla="*/ 37752 h 402570"/>
                              <a:gd name="connsiteX10" fmla="*/ 3340100 w 8001000"/>
                              <a:gd name="connsiteY10" fmla="*/ 56814 h 402570"/>
                              <a:gd name="connsiteX11" fmla="*/ 3657600 w 8001000"/>
                              <a:gd name="connsiteY11" fmla="*/ 120348 h 402570"/>
                              <a:gd name="connsiteX12" fmla="*/ 3905250 w 8001000"/>
                              <a:gd name="connsiteY12" fmla="*/ 202916 h 402570"/>
                              <a:gd name="connsiteX13" fmla="*/ 4102100 w 8001000"/>
                              <a:gd name="connsiteY13" fmla="*/ 266423 h 402570"/>
                              <a:gd name="connsiteX14" fmla="*/ 4445000 w 8001000"/>
                              <a:gd name="connsiteY14" fmla="*/ 355316 h 402570"/>
                              <a:gd name="connsiteX15" fmla="*/ 4673600 w 8001000"/>
                              <a:gd name="connsiteY15" fmla="*/ 387076 h 402570"/>
                              <a:gd name="connsiteX16" fmla="*/ 4946650 w 8001000"/>
                              <a:gd name="connsiteY16" fmla="*/ 374362 h 402570"/>
                              <a:gd name="connsiteX17" fmla="*/ 5080000 w 8001000"/>
                              <a:gd name="connsiteY17" fmla="*/ 348948 h 402570"/>
                              <a:gd name="connsiteX18" fmla="*/ 5283200 w 8001000"/>
                              <a:gd name="connsiteY18" fmla="*/ 260048 h 402570"/>
                              <a:gd name="connsiteX19" fmla="*/ 5537200 w 8001000"/>
                              <a:gd name="connsiteY19" fmla="*/ 133048 h 402570"/>
                              <a:gd name="connsiteX20" fmla="*/ 5816600 w 8001000"/>
                              <a:gd name="connsiteY20" fmla="*/ 63181 h 402570"/>
                              <a:gd name="connsiteX21" fmla="*/ 6102350 w 8001000"/>
                              <a:gd name="connsiteY21" fmla="*/ 6026 h 402570"/>
                              <a:gd name="connsiteX22" fmla="*/ 6273800 w 8001000"/>
                              <a:gd name="connsiteY22" fmla="*/ 5999 h 402570"/>
                              <a:gd name="connsiteX23" fmla="*/ 6426200 w 8001000"/>
                              <a:gd name="connsiteY23" fmla="*/ 44148 h 402570"/>
                              <a:gd name="connsiteX24" fmla="*/ 6616700 w 8001000"/>
                              <a:gd name="connsiteY24" fmla="*/ 69548 h 402570"/>
                              <a:gd name="connsiteX25" fmla="*/ 6858000 w 8001000"/>
                              <a:gd name="connsiteY25" fmla="*/ 120348 h 402570"/>
                              <a:gd name="connsiteX26" fmla="*/ 7010400 w 8001000"/>
                              <a:gd name="connsiteY26" fmla="*/ 158448 h 402570"/>
                              <a:gd name="connsiteX27" fmla="*/ 7150100 w 8001000"/>
                              <a:gd name="connsiteY27" fmla="*/ 209248 h 402570"/>
                              <a:gd name="connsiteX28" fmla="*/ 7277100 w 8001000"/>
                              <a:gd name="connsiteY28" fmla="*/ 247348 h 402570"/>
                              <a:gd name="connsiteX29" fmla="*/ 7391400 w 8001000"/>
                              <a:gd name="connsiteY29" fmla="*/ 272748 h 402570"/>
                              <a:gd name="connsiteX30" fmla="*/ 7518400 w 8001000"/>
                              <a:gd name="connsiteY30" fmla="*/ 310848 h 402570"/>
                              <a:gd name="connsiteX31" fmla="*/ 7658100 w 8001000"/>
                              <a:gd name="connsiteY31" fmla="*/ 361648 h 402570"/>
                              <a:gd name="connsiteX32" fmla="*/ 7772400 w 8001000"/>
                              <a:gd name="connsiteY32" fmla="*/ 399748 h 402570"/>
                              <a:gd name="connsiteX33" fmla="*/ 8001000 w 8001000"/>
                              <a:gd name="connsiteY33" fmla="*/ 399748 h 402570"/>
                              <a:gd name="connsiteX34" fmla="*/ 8001000 w 8001000"/>
                              <a:gd name="connsiteY34" fmla="*/ 399748 h 402570"/>
                              <a:gd name="connsiteX0" fmla="*/ 0 w 8001000"/>
                              <a:gd name="connsiteY0" fmla="*/ 361302 h 402224"/>
                              <a:gd name="connsiteX1" fmla="*/ 711200 w 8001000"/>
                              <a:gd name="connsiteY1" fmla="*/ 107302 h 402224"/>
                              <a:gd name="connsiteX2" fmla="*/ 1060450 w 8001000"/>
                              <a:gd name="connsiteY2" fmla="*/ 119986 h 402224"/>
                              <a:gd name="connsiteX3" fmla="*/ 1384300 w 8001000"/>
                              <a:gd name="connsiteY3" fmla="*/ 221602 h 402224"/>
                              <a:gd name="connsiteX4" fmla="*/ 1790700 w 8001000"/>
                              <a:gd name="connsiteY4" fmla="*/ 374011 h 402224"/>
                              <a:gd name="connsiteX5" fmla="*/ 2120900 w 8001000"/>
                              <a:gd name="connsiteY5" fmla="*/ 361324 h 402224"/>
                              <a:gd name="connsiteX6" fmla="*/ 2336800 w 8001000"/>
                              <a:gd name="connsiteY6" fmla="*/ 297810 h 402224"/>
                              <a:gd name="connsiteX7" fmla="*/ 2546350 w 8001000"/>
                              <a:gd name="connsiteY7" fmla="*/ 208878 h 402224"/>
                              <a:gd name="connsiteX8" fmla="*/ 2787650 w 8001000"/>
                              <a:gd name="connsiteY8" fmla="*/ 94569 h 402224"/>
                              <a:gd name="connsiteX9" fmla="*/ 3092450 w 8001000"/>
                              <a:gd name="connsiteY9" fmla="*/ 37406 h 402224"/>
                              <a:gd name="connsiteX10" fmla="*/ 3340100 w 8001000"/>
                              <a:gd name="connsiteY10" fmla="*/ 56468 h 402224"/>
                              <a:gd name="connsiteX11" fmla="*/ 3657600 w 8001000"/>
                              <a:gd name="connsiteY11" fmla="*/ 120002 h 402224"/>
                              <a:gd name="connsiteX12" fmla="*/ 3905250 w 8001000"/>
                              <a:gd name="connsiteY12" fmla="*/ 202570 h 402224"/>
                              <a:gd name="connsiteX13" fmla="*/ 4102100 w 8001000"/>
                              <a:gd name="connsiteY13" fmla="*/ 266077 h 402224"/>
                              <a:gd name="connsiteX14" fmla="*/ 4445000 w 8001000"/>
                              <a:gd name="connsiteY14" fmla="*/ 354970 h 402224"/>
                              <a:gd name="connsiteX15" fmla="*/ 4673600 w 8001000"/>
                              <a:gd name="connsiteY15" fmla="*/ 386730 h 402224"/>
                              <a:gd name="connsiteX16" fmla="*/ 4946650 w 8001000"/>
                              <a:gd name="connsiteY16" fmla="*/ 374016 h 402224"/>
                              <a:gd name="connsiteX17" fmla="*/ 5080000 w 8001000"/>
                              <a:gd name="connsiteY17" fmla="*/ 348602 h 402224"/>
                              <a:gd name="connsiteX18" fmla="*/ 5283200 w 8001000"/>
                              <a:gd name="connsiteY18" fmla="*/ 259702 h 402224"/>
                              <a:gd name="connsiteX19" fmla="*/ 5537200 w 8001000"/>
                              <a:gd name="connsiteY19" fmla="*/ 132702 h 402224"/>
                              <a:gd name="connsiteX20" fmla="*/ 5816600 w 8001000"/>
                              <a:gd name="connsiteY20" fmla="*/ 62835 h 402224"/>
                              <a:gd name="connsiteX21" fmla="*/ 6102350 w 8001000"/>
                              <a:gd name="connsiteY21" fmla="*/ 5680 h 402224"/>
                              <a:gd name="connsiteX22" fmla="*/ 6273800 w 8001000"/>
                              <a:gd name="connsiteY22" fmla="*/ 5653 h 402224"/>
                              <a:gd name="connsiteX23" fmla="*/ 6464300 w 8001000"/>
                              <a:gd name="connsiteY23" fmla="*/ 37443 h 402224"/>
                              <a:gd name="connsiteX24" fmla="*/ 6616700 w 8001000"/>
                              <a:gd name="connsiteY24" fmla="*/ 69202 h 402224"/>
                              <a:gd name="connsiteX25" fmla="*/ 6858000 w 8001000"/>
                              <a:gd name="connsiteY25" fmla="*/ 120002 h 402224"/>
                              <a:gd name="connsiteX26" fmla="*/ 7010400 w 8001000"/>
                              <a:gd name="connsiteY26" fmla="*/ 158102 h 402224"/>
                              <a:gd name="connsiteX27" fmla="*/ 7150100 w 8001000"/>
                              <a:gd name="connsiteY27" fmla="*/ 208902 h 402224"/>
                              <a:gd name="connsiteX28" fmla="*/ 7277100 w 8001000"/>
                              <a:gd name="connsiteY28" fmla="*/ 247002 h 402224"/>
                              <a:gd name="connsiteX29" fmla="*/ 7391400 w 8001000"/>
                              <a:gd name="connsiteY29" fmla="*/ 272402 h 402224"/>
                              <a:gd name="connsiteX30" fmla="*/ 7518400 w 8001000"/>
                              <a:gd name="connsiteY30" fmla="*/ 310502 h 402224"/>
                              <a:gd name="connsiteX31" fmla="*/ 7658100 w 8001000"/>
                              <a:gd name="connsiteY31" fmla="*/ 361302 h 402224"/>
                              <a:gd name="connsiteX32" fmla="*/ 7772400 w 8001000"/>
                              <a:gd name="connsiteY32" fmla="*/ 399402 h 402224"/>
                              <a:gd name="connsiteX33" fmla="*/ 8001000 w 8001000"/>
                              <a:gd name="connsiteY33" fmla="*/ 399402 h 402224"/>
                              <a:gd name="connsiteX34" fmla="*/ 8001000 w 8001000"/>
                              <a:gd name="connsiteY34" fmla="*/ 399402 h 402224"/>
                              <a:gd name="connsiteX0" fmla="*/ 0 w 8001000"/>
                              <a:gd name="connsiteY0" fmla="*/ 361302 h 402224"/>
                              <a:gd name="connsiteX1" fmla="*/ 711200 w 8001000"/>
                              <a:gd name="connsiteY1" fmla="*/ 107302 h 402224"/>
                              <a:gd name="connsiteX2" fmla="*/ 1060450 w 8001000"/>
                              <a:gd name="connsiteY2" fmla="*/ 119986 h 402224"/>
                              <a:gd name="connsiteX3" fmla="*/ 1384300 w 8001000"/>
                              <a:gd name="connsiteY3" fmla="*/ 221602 h 402224"/>
                              <a:gd name="connsiteX4" fmla="*/ 1790700 w 8001000"/>
                              <a:gd name="connsiteY4" fmla="*/ 374011 h 402224"/>
                              <a:gd name="connsiteX5" fmla="*/ 2120900 w 8001000"/>
                              <a:gd name="connsiteY5" fmla="*/ 361324 h 402224"/>
                              <a:gd name="connsiteX6" fmla="*/ 2336800 w 8001000"/>
                              <a:gd name="connsiteY6" fmla="*/ 297810 h 402224"/>
                              <a:gd name="connsiteX7" fmla="*/ 2546350 w 8001000"/>
                              <a:gd name="connsiteY7" fmla="*/ 208878 h 402224"/>
                              <a:gd name="connsiteX8" fmla="*/ 2787650 w 8001000"/>
                              <a:gd name="connsiteY8" fmla="*/ 94569 h 402224"/>
                              <a:gd name="connsiteX9" fmla="*/ 3092450 w 8001000"/>
                              <a:gd name="connsiteY9" fmla="*/ 37406 h 402224"/>
                              <a:gd name="connsiteX10" fmla="*/ 3340100 w 8001000"/>
                              <a:gd name="connsiteY10" fmla="*/ 56468 h 402224"/>
                              <a:gd name="connsiteX11" fmla="*/ 3657600 w 8001000"/>
                              <a:gd name="connsiteY11" fmla="*/ 120002 h 402224"/>
                              <a:gd name="connsiteX12" fmla="*/ 3905250 w 8001000"/>
                              <a:gd name="connsiteY12" fmla="*/ 202570 h 402224"/>
                              <a:gd name="connsiteX13" fmla="*/ 4102100 w 8001000"/>
                              <a:gd name="connsiteY13" fmla="*/ 266077 h 402224"/>
                              <a:gd name="connsiteX14" fmla="*/ 4445000 w 8001000"/>
                              <a:gd name="connsiteY14" fmla="*/ 354970 h 402224"/>
                              <a:gd name="connsiteX15" fmla="*/ 4673600 w 8001000"/>
                              <a:gd name="connsiteY15" fmla="*/ 386730 h 402224"/>
                              <a:gd name="connsiteX16" fmla="*/ 4946650 w 8001000"/>
                              <a:gd name="connsiteY16" fmla="*/ 374016 h 402224"/>
                              <a:gd name="connsiteX17" fmla="*/ 5080000 w 8001000"/>
                              <a:gd name="connsiteY17" fmla="*/ 348602 h 402224"/>
                              <a:gd name="connsiteX18" fmla="*/ 5283200 w 8001000"/>
                              <a:gd name="connsiteY18" fmla="*/ 259702 h 402224"/>
                              <a:gd name="connsiteX19" fmla="*/ 5537200 w 8001000"/>
                              <a:gd name="connsiteY19" fmla="*/ 132702 h 402224"/>
                              <a:gd name="connsiteX20" fmla="*/ 5816600 w 8001000"/>
                              <a:gd name="connsiteY20" fmla="*/ 62835 h 402224"/>
                              <a:gd name="connsiteX21" fmla="*/ 6102350 w 8001000"/>
                              <a:gd name="connsiteY21" fmla="*/ 5680 h 402224"/>
                              <a:gd name="connsiteX22" fmla="*/ 6273800 w 8001000"/>
                              <a:gd name="connsiteY22" fmla="*/ 5653 h 402224"/>
                              <a:gd name="connsiteX23" fmla="*/ 6464300 w 8001000"/>
                              <a:gd name="connsiteY23" fmla="*/ 37443 h 402224"/>
                              <a:gd name="connsiteX24" fmla="*/ 6616700 w 8001000"/>
                              <a:gd name="connsiteY24" fmla="*/ 69202 h 402224"/>
                              <a:gd name="connsiteX25" fmla="*/ 6858000 w 8001000"/>
                              <a:gd name="connsiteY25" fmla="*/ 120002 h 402224"/>
                              <a:gd name="connsiteX26" fmla="*/ 7010400 w 8001000"/>
                              <a:gd name="connsiteY26" fmla="*/ 158102 h 402224"/>
                              <a:gd name="connsiteX27" fmla="*/ 7156450 w 8001000"/>
                              <a:gd name="connsiteY27" fmla="*/ 196193 h 402224"/>
                              <a:gd name="connsiteX28" fmla="*/ 7277100 w 8001000"/>
                              <a:gd name="connsiteY28" fmla="*/ 247002 h 402224"/>
                              <a:gd name="connsiteX29" fmla="*/ 7391400 w 8001000"/>
                              <a:gd name="connsiteY29" fmla="*/ 272402 h 402224"/>
                              <a:gd name="connsiteX30" fmla="*/ 7518400 w 8001000"/>
                              <a:gd name="connsiteY30" fmla="*/ 310502 h 402224"/>
                              <a:gd name="connsiteX31" fmla="*/ 7658100 w 8001000"/>
                              <a:gd name="connsiteY31" fmla="*/ 361302 h 402224"/>
                              <a:gd name="connsiteX32" fmla="*/ 7772400 w 8001000"/>
                              <a:gd name="connsiteY32" fmla="*/ 399402 h 402224"/>
                              <a:gd name="connsiteX33" fmla="*/ 8001000 w 8001000"/>
                              <a:gd name="connsiteY33" fmla="*/ 399402 h 402224"/>
                              <a:gd name="connsiteX34" fmla="*/ 8001000 w 8001000"/>
                              <a:gd name="connsiteY34" fmla="*/ 399402 h 402224"/>
                              <a:gd name="connsiteX0" fmla="*/ 0 w 8001000"/>
                              <a:gd name="connsiteY0" fmla="*/ 361302 h 399402"/>
                              <a:gd name="connsiteX1" fmla="*/ 711200 w 8001000"/>
                              <a:gd name="connsiteY1" fmla="*/ 107302 h 399402"/>
                              <a:gd name="connsiteX2" fmla="*/ 1060450 w 8001000"/>
                              <a:gd name="connsiteY2" fmla="*/ 119986 h 399402"/>
                              <a:gd name="connsiteX3" fmla="*/ 1384300 w 8001000"/>
                              <a:gd name="connsiteY3" fmla="*/ 221602 h 399402"/>
                              <a:gd name="connsiteX4" fmla="*/ 1790700 w 8001000"/>
                              <a:gd name="connsiteY4" fmla="*/ 374011 h 399402"/>
                              <a:gd name="connsiteX5" fmla="*/ 2120900 w 8001000"/>
                              <a:gd name="connsiteY5" fmla="*/ 361324 h 399402"/>
                              <a:gd name="connsiteX6" fmla="*/ 2336800 w 8001000"/>
                              <a:gd name="connsiteY6" fmla="*/ 297810 h 399402"/>
                              <a:gd name="connsiteX7" fmla="*/ 2546350 w 8001000"/>
                              <a:gd name="connsiteY7" fmla="*/ 208878 h 399402"/>
                              <a:gd name="connsiteX8" fmla="*/ 2787650 w 8001000"/>
                              <a:gd name="connsiteY8" fmla="*/ 94569 h 399402"/>
                              <a:gd name="connsiteX9" fmla="*/ 3092450 w 8001000"/>
                              <a:gd name="connsiteY9" fmla="*/ 37406 h 399402"/>
                              <a:gd name="connsiteX10" fmla="*/ 3340100 w 8001000"/>
                              <a:gd name="connsiteY10" fmla="*/ 56468 h 399402"/>
                              <a:gd name="connsiteX11" fmla="*/ 3657600 w 8001000"/>
                              <a:gd name="connsiteY11" fmla="*/ 120002 h 399402"/>
                              <a:gd name="connsiteX12" fmla="*/ 3905250 w 8001000"/>
                              <a:gd name="connsiteY12" fmla="*/ 202570 h 399402"/>
                              <a:gd name="connsiteX13" fmla="*/ 4102100 w 8001000"/>
                              <a:gd name="connsiteY13" fmla="*/ 266077 h 399402"/>
                              <a:gd name="connsiteX14" fmla="*/ 4445000 w 8001000"/>
                              <a:gd name="connsiteY14" fmla="*/ 354970 h 399402"/>
                              <a:gd name="connsiteX15" fmla="*/ 4673600 w 8001000"/>
                              <a:gd name="connsiteY15" fmla="*/ 386730 h 399402"/>
                              <a:gd name="connsiteX16" fmla="*/ 4946650 w 8001000"/>
                              <a:gd name="connsiteY16" fmla="*/ 374016 h 399402"/>
                              <a:gd name="connsiteX17" fmla="*/ 5080000 w 8001000"/>
                              <a:gd name="connsiteY17" fmla="*/ 348602 h 399402"/>
                              <a:gd name="connsiteX18" fmla="*/ 5283200 w 8001000"/>
                              <a:gd name="connsiteY18" fmla="*/ 259702 h 399402"/>
                              <a:gd name="connsiteX19" fmla="*/ 5537200 w 8001000"/>
                              <a:gd name="connsiteY19" fmla="*/ 132702 h 399402"/>
                              <a:gd name="connsiteX20" fmla="*/ 5816600 w 8001000"/>
                              <a:gd name="connsiteY20" fmla="*/ 62835 h 399402"/>
                              <a:gd name="connsiteX21" fmla="*/ 6102350 w 8001000"/>
                              <a:gd name="connsiteY21" fmla="*/ 5680 h 399402"/>
                              <a:gd name="connsiteX22" fmla="*/ 6273800 w 8001000"/>
                              <a:gd name="connsiteY22" fmla="*/ 5653 h 399402"/>
                              <a:gd name="connsiteX23" fmla="*/ 6464300 w 8001000"/>
                              <a:gd name="connsiteY23" fmla="*/ 37443 h 399402"/>
                              <a:gd name="connsiteX24" fmla="*/ 6616700 w 8001000"/>
                              <a:gd name="connsiteY24" fmla="*/ 69202 h 399402"/>
                              <a:gd name="connsiteX25" fmla="*/ 6858000 w 8001000"/>
                              <a:gd name="connsiteY25" fmla="*/ 120002 h 399402"/>
                              <a:gd name="connsiteX26" fmla="*/ 7010400 w 8001000"/>
                              <a:gd name="connsiteY26" fmla="*/ 158102 h 399402"/>
                              <a:gd name="connsiteX27" fmla="*/ 7156450 w 8001000"/>
                              <a:gd name="connsiteY27" fmla="*/ 196193 h 399402"/>
                              <a:gd name="connsiteX28" fmla="*/ 7277100 w 8001000"/>
                              <a:gd name="connsiteY28" fmla="*/ 247002 h 399402"/>
                              <a:gd name="connsiteX29" fmla="*/ 7391400 w 8001000"/>
                              <a:gd name="connsiteY29" fmla="*/ 272402 h 399402"/>
                              <a:gd name="connsiteX30" fmla="*/ 7518400 w 8001000"/>
                              <a:gd name="connsiteY30" fmla="*/ 310502 h 399402"/>
                              <a:gd name="connsiteX31" fmla="*/ 7658100 w 8001000"/>
                              <a:gd name="connsiteY31" fmla="*/ 361302 h 399402"/>
                              <a:gd name="connsiteX32" fmla="*/ 7797800 w 8001000"/>
                              <a:gd name="connsiteY32" fmla="*/ 386694 h 399402"/>
                              <a:gd name="connsiteX33" fmla="*/ 8001000 w 8001000"/>
                              <a:gd name="connsiteY33" fmla="*/ 399402 h 399402"/>
                              <a:gd name="connsiteX34" fmla="*/ 8001000 w 8001000"/>
                              <a:gd name="connsiteY34" fmla="*/ 399402 h 399402"/>
                              <a:gd name="connsiteX0" fmla="*/ 0 w 8001000"/>
                              <a:gd name="connsiteY0" fmla="*/ 361302 h 399402"/>
                              <a:gd name="connsiteX1" fmla="*/ 711200 w 8001000"/>
                              <a:gd name="connsiteY1" fmla="*/ 107302 h 399402"/>
                              <a:gd name="connsiteX2" fmla="*/ 1060450 w 8001000"/>
                              <a:gd name="connsiteY2" fmla="*/ 119986 h 399402"/>
                              <a:gd name="connsiteX3" fmla="*/ 1384300 w 8001000"/>
                              <a:gd name="connsiteY3" fmla="*/ 221602 h 399402"/>
                              <a:gd name="connsiteX4" fmla="*/ 1790700 w 8001000"/>
                              <a:gd name="connsiteY4" fmla="*/ 374011 h 399402"/>
                              <a:gd name="connsiteX5" fmla="*/ 2120900 w 8001000"/>
                              <a:gd name="connsiteY5" fmla="*/ 361324 h 399402"/>
                              <a:gd name="connsiteX6" fmla="*/ 2336800 w 8001000"/>
                              <a:gd name="connsiteY6" fmla="*/ 297810 h 399402"/>
                              <a:gd name="connsiteX7" fmla="*/ 2546350 w 8001000"/>
                              <a:gd name="connsiteY7" fmla="*/ 208878 h 399402"/>
                              <a:gd name="connsiteX8" fmla="*/ 2787650 w 8001000"/>
                              <a:gd name="connsiteY8" fmla="*/ 94569 h 399402"/>
                              <a:gd name="connsiteX9" fmla="*/ 3092450 w 8001000"/>
                              <a:gd name="connsiteY9" fmla="*/ 37406 h 399402"/>
                              <a:gd name="connsiteX10" fmla="*/ 3340100 w 8001000"/>
                              <a:gd name="connsiteY10" fmla="*/ 56468 h 399402"/>
                              <a:gd name="connsiteX11" fmla="*/ 3657600 w 8001000"/>
                              <a:gd name="connsiteY11" fmla="*/ 120002 h 399402"/>
                              <a:gd name="connsiteX12" fmla="*/ 3905250 w 8001000"/>
                              <a:gd name="connsiteY12" fmla="*/ 202570 h 399402"/>
                              <a:gd name="connsiteX13" fmla="*/ 4102100 w 8001000"/>
                              <a:gd name="connsiteY13" fmla="*/ 266077 h 399402"/>
                              <a:gd name="connsiteX14" fmla="*/ 4445000 w 8001000"/>
                              <a:gd name="connsiteY14" fmla="*/ 354970 h 399402"/>
                              <a:gd name="connsiteX15" fmla="*/ 4673600 w 8001000"/>
                              <a:gd name="connsiteY15" fmla="*/ 386730 h 399402"/>
                              <a:gd name="connsiteX16" fmla="*/ 4946650 w 8001000"/>
                              <a:gd name="connsiteY16" fmla="*/ 374016 h 399402"/>
                              <a:gd name="connsiteX17" fmla="*/ 5080000 w 8001000"/>
                              <a:gd name="connsiteY17" fmla="*/ 348602 h 399402"/>
                              <a:gd name="connsiteX18" fmla="*/ 5283200 w 8001000"/>
                              <a:gd name="connsiteY18" fmla="*/ 259702 h 399402"/>
                              <a:gd name="connsiteX19" fmla="*/ 5537200 w 8001000"/>
                              <a:gd name="connsiteY19" fmla="*/ 132702 h 399402"/>
                              <a:gd name="connsiteX20" fmla="*/ 5816600 w 8001000"/>
                              <a:gd name="connsiteY20" fmla="*/ 62835 h 399402"/>
                              <a:gd name="connsiteX21" fmla="*/ 6102350 w 8001000"/>
                              <a:gd name="connsiteY21" fmla="*/ 5680 h 399402"/>
                              <a:gd name="connsiteX22" fmla="*/ 6273800 w 8001000"/>
                              <a:gd name="connsiteY22" fmla="*/ 5653 h 399402"/>
                              <a:gd name="connsiteX23" fmla="*/ 6464300 w 8001000"/>
                              <a:gd name="connsiteY23" fmla="*/ 37443 h 399402"/>
                              <a:gd name="connsiteX24" fmla="*/ 6616700 w 8001000"/>
                              <a:gd name="connsiteY24" fmla="*/ 69202 h 399402"/>
                              <a:gd name="connsiteX25" fmla="*/ 6858000 w 8001000"/>
                              <a:gd name="connsiteY25" fmla="*/ 120002 h 399402"/>
                              <a:gd name="connsiteX26" fmla="*/ 7010400 w 8001000"/>
                              <a:gd name="connsiteY26" fmla="*/ 158102 h 399402"/>
                              <a:gd name="connsiteX27" fmla="*/ 7156450 w 8001000"/>
                              <a:gd name="connsiteY27" fmla="*/ 196193 h 399402"/>
                              <a:gd name="connsiteX28" fmla="*/ 7296150 w 8001000"/>
                              <a:gd name="connsiteY28" fmla="*/ 240642 h 399402"/>
                              <a:gd name="connsiteX29" fmla="*/ 7391400 w 8001000"/>
                              <a:gd name="connsiteY29" fmla="*/ 272402 h 399402"/>
                              <a:gd name="connsiteX30" fmla="*/ 7518400 w 8001000"/>
                              <a:gd name="connsiteY30" fmla="*/ 310502 h 399402"/>
                              <a:gd name="connsiteX31" fmla="*/ 7658100 w 8001000"/>
                              <a:gd name="connsiteY31" fmla="*/ 361302 h 399402"/>
                              <a:gd name="connsiteX32" fmla="*/ 7797800 w 8001000"/>
                              <a:gd name="connsiteY32" fmla="*/ 386694 h 399402"/>
                              <a:gd name="connsiteX33" fmla="*/ 8001000 w 8001000"/>
                              <a:gd name="connsiteY33" fmla="*/ 399402 h 399402"/>
                              <a:gd name="connsiteX34" fmla="*/ 8001000 w 8001000"/>
                              <a:gd name="connsiteY34" fmla="*/ 399402 h 399402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  <a:cxn ang="0">
                                <a:pos x="connsiteX15" y="connsiteY15"/>
                              </a:cxn>
                              <a:cxn ang="0">
                                <a:pos x="connsiteX16" y="connsiteY16"/>
                              </a:cxn>
                              <a:cxn ang="0">
                                <a:pos x="connsiteX17" y="connsiteY17"/>
                              </a:cxn>
                              <a:cxn ang="0">
                                <a:pos x="connsiteX18" y="connsiteY18"/>
                              </a:cxn>
                              <a:cxn ang="0">
                                <a:pos x="connsiteX19" y="connsiteY19"/>
                              </a:cxn>
                              <a:cxn ang="0">
                                <a:pos x="connsiteX20" y="connsiteY20"/>
                              </a:cxn>
                              <a:cxn ang="0">
                                <a:pos x="connsiteX21" y="connsiteY21"/>
                              </a:cxn>
                              <a:cxn ang="0">
                                <a:pos x="connsiteX22" y="connsiteY22"/>
                              </a:cxn>
                              <a:cxn ang="0">
                                <a:pos x="connsiteX23" y="connsiteY23"/>
                              </a:cxn>
                              <a:cxn ang="0">
                                <a:pos x="connsiteX24" y="connsiteY24"/>
                              </a:cxn>
                              <a:cxn ang="0">
                                <a:pos x="connsiteX25" y="connsiteY25"/>
                              </a:cxn>
                              <a:cxn ang="0">
                                <a:pos x="connsiteX26" y="connsiteY26"/>
                              </a:cxn>
                              <a:cxn ang="0">
                                <a:pos x="connsiteX27" y="connsiteY27"/>
                              </a:cxn>
                              <a:cxn ang="0">
                                <a:pos x="connsiteX28" y="connsiteY28"/>
                              </a:cxn>
                              <a:cxn ang="0">
                                <a:pos x="connsiteX29" y="connsiteY29"/>
                              </a:cxn>
                              <a:cxn ang="0">
                                <a:pos x="connsiteX30" y="connsiteY30"/>
                              </a:cxn>
                              <a:cxn ang="0">
                                <a:pos x="connsiteX31" y="connsiteY31"/>
                              </a:cxn>
                              <a:cxn ang="0">
                                <a:pos x="connsiteX32" y="connsiteY32"/>
                              </a:cxn>
                              <a:cxn ang="0">
                                <a:pos x="connsiteX33" y="connsiteY33"/>
                              </a:cxn>
                              <a:cxn ang="0">
                                <a:pos x="connsiteX34" y="connsiteY34"/>
                              </a:cxn>
                            </a:cxnLst>
                            <a:rect l="l" t="t" r="r" b="b"/>
                            <a:pathLst>
                              <a:path w="8001000" h="399402">
                                <a:moveTo>
                                  <a:pt x="0" y="361302"/>
                                </a:moveTo>
                                <a:cubicBezTo>
                                  <a:pt x="267758" y="252293"/>
                                  <a:pt x="534458" y="147521"/>
                                  <a:pt x="711200" y="107302"/>
                                </a:cubicBezTo>
                                <a:cubicBezTo>
                                  <a:pt x="887942" y="67083"/>
                                  <a:pt x="948267" y="100936"/>
                                  <a:pt x="1060450" y="119986"/>
                                </a:cubicBezTo>
                                <a:cubicBezTo>
                                  <a:pt x="1172633" y="139036"/>
                                  <a:pt x="1262592" y="179265"/>
                                  <a:pt x="1384300" y="221602"/>
                                </a:cubicBezTo>
                                <a:cubicBezTo>
                                  <a:pt x="1506008" y="263940"/>
                                  <a:pt x="1667933" y="350724"/>
                                  <a:pt x="1790700" y="374011"/>
                                </a:cubicBezTo>
                                <a:cubicBezTo>
                                  <a:pt x="1913467" y="397298"/>
                                  <a:pt x="2029883" y="374024"/>
                                  <a:pt x="2120900" y="361324"/>
                                </a:cubicBezTo>
                                <a:cubicBezTo>
                                  <a:pt x="2211917" y="348624"/>
                                  <a:pt x="2265892" y="323218"/>
                                  <a:pt x="2336800" y="297810"/>
                                </a:cubicBezTo>
                                <a:cubicBezTo>
                                  <a:pt x="2407708" y="272402"/>
                                  <a:pt x="2471208" y="242751"/>
                                  <a:pt x="2546350" y="208878"/>
                                </a:cubicBezTo>
                                <a:cubicBezTo>
                                  <a:pt x="2621492" y="175005"/>
                                  <a:pt x="2696633" y="123148"/>
                                  <a:pt x="2787650" y="94569"/>
                                </a:cubicBezTo>
                                <a:cubicBezTo>
                                  <a:pt x="2878667" y="65990"/>
                                  <a:pt x="3000375" y="43756"/>
                                  <a:pt x="3092450" y="37406"/>
                                </a:cubicBezTo>
                                <a:cubicBezTo>
                                  <a:pt x="3184525" y="31056"/>
                                  <a:pt x="3245908" y="42702"/>
                                  <a:pt x="3340100" y="56468"/>
                                </a:cubicBezTo>
                                <a:cubicBezTo>
                                  <a:pt x="3434292" y="70234"/>
                                  <a:pt x="3563408" y="95652"/>
                                  <a:pt x="3657600" y="120002"/>
                                </a:cubicBezTo>
                                <a:cubicBezTo>
                                  <a:pt x="3751792" y="144352"/>
                                  <a:pt x="3831167" y="178224"/>
                                  <a:pt x="3905250" y="202570"/>
                                </a:cubicBezTo>
                                <a:cubicBezTo>
                                  <a:pt x="3979333" y="226916"/>
                                  <a:pt x="4012142" y="240677"/>
                                  <a:pt x="4102100" y="266077"/>
                                </a:cubicBezTo>
                                <a:cubicBezTo>
                                  <a:pt x="4192058" y="291477"/>
                                  <a:pt x="4349750" y="334861"/>
                                  <a:pt x="4445000" y="354970"/>
                                </a:cubicBezTo>
                                <a:cubicBezTo>
                                  <a:pt x="4540250" y="375079"/>
                                  <a:pt x="4589992" y="383556"/>
                                  <a:pt x="4673600" y="386730"/>
                                </a:cubicBezTo>
                                <a:cubicBezTo>
                                  <a:pt x="4757208" y="389904"/>
                                  <a:pt x="4878917" y="380371"/>
                                  <a:pt x="4946650" y="374016"/>
                                </a:cubicBezTo>
                                <a:cubicBezTo>
                                  <a:pt x="5014383" y="367661"/>
                                  <a:pt x="5023908" y="367654"/>
                                  <a:pt x="5080000" y="348602"/>
                                </a:cubicBezTo>
                                <a:cubicBezTo>
                                  <a:pt x="5136092" y="329550"/>
                                  <a:pt x="5207000" y="295685"/>
                                  <a:pt x="5283200" y="259702"/>
                                </a:cubicBezTo>
                                <a:cubicBezTo>
                                  <a:pt x="5359400" y="223719"/>
                                  <a:pt x="5448300" y="165513"/>
                                  <a:pt x="5537200" y="132702"/>
                                </a:cubicBezTo>
                                <a:cubicBezTo>
                                  <a:pt x="5626100" y="99891"/>
                                  <a:pt x="5722408" y="84005"/>
                                  <a:pt x="5816600" y="62835"/>
                                </a:cubicBezTo>
                                <a:cubicBezTo>
                                  <a:pt x="5910792" y="41665"/>
                                  <a:pt x="6026150" y="15210"/>
                                  <a:pt x="6102350" y="5680"/>
                                </a:cubicBezTo>
                                <a:cubicBezTo>
                                  <a:pt x="6178550" y="-3850"/>
                                  <a:pt x="6213475" y="359"/>
                                  <a:pt x="6273800" y="5653"/>
                                </a:cubicBezTo>
                                <a:cubicBezTo>
                                  <a:pt x="6334125" y="10947"/>
                                  <a:pt x="6407150" y="26852"/>
                                  <a:pt x="6464300" y="37443"/>
                                </a:cubicBezTo>
                                <a:cubicBezTo>
                                  <a:pt x="6521450" y="48034"/>
                                  <a:pt x="6551083" y="55442"/>
                                  <a:pt x="6616700" y="69202"/>
                                </a:cubicBezTo>
                                <a:lnTo>
                                  <a:pt x="6858000" y="120002"/>
                                </a:lnTo>
                                <a:cubicBezTo>
                                  <a:pt x="6923617" y="134819"/>
                                  <a:pt x="6960658" y="145404"/>
                                  <a:pt x="7010400" y="158102"/>
                                </a:cubicBezTo>
                                <a:cubicBezTo>
                                  <a:pt x="7060142" y="170800"/>
                                  <a:pt x="7108825" y="182436"/>
                                  <a:pt x="7156450" y="196193"/>
                                </a:cubicBezTo>
                                <a:cubicBezTo>
                                  <a:pt x="7204075" y="209950"/>
                                  <a:pt x="7256992" y="227941"/>
                                  <a:pt x="7296150" y="240642"/>
                                </a:cubicBezTo>
                                <a:cubicBezTo>
                                  <a:pt x="7335308" y="253343"/>
                                  <a:pt x="7354358" y="260759"/>
                                  <a:pt x="7391400" y="272402"/>
                                </a:cubicBezTo>
                                <a:cubicBezTo>
                                  <a:pt x="7428442" y="284045"/>
                                  <a:pt x="7473950" y="295685"/>
                                  <a:pt x="7518400" y="310502"/>
                                </a:cubicBezTo>
                                <a:cubicBezTo>
                                  <a:pt x="7562850" y="325319"/>
                                  <a:pt x="7611533" y="348603"/>
                                  <a:pt x="7658100" y="361302"/>
                                </a:cubicBezTo>
                                <a:cubicBezTo>
                                  <a:pt x="7704667" y="374001"/>
                                  <a:pt x="7740650" y="380344"/>
                                  <a:pt x="7797800" y="386694"/>
                                </a:cubicBezTo>
                                <a:cubicBezTo>
                                  <a:pt x="7854950" y="393044"/>
                                  <a:pt x="7967133" y="397284"/>
                                  <a:pt x="8001000" y="399402"/>
                                </a:cubicBezTo>
                                <a:lnTo>
                                  <a:pt x="8001000" y="399402"/>
                                </a:lnTo>
                              </a:path>
                            </a:pathLst>
                          </a:custGeom>
                          <a:ln w="76200" cmpd="sng"/>
                          <a:effectLst/>
                        </wps:spPr>
                        <wps:style>
                          <a:lnRef idx="2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1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uppierung 32" o:spid="_x0000_s1026" style="position:absolute;left:0;text-align:left;margin-left:69.1pt;margin-top:79.55pt;width:536.15pt;height:198.35pt;z-index:251659264;mso-position-horizontal-relative:page;mso-position-vertical-relative:page;mso-width-relative:margin;mso-height-relative:margin" coordsize="9144000,2723515" o:gfxdata="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">
                <v:group id="Gruppierung 31" o:spid="_x0000_s1027" style="position:absolute;left:5234305;width:1879600;height:2723515" coordsize="1879600,272351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">
                  <v:shapetype id="_x0000_t202" coordsize="21600,21600" o:spt="202" path="m0,0l0,21600,21600,21600,21600,0xe">
                    <v:stroke joinstyle="miter"/>
                    <v:path gradientshapeok="t" o:connecttype="rect"/>
                  </v:shapetype>
                  <v:shape id="Textfeld 23" o:spid="_x0000_s1028" type="#_x0000_t202" style="position:absolute;left:1549400;width:330200;height:272351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R/q6EwwAA&#10;ANsAAAAPAAAAZHJzL2Rvd25yZXYueG1sRI9BawIxFITvgv8hPMGbJioWuxrFForam1o8PzbP3W03&#10;L9tNXFd/fVMQPA4z8w2zWLW2FA3VvnCsYTRUIIhTZwrONHwdPwYzED4gGywdk4YbeVgtu50FJsZd&#10;eU/NIWQiQtgnqCEPoUqk9GlOFv3QVcTRO7vaYoiyzqSp8RrhtpRjpV6kxYLjQo4VveeU/hwuVsNu&#10;+m0xPatqM1Fvx+b0+on7+6/W/V67noMI1IZn+NHeGg3jCfx/iT9ALv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R/q6EwwAAANsAAAAPAAAAAAAAAAAAAAAAAJcCAABkcnMvZG93&#10;bnJldi54bWxQSwUGAAAAAAQABAD1AAAAhwMAAAAA&#10;" fillcolor="#b6ff85" stroked="f">
                    <v:textbox style="layout-flow:vertical-ideographic">
                      <w:txbxContent>
                        <w:p w14:paraId="3AB4C701" w14:textId="77777777" w:rsidR="00872B89" w:rsidRPr="00872B89" w:rsidRDefault="00872B89" w:rsidP="00872B89">
                          <w:pPr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</w:pPr>
                          <w:r w:rsidRPr="00872B89"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  <w:t>EIA-positive</w:t>
                          </w:r>
                        </w:p>
                      </w:txbxContent>
                    </v:textbox>
                  </v:shape>
                  <v:shape id="Textfeld 24" o:spid="_x0000_s1029" type="#_x0000_t202" style="position:absolute;left:1028700;top:635;width:330200;height:20066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ExNZ7xQAA&#10;ANsAAAAPAAAAZHJzL2Rvd25yZXYueG1sRI9Ba8JAFITvgv9heYXedFNbikRXUUEoRaTGQq/P7HMT&#10;zL4N2W2S+uu7guBxmJlvmPmyt5VoqfGlYwUv4wQEce50yUbB93E7moLwAVlj5ZgU/JGH5WI4mGOq&#10;XccHarNgRISwT1FBEUKdSunzgiz6sauJo3d2jcUQZWOkbrCLcFvJSZK8S4slx4UCa9oUlF+yX6tg&#10;f5p+Hqrr7rze/WRX076aS3f6Uur5qV/NQATqwyN8b39oBZM3uH2JP0Au/gE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ITE1nvFAAAA2wAAAA8AAAAAAAAAAAAAAAAAlwIAAGRycy9k&#10;b3ducmV2LnhtbFBLBQYAAAAABAAEAPUAAACJAwAAAAA=&#10;" fillcolor="#e2e64d" stroked="f">
                    <v:textbox style="layout-flow:vertical-ideographic">
                      <w:txbxContent>
                        <w:p w14:paraId="44434B0D" w14:textId="77777777" w:rsidR="00872B89" w:rsidRPr="00872B89" w:rsidRDefault="00872B89" w:rsidP="00872B89">
                          <w:pPr>
                            <w:jc w:val="both"/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</w:pPr>
                          <w:r w:rsidRPr="00872B89"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  <w:t>SRA / HIPA-positive</w:t>
                          </w:r>
                        </w:p>
                      </w:txbxContent>
                    </v:textbox>
                  </v:shape>
                  <v:shape id="Textfeld 25" o:spid="_x0000_s1030" type="#_x0000_t202" style="position:absolute;left:520700;top:635;width:330200;height:13716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2NnkBxAAA&#10;ANsAAAAPAAAAZHJzL2Rvd25yZXYueG1sRI9BawIxFITvBf9DeEJvmtWqlK1RRBCtBUHrweNz87q7&#10;uHlZk7hu/30jCD0OM/MNM523phINOV9aVjDoJyCIM6tLzhUcv1e9dxA+IGusLJOCX/Iwn3Vepphq&#10;e+c9NYeQiwhhn6KCIoQ6ldJnBRn0fVsTR+/HOoMhSpdL7fAe4aaSwySZSIMlx4UCa1oWlF0ON6PA&#10;7FiHz9HpSm/n88h9rbeDptkq9dptFx8gArXhP/xsb7SC4RgeX+IPkLM/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djZ5AcQAAADbAAAADwAAAAAAAAAAAAAAAACXAgAAZHJzL2Rv&#10;d25yZXYueG1sUEsFBgAAAAAEAAQA9QAAAIgDAAAAAA==&#10;" fillcolor="#e7af5e" stroked="f">
                    <v:textbox style="layout-flow:vertical-ideographic">
                      <w:txbxContent>
                        <w:p w14:paraId="64A31BD2" w14:textId="77777777" w:rsidR="00872B89" w:rsidRPr="00872B89" w:rsidRDefault="00872B89" w:rsidP="00872B89">
                          <w:pPr>
                            <w:jc w:val="both"/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</w:pPr>
                          <w:r w:rsidRPr="00872B89"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  <w:t>Thrombocytopenia</w:t>
                          </w:r>
                        </w:p>
                      </w:txbxContent>
                    </v:textbox>
                  </v:shape>
                  <v:shape id="Textfeld 26" o:spid="_x0000_s1031" type="#_x0000_t202" style="position:absolute;top:635;width:330200;height:6604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cWOdxvwAA&#10;ANsAAAAPAAAAZHJzL2Rvd25yZXYueG1sRI/LCsIwEEX3gv8QRnAjmupCpBpFBUEQF7Z+wNBMH9hM&#10;ShO1+vVGEFxe7uNwV5vO1OJBrassK5hOIhDEmdUVFwqu6WG8AOE8ssbaMil4kYPNut9bYaztky/0&#10;SHwhwgi7GBWU3jexlC4ryaCb2IY4eLltDfog20LqFp9h3NRyFkVzabDiQCixoX1J2S25m8A9JfUo&#10;b3ZJdt5H+fWWvu94SZUaDrrtEoSnzv/Dv/ZRK5jN4fsl/AC5/g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JxY53G/AAAA2wAAAA8AAAAAAAAAAAAAAAAAlwIAAGRycy9kb3ducmV2&#10;LnhtbFBLBQYAAAAABAAEAPUAAACDAwAAAAA=&#10;" fillcolor="#ff6a72" stroked="f">
                    <v:textbox style="layout-flow:vertical-ideographic">
                      <w:txbxContent>
                        <w:p w14:paraId="606F28EB" w14:textId="77777777" w:rsidR="00872B89" w:rsidRPr="00872B89" w:rsidRDefault="00872B89" w:rsidP="00872B89">
                          <w:pPr>
                            <w:jc w:val="both"/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</w:pPr>
                          <w:r w:rsidRPr="00872B89"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  <w:t>HITTS</w:t>
                          </w:r>
                        </w:p>
                      </w:txbxContent>
                    </v:textbox>
                  </v:shape>
                </v:group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Diagramm 27" o:spid="_x0000_s1032" type="#_x0000_t75" style="position:absolute;left:-40932;top:39545;width:5239274;height:2965865;visibility:visib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">
                  <v:imagedata r:id="rId15" o:title=""/>
                  <o:lock v:ext="edit" aspectratio="f"/>
                </v:shape>
                <v:shape id="Freihandform 29" o:spid="_x0000_s1033" style="position:absolute;left:22860;top:1357630;width:9121140;height:63500;flip:y;visibility:visible;mso-wrap-style:square;v-text-anchor:middle" coordsize="8001000,399402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F9HkSxQAA&#10;ANsAAAAPAAAAZHJzL2Rvd25yZXYueG1sRI9BawIxFITvQv9DeAVvbrYetF2N0gqiYEG0rdDbY/O6&#10;u3TzsiRRo7++EQoeh5n5hpnOo2nFiZxvLCt4ynIQxKXVDVcKPj+Wg2cQPiBrbC2Tggt5mM8eelMs&#10;tD3zjk77UIkEYV+ggjqErpDSlzUZ9JntiJP3Y53BkKSrpHZ4TnDTymGej6TBhtNCjR0taip/90ej&#10;YMvr7/Hq7bqJsfnKu/ZQusvoXan+Y3ydgAgUwz38315rBcMXuH1JP0DO/g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EX0eRLFAAAA2wAAAA8AAAAAAAAAAAAAAAAAlwIAAGRycy9k&#10;b3ducmV2LnhtbFBLBQYAAAAABAAEAPUAAACJAwAAAAA=&#10;" path="m0,361302c267758,252293,534458,147521,711200,107302,887942,67083,948267,100936,1060450,119986,1172633,139036,1262592,179265,1384300,221602,1506008,263940,1667933,350724,1790700,374011,1913467,397298,2029883,374024,2120900,361324,2211917,348624,2265892,323218,2336800,297810,2407708,272402,2471208,242751,2546350,208878,2621492,175005,2696633,123148,2787650,94569,2878667,65990,3000375,43756,3092450,37406,3184525,31056,3245908,42702,3340100,56468,3434292,70234,3563408,95652,3657600,120002,3751792,144352,3831167,178224,3905250,202570,3979333,226916,4012142,240677,4102100,266077,4192058,291477,4349750,334861,4445000,354970,4540250,375079,4589992,383556,4673600,386730,4757208,389904,4878917,380371,4946650,374016,5014383,367661,5023908,367654,5080000,348602,5136092,329550,5207000,295685,5283200,259702,5359400,223719,5448300,165513,5537200,132702,5626100,99891,5722408,84005,5816600,62835,5910792,41665,6026150,15210,6102350,5680,6178550,-3850,6213475,359,6273800,5653,6334125,10947,6407150,26852,6464300,37443,6521450,48034,6551083,55442,6616700,69202l6858000,120002c6923617,134819,6960658,145404,7010400,158102,7060142,170800,7108825,182436,7156450,196193,7204075,209950,7256992,227941,7296150,240642,7335308,253343,7354358,260759,7391400,272402,7428442,284045,7473950,295685,7518400,310502,7562850,325319,7611533,348603,7658100,361302,7704667,374001,7740650,380344,7797800,386694,7854950,393044,7967133,397284,8001000,399402l8001000,399402e" filled="f" strokecolor="#4f81bd [3204]" strokeweight="6pt">
                  <v:path arrowok="t" o:connecttype="custom" o:connectlocs="0,57443;810768,17060;1208913,19076;1578102,35232;2041398,59463;2417826,57446;2663952,47348;2902839,33209;3177921,15035;3525393,5947;3807714,8978;4169664,19079;4451985,32206;4676394,42303;5067300,56436;5327904,61485;5639181,59464;5791200,55423;6022848,41289;6312408,21098;6630924,9990;6956679,903;7152132,899;7369302,5953;7543038,11002;7818120,19079;7991856,25136;8158353,31192;8317611,38259;8426196,43309;8570976,49366;8730234,57443;8889492,61480;9121140,63500;9121140,63500" o:connectangles="0,0,0,0,0,0,0,0,0,0,0,0,0,0,0,0,0,0,0,0,0,0,0,0,0,0,0,0,0,0,0,0,0,0,0"/>
                </v:shape>
                <w10:wrap type="through" anchorx="page" anchory="page"/>
              </v:group>
            </w:pict>
          </mc:Fallback>
        </mc:AlternateContent>
      </w:r>
    </w:p>
    <w:p w14:paraId="65EACBC4" w14:textId="642B2488" w:rsidR="00872B89" w:rsidRPr="00A93284" w:rsidRDefault="00872B89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</w:p>
    <w:p w14:paraId="6F73AED6" w14:textId="77777777" w:rsidR="00872B89" w:rsidRPr="00A93284" w:rsidRDefault="00872B89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</w:p>
    <w:p w14:paraId="44073E48" w14:textId="77777777" w:rsidR="00872B89" w:rsidRPr="00A93284" w:rsidRDefault="00872B89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</w:p>
    <w:p w14:paraId="64ED2832" w14:textId="77777777" w:rsidR="00872B89" w:rsidRPr="00A93284" w:rsidRDefault="00872B89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</w:p>
    <w:p w14:paraId="792BF069" w14:textId="77777777" w:rsidR="00872B89" w:rsidRPr="00A93284" w:rsidRDefault="00872B89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</w:p>
    <w:p w14:paraId="25B2DBB7" w14:textId="77777777" w:rsidR="00872B89" w:rsidRPr="00A93284" w:rsidRDefault="00872B89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</w:p>
    <w:p w14:paraId="59A3C0CA" w14:textId="77777777" w:rsidR="00872B89" w:rsidRPr="00A93284" w:rsidRDefault="00872B89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</w:p>
    <w:p w14:paraId="7A27DFE5" w14:textId="77777777" w:rsidR="00872B89" w:rsidRPr="00A93284" w:rsidRDefault="00872B89" w:rsidP="00950696">
      <w:pPr>
        <w:spacing w:line="360" w:lineRule="auto"/>
        <w:jc w:val="both"/>
        <w:rPr>
          <w:rFonts w:ascii="Book Antiqua" w:eastAsia="宋体" w:hAnsi="Book Antiqua" w:cs="Arial"/>
          <w:b/>
          <w:lang w:val="en-US" w:eastAsia="zh-CN"/>
        </w:rPr>
      </w:pPr>
    </w:p>
    <w:p w14:paraId="317A829E" w14:textId="59327657" w:rsidR="00A93284" w:rsidRPr="00A93284" w:rsidRDefault="00285640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hAnsi="Book Antiqua" w:cs="Arial"/>
          <w:b/>
          <w:lang w:val="en-US"/>
        </w:rPr>
        <w:t xml:space="preserve">Figure 1 </w:t>
      </w:r>
      <w:proofErr w:type="gramStart"/>
      <w:r w:rsidRPr="00A93284">
        <w:rPr>
          <w:rFonts w:ascii="Book Antiqua" w:hAnsi="Book Antiqua" w:cs="Arial"/>
          <w:b/>
          <w:lang w:val="en-US"/>
        </w:rPr>
        <w:t>The</w:t>
      </w:r>
      <w:proofErr w:type="gramEnd"/>
      <w:r w:rsidRPr="00A93284">
        <w:rPr>
          <w:rFonts w:ascii="Book Antiqua" w:hAnsi="Book Antiqua" w:cs="Arial"/>
          <w:b/>
          <w:lang w:val="en-US"/>
        </w:rPr>
        <w:t xml:space="preserve"> frequency of antibody seroconversion, activating </w:t>
      </w:r>
      <w:r w:rsidR="00872B89" w:rsidRPr="00A93284">
        <w:rPr>
          <w:rFonts w:ascii="Book Antiqua" w:hAnsi="Book Antiqua" w:cs="Arial"/>
          <w:b/>
          <w:lang w:val="en-US"/>
        </w:rPr>
        <w:t>heparin-induced thrombocytopenia</w:t>
      </w:r>
      <w:r w:rsidRPr="00A93284">
        <w:rPr>
          <w:rFonts w:ascii="Book Antiqua" w:hAnsi="Book Antiqua" w:cs="Arial"/>
          <w:b/>
          <w:lang w:val="en-US"/>
        </w:rPr>
        <w:t xml:space="preserve"> antibodies (</w:t>
      </w:r>
      <w:r w:rsidR="00DD5540" w:rsidRPr="00A93284">
        <w:rPr>
          <w:rFonts w:ascii="Book Antiqua" w:hAnsi="Book Antiqua" w:cs="Arial"/>
          <w:b/>
          <w:lang w:val="en-US"/>
        </w:rPr>
        <w:t>serotonin release a</w:t>
      </w:r>
      <w:r w:rsidR="00010A64" w:rsidRPr="00A93284">
        <w:rPr>
          <w:rFonts w:ascii="Book Antiqua" w:hAnsi="Book Antiqua" w:cs="Arial"/>
          <w:b/>
          <w:lang w:val="en-US"/>
        </w:rPr>
        <w:t>ssay</w:t>
      </w:r>
      <w:r w:rsidR="00DD5540">
        <w:rPr>
          <w:rFonts w:ascii="Book Antiqua" w:hAnsi="Book Antiqua" w:cs="Arial"/>
          <w:b/>
          <w:lang w:val="en-US"/>
        </w:rPr>
        <w:t>/</w:t>
      </w:r>
      <w:r w:rsidR="00DD5540" w:rsidRPr="00A93284">
        <w:rPr>
          <w:rFonts w:ascii="Book Antiqua" w:hAnsi="Book Antiqua" w:cs="Arial"/>
          <w:b/>
          <w:lang w:val="en-US"/>
        </w:rPr>
        <w:t>heparin induced platelet activation a</w:t>
      </w:r>
      <w:r w:rsidR="00010A64" w:rsidRPr="00A93284">
        <w:rPr>
          <w:rFonts w:ascii="Book Antiqua" w:hAnsi="Book Antiqua" w:cs="Arial"/>
          <w:b/>
          <w:lang w:val="en-US"/>
        </w:rPr>
        <w:t>ssay</w:t>
      </w:r>
      <w:r w:rsidRPr="00A93284">
        <w:rPr>
          <w:rFonts w:ascii="Book Antiqua" w:hAnsi="Book Antiqua" w:cs="Arial"/>
          <w:b/>
          <w:lang w:val="en-US"/>
        </w:rPr>
        <w:t xml:space="preserve">), thrombocytopenia, and clinically manifest </w:t>
      </w:r>
      <w:r w:rsidR="000A17EB" w:rsidRPr="00A93284">
        <w:rPr>
          <w:rFonts w:ascii="Book Antiqua" w:hAnsi="Book Antiqua" w:cs="Arial"/>
          <w:b/>
          <w:lang w:val="en-US"/>
        </w:rPr>
        <w:t>heparin-induced thrombocytopenia thrombotic syndrome</w:t>
      </w:r>
      <w:r w:rsidRPr="00A93284">
        <w:rPr>
          <w:rFonts w:ascii="Book Antiqua" w:hAnsi="Book Antiqua" w:cs="Arial"/>
          <w:b/>
          <w:lang w:val="en-US"/>
        </w:rPr>
        <w:t xml:space="preserve"> are illustrated as an </w:t>
      </w:r>
      <w:r w:rsidRPr="00A93284">
        <w:rPr>
          <w:rFonts w:ascii="Book Antiqua" w:eastAsia="宋体" w:hAnsi="Book Antiqua" w:cs="Arial"/>
          <w:b/>
          <w:lang w:val="en-US" w:eastAsia="zh-CN"/>
        </w:rPr>
        <w:t>“</w:t>
      </w:r>
      <w:r w:rsidRPr="00A93284">
        <w:rPr>
          <w:rFonts w:ascii="Book Antiqua" w:hAnsi="Book Antiqua" w:cs="Arial"/>
          <w:b/>
          <w:lang w:val="en-US"/>
        </w:rPr>
        <w:t>iceberg</w:t>
      </w:r>
      <w:r w:rsidRPr="00A93284">
        <w:rPr>
          <w:rFonts w:ascii="Book Antiqua" w:eastAsia="宋体" w:hAnsi="Book Antiqua" w:cs="Arial"/>
          <w:b/>
          <w:lang w:val="en-US" w:eastAsia="zh-CN"/>
        </w:rPr>
        <w:t>”</w:t>
      </w:r>
      <w:r w:rsidRPr="00A93284">
        <w:rPr>
          <w:rFonts w:ascii="Book Antiqua" w:hAnsi="Book Antiqua" w:cs="Arial"/>
          <w:b/>
        </w:rPr>
        <w:fldChar w:fldCharType="begin">
          <w:fldData xml:space="preserve">PEVuZE5vdGU+PENpdGU+PEF1dGhvcj5XYXJrZW50aW48L0F1dGhvcj48WWVhcj4yMDA2PC9ZZWFy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</w:fldData>
        </w:fldChar>
      </w:r>
      <w:r w:rsidRPr="00A93284">
        <w:rPr>
          <w:rFonts w:ascii="Book Antiqua" w:hAnsi="Book Antiqua" w:cs="Arial"/>
          <w:b/>
        </w:rPr>
        <w:instrText xml:space="preserve"> ADDIN EN.CITE </w:instrText>
      </w:r>
      <w:r w:rsidRPr="00A93284">
        <w:rPr>
          <w:rFonts w:ascii="Book Antiqua" w:hAnsi="Book Antiqua" w:cs="Arial"/>
          <w:b/>
        </w:rPr>
        <w:fldChar w:fldCharType="begin">
          <w:fldData xml:space="preserve">PEVuZE5vdGU+PENpdGU+PEF1dGhvcj5XYXJrZW50aW48L0F1dGhvcj48WWVhcj4yMDA2PC9ZZWFy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</w:fldData>
        </w:fldChar>
      </w:r>
      <w:r w:rsidRPr="00A93284">
        <w:rPr>
          <w:rFonts w:ascii="Book Antiqua" w:hAnsi="Book Antiqua" w:cs="Arial"/>
          <w:b/>
        </w:rPr>
        <w:instrText xml:space="preserve"> ADDIN EN.CITE.DATA </w:instrText>
      </w:r>
      <w:r w:rsidRPr="00A93284">
        <w:rPr>
          <w:rFonts w:ascii="Book Antiqua" w:hAnsi="Book Antiqua" w:cs="Arial"/>
          <w:b/>
        </w:rPr>
      </w:r>
      <w:r w:rsidRPr="00A93284">
        <w:rPr>
          <w:rFonts w:ascii="Book Antiqua" w:hAnsi="Book Antiqua" w:cs="Arial"/>
          <w:b/>
        </w:rPr>
        <w:fldChar w:fldCharType="end"/>
      </w:r>
      <w:r w:rsidRPr="00A93284">
        <w:rPr>
          <w:rFonts w:ascii="Book Antiqua" w:hAnsi="Book Antiqua" w:cs="Arial"/>
          <w:b/>
        </w:rPr>
      </w:r>
      <w:r w:rsidRPr="00A93284">
        <w:rPr>
          <w:rFonts w:ascii="Book Antiqua" w:hAnsi="Book Antiqua" w:cs="Arial"/>
          <w:b/>
        </w:rPr>
        <w:fldChar w:fldCharType="separate"/>
      </w:r>
      <w:r w:rsidRPr="00A93284">
        <w:rPr>
          <w:rFonts w:ascii="Book Antiqua" w:hAnsi="Book Antiqua" w:cs="Arial"/>
          <w:b/>
          <w:noProof/>
          <w:vertAlign w:val="superscript"/>
        </w:rPr>
        <w:t>[4,9,10]</w:t>
      </w:r>
      <w:r w:rsidRPr="00A93284">
        <w:rPr>
          <w:rFonts w:ascii="Book Antiqua" w:hAnsi="Book Antiqua" w:cs="Arial"/>
          <w:b/>
        </w:rPr>
        <w:fldChar w:fldCharType="end"/>
      </w:r>
      <w:r w:rsidRPr="00A93284">
        <w:rPr>
          <w:rFonts w:ascii="Book Antiqua" w:hAnsi="Book Antiqua" w:cs="Arial"/>
          <w:b/>
          <w:lang w:val="en-US"/>
        </w:rPr>
        <w:t xml:space="preserve">. </w:t>
      </w:r>
      <w:r w:rsidRPr="00A93284">
        <w:rPr>
          <w:rFonts w:ascii="Book Antiqua" w:hAnsi="Book Antiqua" w:cs="Arial"/>
          <w:lang w:val="en-US"/>
        </w:rPr>
        <w:t>The waterline indicates the threshold between positive laboratory findings and clinical appearance of HIT.</w:t>
      </w:r>
      <w:r w:rsidR="00872B89" w:rsidRPr="00A93284">
        <w:rPr>
          <w:rFonts w:ascii="Book Antiqua" w:hAnsi="Book Antiqua" w:cs="Arial"/>
          <w:lang w:val="en-US"/>
        </w:rPr>
        <w:t xml:space="preserve"> HIT</w:t>
      </w:r>
      <w:r w:rsidR="00872B89" w:rsidRPr="00A93284">
        <w:rPr>
          <w:rFonts w:ascii="Book Antiqua" w:eastAsia="宋体" w:hAnsi="Book Antiqua" w:cs="Arial" w:hint="eastAsia"/>
          <w:lang w:val="en-US" w:eastAsia="zh-CN"/>
        </w:rPr>
        <w:t xml:space="preserve">: </w:t>
      </w:r>
      <w:r w:rsidR="00872B89" w:rsidRPr="00A93284">
        <w:rPr>
          <w:rFonts w:ascii="Book Antiqua" w:hAnsi="Book Antiqua" w:cs="Arial"/>
          <w:lang w:val="en-US"/>
        </w:rPr>
        <w:t>Heparin-induced thrombocytopenia</w:t>
      </w:r>
      <w:r w:rsidR="00C30E56" w:rsidRPr="00A93284">
        <w:rPr>
          <w:rFonts w:ascii="Book Antiqua" w:eastAsia="宋体" w:hAnsi="Book Antiqua" w:cs="Arial" w:hint="eastAsia"/>
          <w:lang w:val="en-US" w:eastAsia="zh-CN"/>
        </w:rPr>
        <w:t>.</w:t>
      </w:r>
    </w:p>
    <w:p w14:paraId="4B612233" w14:textId="77777777" w:rsidR="00A93284" w:rsidRPr="00A93284" w:rsidRDefault="00A93284" w:rsidP="00950696">
      <w:pPr>
        <w:spacing w:line="360" w:lineRule="auto"/>
        <w:rPr>
          <w:rFonts w:ascii="Book Antiqua" w:eastAsia="宋体" w:hAnsi="Book Antiqua" w:cs="Arial"/>
          <w:lang w:val="en-US" w:eastAsia="zh-CN"/>
        </w:rPr>
      </w:pPr>
      <w:r w:rsidRPr="00A93284">
        <w:rPr>
          <w:rFonts w:ascii="Book Antiqua" w:eastAsia="宋体" w:hAnsi="Book Antiqua" w:cs="Arial"/>
          <w:lang w:val="en-US" w:eastAsia="zh-CN"/>
        </w:rPr>
        <w:br w:type="page"/>
      </w:r>
    </w:p>
    <w:p w14:paraId="7A7AD360" w14:textId="2482299E" w:rsidR="00285640" w:rsidRPr="00A93284" w:rsidRDefault="00A93284" w:rsidP="00950696">
      <w:pPr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  <w:r w:rsidRPr="00A93284">
        <w:rPr>
          <w:noProof/>
          <w:lang w:val="en-US" w:eastAsia="en-US"/>
        </w:rPr>
        <w:lastRenderedPageBreak/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30835755" wp14:editId="671C4A2D">
                <wp:simplePos x="0" y="0"/>
                <wp:positionH relativeFrom="page">
                  <wp:posOffset>176530</wp:posOffset>
                </wp:positionH>
                <wp:positionV relativeFrom="page">
                  <wp:posOffset>911860</wp:posOffset>
                </wp:positionV>
                <wp:extent cx="9121140" cy="2723515"/>
                <wp:effectExtent l="0" t="50800" r="22860" b="70485"/>
                <wp:wrapThrough wrapText="bothSides">
                  <wp:wrapPolygon edited="0">
                    <wp:start x="11850" y="-403"/>
                    <wp:lineTo x="5233" y="0"/>
                    <wp:lineTo x="4571" y="201"/>
                    <wp:lineTo x="4571" y="3223"/>
                    <wp:lineTo x="3188" y="9468"/>
                    <wp:lineTo x="0" y="9669"/>
                    <wp:lineTo x="0" y="10677"/>
                    <wp:lineTo x="2466" y="12893"/>
                    <wp:lineTo x="662" y="21152"/>
                    <wp:lineTo x="722" y="21958"/>
                    <wp:lineTo x="16541" y="21958"/>
                    <wp:lineTo x="16541" y="12893"/>
                    <wp:lineTo x="21594" y="10677"/>
                    <wp:lineTo x="21594" y="9669"/>
                    <wp:lineTo x="16541" y="9669"/>
                    <wp:lineTo x="16541" y="-403"/>
                    <wp:lineTo x="11850" y="-403"/>
                  </wp:wrapPolygon>
                </wp:wrapThrough>
                <wp:docPr id="1" name="Gruppierung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121140" cy="2723515"/>
                          <a:chOff x="0" y="0"/>
                          <a:chExt cx="9121140" cy="2723515"/>
                        </a:xfrm>
                      </wpg:grpSpPr>
                      <wpg:graphicFrame>
                        <wpg:cNvPr id="2" name="Diagramm 2"/>
                        <wpg:cNvFrPr/>
                        <wpg:xfrm>
                          <a:off x="344170" y="31115"/>
                          <a:ext cx="3860800" cy="2667000"/>
                        </wpg:xfrm>
                        <a:graphic>
                          <a:graphicData uri="http://schemas.openxmlformats.org/drawingml/2006/diagram">
                            <dgm:relIds xmlns:dgm="http://schemas.openxmlformats.org/drawingml/2006/diagram" xmlns:r="http://schemas.openxmlformats.org/officeDocument/2006/relationships" r:dm="rId16" r:lo="rId17" r:qs="rId18" r:cs="rId19"/>
                          </a:graphicData>
                        </a:graphic>
                      </wpg:graphicFrame>
                      <wpg:grpSp>
                        <wpg:cNvPr id="3" name="Gruppierung 3"/>
                        <wpg:cNvGrpSpPr/>
                        <wpg:grpSpPr>
                          <a:xfrm>
                            <a:off x="5071745" y="0"/>
                            <a:ext cx="1879600" cy="2723515"/>
                            <a:chOff x="0" y="0"/>
                            <a:chExt cx="1879600" cy="2723515"/>
                          </a:xfrm>
                        </wpg:grpSpPr>
                        <wps:wsp>
                          <wps:cNvPr id="4" name="Textfeld 4"/>
                          <wps:cNvSpPr txBox="1"/>
                          <wps:spPr>
                            <a:xfrm>
                              <a:off x="1549400" y="0"/>
                              <a:ext cx="330200" cy="2723515"/>
                            </a:xfrm>
                            <a:prstGeom prst="rect">
                              <a:avLst/>
                            </a:prstGeom>
                            <a:solidFill>
                              <a:srgbClr val="B6FF85"/>
                            </a:solidFill>
                            <a:ln>
                              <a:noFill/>
                            </a:ln>
                            <a:effectLst/>
                            <a:scene3d>
                              <a:camera prst="orthographicFront"/>
                              <a:lightRig rig="threePt" dir="t"/>
                            </a:scene3d>
                            <a:sp3d>
                              <a:bevelT w="165100" prst="coolSlant"/>
                            </a:sp3d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6B8B3429" w14:textId="77777777" w:rsidR="00A93284" w:rsidRPr="00AF290E" w:rsidRDefault="00A93284" w:rsidP="00A93284">
                                <w:pPr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</w:pPr>
                                <w:r w:rsidRPr="00AF290E"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  <w:t>EIA-positive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eaVert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" name="Textfeld 5"/>
                          <wps:cNvSpPr txBox="1"/>
                          <wps:spPr>
                            <a:xfrm>
                              <a:off x="1028700" y="635"/>
                              <a:ext cx="330200" cy="2006600"/>
                            </a:xfrm>
                            <a:prstGeom prst="rect">
                              <a:avLst/>
                            </a:prstGeom>
                            <a:solidFill>
                              <a:srgbClr val="E2E64D"/>
                            </a:solidFill>
                            <a:ln>
                              <a:noFill/>
                            </a:ln>
                            <a:effectLst/>
                            <a:scene3d>
                              <a:camera prst="orthographicFront"/>
                              <a:lightRig rig="threePt" dir="t"/>
                            </a:scene3d>
                            <a:sp3d>
                              <a:bevelT w="165100" prst="coolSlant"/>
                            </a:sp3d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49C59ABE" w14:textId="77777777" w:rsidR="00A93284" w:rsidRPr="00AF290E" w:rsidRDefault="00A93284" w:rsidP="00A93284">
                                <w:pPr>
                                  <w:jc w:val="both"/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</w:pPr>
                                <w:r w:rsidRPr="00AF290E"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  <w:t>SRA / HIPA-positive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eaVert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" name="Textfeld 6"/>
                          <wps:cNvSpPr txBox="1"/>
                          <wps:spPr>
                            <a:xfrm>
                              <a:off x="520700" y="635"/>
                              <a:ext cx="330200" cy="1371600"/>
                            </a:xfrm>
                            <a:prstGeom prst="rect">
                              <a:avLst/>
                            </a:prstGeom>
                            <a:solidFill>
                              <a:srgbClr val="E7AF5E"/>
                            </a:solidFill>
                            <a:ln>
                              <a:noFill/>
                            </a:ln>
                            <a:effectLst/>
                            <a:scene3d>
                              <a:camera prst="orthographicFront"/>
                              <a:lightRig rig="threePt" dir="t"/>
                            </a:scene3d>
                            <a:sp3d>
                              <a:bevelT w="165100" prst="coolSlant"/>
                            </a:sp3d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1A77346" w14:textId="77777777" w:rsidR="00A93284" w:rsidRPr="00AF290E" w:rsidRDefault="00A93284" w:rsidP="00A93284">
                                <w:pPr>
                                  <w:jc w:val="both"/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</w:pPr>
                                <w:r w:rsidRPr="00AF290E"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  <w:t>Thrombocytopenia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eaVert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" name="Textfeld 7"/>
                          <wps:cNvSpPr txBox="1"/>
                          <wps:spPr>
                            <a:xfrm>
                              <a:off x="0" y="635"/>
                              <a:ext cx="330200" cy="660400"/>
                            </a:xfrm>
                            <a:prstGeom prst="rect">
                              <a:avLst/>
                            </a:prstGeom>
                            <a:solidFill>
                              <a:srgbClr val="FF6A72"/>
                            </a:solidFill>
                            <a:ln>
                              <a:noFill/>
                            </a:ln>
                            <a:effectLst/>
                            <a:scene3d>
                              <a:camera prst="orthographicFront"/>
                              <a:lightRig rig="threePt" dir="t"/>
                            </a:scene3d>
                            <a:sp3d>
                              <a:bevelT w="165100" prst="coolSlant"/>
                            </a:sp3d>
                            <a:extLst>
                              <a:ext uri="{C572A759-6A51-4108-AA02-DFA0A04FC94B}">
                                <ma14:wrappingTextBoxFlag xmlns:ma14="http://schemas.microsoft.com/office/mac/drawingml/2011/main"/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39CA612" w14:textId="77777777" w:rsidR="00A93284" w:rsidRPr="00AF290E" w:rsidRDefault="00A93284" w:rsidP="00A93284">
                                <w:pPr>
                                  <w:jc w:val="both"/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</w:pPr>
                                <w:r w:rsidRPr="00AF290E">
                                  <w:rPr>
                                    <w:rFonts w:ascii="Arial" w:hAnsi="Arial" w:cs="Arial"/>
                                    <w:sz w:val="15"/>
                                    <w:szCs w:val="15"/>
                                  </w:rPr>
                                  <w:t>HITT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eaVert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8" name="Freihandform 8"/>
                        <wps:cNvSpPr/>
                        <wps:spPr>
                          <a:xfrm flipV="1">
                            <a:off x="0" y="1332230"/>
                            <a:ext cx="9121140" cy="63500"/>
                          </a:xfrm>
                          <a:custGeom>
                            <a:avLst/>
                            <a:gdLst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54100 w 8001000"/>
                              <a:gd name="connsiteY2" fmla="*/ 105363 h 362185"/>
                              <a:gd name="connsiteX3" fmla="*/ 1384300 w 8001000"/>
                              <a:gd name="connsiteY3" fmla="*/ 181563 h 362185"/>
                              <a:gd name="connsiteX4" fmla="*/ 1828800 w 8001000"/>
                              <a:gd name="connsiteY4" fmla="*/ 321263 h 362185"/>
                              <a:gd name="connsiteX5" fmla="*/ 2057400 w 8001000"/>
                              <a:gd name="connsiteY5" fmla="*/ 283163 h 362185"/>
                              <a:gd name="connsiteX6" fmla="*/ 2273300 w 8001000"/>
                              <a:gd name="connsiteY6" fmla="*/ 245063 h 362185"/>
                              <a:gd name="connsiteX7" fmla="*/ 2527300 w 8001000"/>
                              <a:gd name="connsiteY7" fmla="*/ 206963 h 362185"/>
                              <a:gd name="connsiteX8" fmla="*/ 2743200 w 8001000"/>
                              <a:gd name="connsiteY8" fmla="*/ 105363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60450 w 8001000"/>
                              <a:gd name="connsiteY2" fmla="*/ 79947 h 362185"/>
                              <a:gd name="connsiteX3" fmla="*/ 1384300 w 8001000"/>
                              <a:gd name="connsiteY3" fmla="*/ 181563 h 362185"/>
                              <a:gd name="connsiteX4" fmla="*/ 1828800 w 8001000"/>
                              <a:gd name="connsiteY4" fmla="*/ 321263 h 362185"/>
                              <a:gd name="connsiteX5" fmla="*/ 2057400 w 8001000"/>
                              <a:gd name="connsiteY5" fmla="*/ 283163 h 362185"/>
                              <a:gd name="connsiteX6" fmla="*/ 2273300 w 8001000"/>
                              <a:gd name="connsiteY6" fmla="*/ 245063 h 362185"/>
                              <a:gd name="connsiteX7" fmla="*/ 2527300 w 8001000"/>
                              <a:gd name="connsiteY7" fmla="*/ 206963 h 362185"/>
                              <a:gd name="connsiteX8" fmla="*/ 2743200 w 8001000"/>
                              <a:gd name="connsiteY8" fmla="*/ 105363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60450 w 8001000"/>
                              <a:gd name="connsiteY2" fmla="*/ 79947 h 362185"/>
                              <a:gd name="connsiteX3" fmla="*/ 1384300 w 8001000"/>
                              <a:gd name="connsiteY3" fmla="*/ 181563 h 362185"/>
                              <a:gd name="connsiteX4" fmla="*/ 1790700 w 8001000"/>
                              <a:gd name="connsiteY4" fmla="*/ 333972 h 362185"/>
                              <a:gd name="connsiteX5" fmla="*/ 2057400 w 8001000"/>
                              <a:gd name="connsiteY5" fmla="*/ 283163 h 362185"/>
                              <a:gd name="connsiteX6" fmla="*/ 2273300 w 8001000"/>
                              <a:gd name="connsiteY6" fmla="*/ 245063 h 362185"/>
                              <a:gd name="connsiteX7" fmla="*/ 2527300 w 8001000"/>
                              <a:gd name="connsiteY7" fmla="*/ 206963 h 362185"/>
                              <a:gd name="connsiteX8" fmla="*/ 2743200 w 8001000"/>
                              <a:gd name="connsiteY8" fmla="*/ 105363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60450 w 8001000"/>
                              <a:gd name="connsiteY2" fmla="*/ 79947 h 362185"/>
                              <a:gd name="connsiteX3" fmla="*/ 1384300 w 8001000"/>
                              <a:gd name="connsiteY3" fmla="*/ 181563 h 362185"/>
                              <a:gd name="connsiteX4" fmla="*/ 1790700 w 8001000"/>
                              <a:gd name="connsiteY4" fmla="*/ 333972 h 362185"/>
                              <a:gd name="connsiteX5" fmla="*/ 2095500 w 8001000"/>
                              <a:gd name="connsiteY5" fmla="*/ 302225 h 362185"/>
                              <a:gd name="connsiteX6" fmla="*/ 2273300 w 8001000"/>
                              <a:gd name="connsiteY6" fmla="*/ 245063 h 362185"/>
                              <a:gd name="connsiteX7" fmla="*/ 2527300 w 8001000"/>
                              <a:gd name="connsiteY7" fmla="*/ 206963 h 362185"/>
                              <a:gd name="connsiteX8" fmla="*/ 2743200 w 8001000"/>
                              <a:gd name="connsiteY8" fmla="*/ 105363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60450 w 8001000"/>
                              <a:gd name="connsiteY2" fmla="*/ 79947 h 362185"/>
                              <a:gd name="connsiteX3" fmla="*/ 1384300 w 8001000"/>
                              <a:gd name="connsiteY3" fmla="*/ 181563 h 362185"/>
                              <a:gd name="connsiteX4" fmla="*/ 1790700 w 8001000"/>
                              <a:gd name="connsiteY4" fmla="*/ 333972 h 362185"/>
                              <a:gd name="connsiteX5" fmla="*/ 2095500 w 8001000"/>
                              <a:gd name="connsiteY5" fmla="*/ 302225 h 362185"/>
                              <a:gd name="connsiteX6" fmla="*/ 2336800 w 8001000"/>
                              <a:gd name="connsiteY6" fmla="*/ 257771 h 362185"/>
                              <a:gd name="connsiteX7" fmla="*/ 2527300 w 8001000"/>
                              <a:gd name="connsiteY7" fmla="*/ 206963 h 362185"/>
                              <a:gd name="connsiteX8" fmla="*/ 2743200 w 8001000"/>
                              <a:gd name="connsiteY8" fmla="*/ 105363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60450 w 8001000"/>
                              <a:gd name="connsiteY2" fmla="*/ 79947 h 362185"/>
                              <a:gd name="connsiteX3" fmla="*/ 1384300 w 8001000"/>
                              <a:gd name="connsiteY3" fmla="*/ 181563 h 362185"/>
                              <a:gd name="connsiteX4" fmla="*/ 1790700 w 8001000"/>
                              <a:gd name="connsiteY4" fmla="*/ 333972 h 362185"/>
                              <a:gd name="connsiteX5" fmla="*/ 2095500 w 8001000"/>
                              <a:gd name="connsiteY5" fmla="*/ 302225 h 362185"/>
                              <a:gd name="connsiteX6" fmla="*/ 2336800 w 8001000"/>
                              <a:gd name="connsiteY6" fmla="*/ 257771 h 362185"/>
                              <a:gd name="connsiteX7" fmla="*/ 2546350 w 8001000"/>
                              <a:gd name="connsiteY7" fmla="*/ 168839 h 362185"/>
                              <a:gd name="connsiteX8" fmla="*/ 2743200 w 8001000"/>
                              <a:gd name="connsiteY8" fmla="*/ 105363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1263 h 362185"/>
                              <a:gd name="connsiteX1" fmla="*/ 711200 w 8001000"/>
                              <a:gd name="connsiteY1" fmla="*/ 67263 h 362185"/>
                              <a:gd name="connsiteX2" fmla="*/ 1060450 w 8001000"/>
                              <a:gd name="connsiteY2" fmla="*/ 79947 h 362185"/>
                              <a:gd name="connsiteX3" fmla="*/ 1384300 w 8001000"/>
                              <a:gd name="connsiteY3" fmla="*/ 181563 h 362185"/>
                              <a:gd name="connsiteX4" fmla="*/ 1790700 w 8001000"/>
                              <a:gd name="connsiteY4" fmla="*/ 333972 h 362185"/>
                              <a:gd name="connsiteX5" fmla="*/ 2095500 w 8001000"/>
                              <a:gd name="connsiteY5" fmla="*/ 302225 h 362185"/>
                              <a:gd name="connsiteX6" fmla="*/ 2336800 w 8001000"/>
                              <a:gd name="connsiteY6" fmla="*/ 257771 h 362185"/>
                              <a:gd name="connsiteX7" fmla="*/ 2546350 w 8001000"/>
                              <a:gd name="connsiteY7" fmla="*/ 168839 h 362185"/>
                              <a:gd name="connsiteX8" fmla="*/ 2787650 w 8001000"/>
                              <a:gd name="connsiteY8" fmla="*/ 54530 h 362185"/>
                              <a:gd name="connsiteX9" fmla="*/ 3009900 w 8001000"/>
                              <a:gd name="connsiteY9" fmla="*/ 67263 h 362185"/>
                              <a:gd name="connsiteX10" fmla="*/ 3251200 w 8001000"/>
                              <a:gd name="connsiteY10" fmla="*/ 54563 h 362185"/>
                              <a:gd name="connsiteX11" fmla="*/ 3657600 w 8001000"/>
                              <a:gd name="connsiteY11" fmla="*/ 79963 h 362185"/>
                              <a:gd name="connsiteX12" fmla="*/ 3911600 w 8001000"/>
                              <a:gd name="connsiteY12" fmla="*/ 130763 h 362185"/>
                              <a:gd name="connsiteX13" fmla="*/ 4064000 w 8001000"/>
                              <a:gd name="connsiteY13" fmla="*/ 181563 h 362185"/>
                              <a:gd name="connsiteX14" fmla="*/ 4432300 w 8001000"/>
                              <a:gd name="connsiteY14" fmla="*/ 283163 h 362185"/>
                              <a:gd name="connsiteX15" fmla="*/ 4572000 w 8001000"/>
                              <a:gd name="connsiteY15" fmla="*/ 295863 h 362185"/>
                              <a:gd name="connsiteX16" fmla="*/ 4902200 w 8001000"/>
                              <a:gd name="connsiteY16" fmla="*/ 308563 h 362185"/>
                              <a:gd name="connsiteX17" fmla="*/ 5080000 w 8001000"/>
                              <a:gd name="connsiteY17" fmla="*/ 308563 h 362185"/>
                              <a:gd name="connsiteX18" fmla="*/ 5283200 w 8001000"/>
                              <a:gd name="connsiteY18" fmla="*/ 219663 h 362185"/>
                              <a:gd name="connsiteX19" fmla="*/ 5537200 w 8001000"/>
                              <a:gd name="connsiteY19" fmla="*/ 92663 h 362185"/>
                              <a:gd name="connsiteX20" fmla="*/ 5791200 w 8001000"/>
                              <a:gd name="connsiteY20" fmla="*/ 54563 h 362185"/>
                              <a:gd name="connsiteX21" fmla="*/ 6019800 w 8001000"/>
                              <a:gd name="connsiteY21" fmla="*/ 3763 h 362185"/>
                              <a:gd name="connsiteX22" fmla="*/ 6235700 w 8001000"/>
                              <a:gd name="connsiteY22" fmla="*/ 3763 h 362185"/>
                              <a:gd name="connsiteX23" fmla="*/ 6426200 w 8001000"/>
                              <a:gd name="connsiteY23" fmla="*/ 3763 h 362185"/>
                              <a:gd name="connsiteX24" fmla="*/ 6616700 w 8001000"/>
                              <a:gd name="connsiteY24" fmla="*/ 29163 h 362185"/>
                              <a:gd name="connsiteX25" fmla="*/ 6858000 w 8001000"/>
                              <a:gd name="connsiteY25" fmla="*/ 79963 h 362185"/>
                              <a:gd name="connsiteX26" fmla="*/ 7010400 w 8001000"/>
                              <a:gd name="connsiteY26" fmla="*/ 118063 h 362185"/>
                              <a:gd name="connsiteX27" fmla="*/ 7150100 w 8001000"/>
                              <a:gd name="connsiteY27" fmla="*/ 168863 h 362185"/>
                              <a:gd name="connsiteX28" fmla="*/ 7277100 w 8001000"/>
                              <a:gd name="connsiteY28" fmla="*/ 206963 h 362185"/>
                              <a:gd name="connsiteX29" fmla="*/ 7391400 w 8001000"/>
                              <a:gd name="connsiteY29" fmla="*/ 232363 h 362185"/>
                              <a:gd name="connsiteX30" fmla="*/ 7518400 w 8001000"/>
                              <a:gd name="connsiteY30" fmla="*/ 270463 h 362185"/>
                              <a:gd name="connsiteX31" fmla="*/ 7658100 w 8001000"/>
                              <a:gd name="connsiteY31" fmla="*/ 321263 h 362185"/>
                              <a:gd name="connsiteX32" fmla="*/ 7772400 w 8001000"/>
                              <a:gd name="connsiteY32" fmla="*/ 359363 h 362185"/>
                              <a:gd name="connsiteX33" fmla="*/ 8001000 w 8001000"/>
                              <a:gd name="connsiteY33" fmla="*/ 359363 h 362185"/>
                              <a:gd name="connsiteX34" fmla="*/ 8001000 w 8001000"/>
                              <a:gd name="connsiteY34" fmla="*/ 359363 h 362185"/>
                              <a:gd name="connsiteX0" fmla="*/ 0 w 8001000"/>
                              <a:gd name="connsiteY0" fmla="*/ 323896 h 364818"/>
                              <a:gd name="connsiteX1" fmla="*/ 711200 w 8001000"/>
                              <a:gd name="connsiteY1" fmla="*/ 69896 h 364818"/>
                              <a:gd name="connsiteX2" fmla="*/ 1060450 w 8001000"/>
                              <a:gd name="connsiteY2" fmla="*/ 82580 h 364818"/>
                              <a:gd name="connsiteX3" fmla="*/ 1384300 w 8001000"/>
                              <a:gd name="connsiteY3" fmla="*/ 184196 h 364818"/>
                              <a:gd name="connsiteX4" fmla="*/ 1790700 w 8001000"/>
                              <a:gd name="connsiteY4" fmla="*/ 336605 h 364818"/>
                              <a:gd name="connsiteX5" fmla="*/ 2095500 w 8001000"/>
                              <a:gd name="connsiteY5" fmla="*/ 304858 h 364818"/>
                              <a:gd name="connsiteX6" fmla="*/ 2336800 w 8001000"/>
                              <a:gd name="connsiteY6" fmla="*/ 260404 h 364818"/>
                              <a:gd name="connsiteX7" fmla="*/ 2546350 w 8001000"/>
                              <a:gd name="connsiteY7" fmla="*/ 171472 h 364818"/>
                              <a:gd name="connsiteX8" fmla="*/ 2787650 w 8001000"/>
                              <a:gd name="connsiteY8" fmla="*/ 57163 h 364818"/>
                              <a:gd name="connsiteX9" fmla="*/ 3092450 w 8001000"/>
                              <a:gd name="connsiteY9" fmla="*/ 0 h 364818"/>
                              <a:gd name="connsiteX10" fmla="*/ 3251200 w 8001000"/>
                              <a:gd name="connsiteY10" fmla="*/ 57196 h 364818"/>
                              <a:gd name="connsiteX11" fmla="*/ 3657600 w 8001000"/>
                              <a:gd name="connsiteY11" fmla="*/ 82596 h 364818"/>
                              <a:gd name="connsiteX12" fmla="*/ 3911600 w 8001000"/>
                              <a:gd name="connsiteY12" fmla="*/ 133396 h 364818"/>
                              <a:gd name="connsiteX13" fmla="*/ 4064000 w 8001000"/>
                              <a:gd name="connsiteY13" fmla="*/ 184196 h 364818"/>
                              <a:gd name="connsiteX14" fmla="*/ 4432300 w 8001000"/>
                              <a:gd name="connsiteY14" fmla="*/ 285796 h 364818"/>
                              <a:gd name="connsiteX15" fmla="*/ 4572000 w 8001000"/>
                              <a:gd name="connsiteY15" fmla="*/ 298496 h 364818"/>
                              <a:gd name="connsiteX16" fmla="*/ 4902200 w 8001000"/>
                              <a:gd name="connsiteY16" fmla="*/ 311196 h 364818"/>
                              <a:gd name="connsiteX17" fmla="*/ 5080000 w 8001000"/>
                              <a:gd name="connsiteY17" fmla="*/ 311196 h 364818"/>
                              <a:gd name="connsiteX18" fmla="*/ 5283200 w 8001000"/>
                              <a:gd name="connsiteY18" fmla="*/ 222296 h 364818"/>
                              <a:gd name="connsiteX19" fmla="*/ 5537200 w 8001000"/>
                              <a:gd name="connsiteY19" fmla="*/ 95296 h 364818"/>
                              <a:gd name="connsiteX20" fmla="*/ 5791200 w 8001000"/>
                              <a:gd name="connsiteY20" fmla="*/ 57196 h 364818"/>
                              <a:gd name="connsiteX21" fmla="*/ 6019800 w 8001000"/>
                              <a:gd name="connsiteY21" fmla="*/ 6396 h 364818"/>
                              <a:gd name="connsiteX22" fmla="*/ 6235700 w 8001000"/>
                              <a:gd name="connsiteY22" fmla="*/ 6396 h 364818"/>
                              <a:gd name="connsiteX23" fmla="*/ 6426200 w 8001000"/>
                              <a:gd name="connsiteY23" fmla="*/ 6396 h 364818"/>
                              <a:gd name="connsiteX24" fmla="*/ 6616700 w 8001000"/>
                              <a:gd name="connsiteY24" fmla="*/ 31796 h 364818"/>
                              <a:gd name="connsiteX25" fmla="*/ 6858000 w 8001000"/>
                              <a:gd name="connsiteY25" fmla="*/ 82596 h 364818"/>
                              <a:gd name="connsiteX26" fmla="*/ 7010400 w 8001000"/>
                              <a:gd name="connsiteY26" fmla="*/ 120696 h 364818"/>
                              <a:gd name="connsiteX27" fmla="*/ 7150100 w 8001000"/>
                              <a:gd name="connsiteY27" fmla="*/ 171496 h 364818"/>
                              <a:gd name="connsiteX28" fmla="*/ 7277100 w 8001000"/>
                              <a:gd name="connsiteY28" fmla="*/ 209596 h 364818"/>
                              <a:gd name="connsiteX29" fmla="*/ 7391400 w 8001000"/>
                              <a:gd name="connsiteY29" fmla="*/ 234996 h 364818"/>
                              <a:gd name="connsiteX30" fmla="*/ 7518400 w 8001000"/>
                              <a:gd name="connsiteY30" fmla="*/ 273096 h 364818"/>
                              <a:gd name="connsiteX31" fmla="*/ 7658100 w 8001000"/>
                              <a:gd name="connsiteY31" fmla="*/ 323896 h 364818"/>
                              <a:gd name="connsiteX32" fmla="*/ 7772400 w 8001000"/>
                              <a:gd name="connsiteY32" fmla="*/ 361996 h 364818"/>
                              <a:gd name="connsiteX33" fmla="*/ 8001000 w 8001000"/>
                              <a:gd name="connsiteY33" fmla="*/ 361996 h 364818"/>
                              <a:gd name="connsiteX34" fmla="*/ 8001000 w 8001000"/>
                              <a:gd name="connsiteY34" fmla="*/ 361996 h 364818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095500 w 8001000"/>
                              <a:gd name="connsiteY5" fmla="*/ 30663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11600 w 8001000"/>
                              <a:gd name="connsiteY12" fmla="*/ 135175 h 366597"/>
                              <a:gd name="connsiteX13" fmla="*/ 4064000 w 8001000"/>
                              <a:gd name="connsiteY13" fmla="*/ 185975 h 366597"/>
                              <a:gd name="connsiteX14" fmla="*/ 4432300 w 8001000"/>
                              <a:gd name="connsiteY14" fmla="*/ 287575 h 366597"/>
                              <a:gd name="connsiteX15" fmla="*/ 4572000 w 8001000"/>
                              <a:gd name="connsiteY15" fmla="*/ 300275 h 366597"/>
                              <a:gd name="connsiteX16" fmla="*/ 4902200 w 8001000"/>
                              <a:gd name="connsiteY16" fmla="*/ 312975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11600 w 8001000"/>
                              <a:gd name="connsiteY12" fmla="*/ 135175 h 366597"/>
                              <a:gd name="connsiteX13" fmla="*/ 4064000 w 8001000"/>
                              <a:gd name="connsiteY13" fmla="*/ 185975 h 366597"/>
                              <a:gd name="connsiteX14" fmla="*/ 4432300 w 8001000"/>
                              <a:gd name="connsiteY14" fmla="*/ 287575 h 366597"/>
                              <a:gd name="connsiteX15" fmla="*/ 4572000 w 8001000"/>
                              <a:gd name="connsiteY15" fmla="*/ 300275 h 366597"/>
                              <a:gd name="connsiteX16" fmla="*/ 4902200 w 8001000"/>
                              <a:gd name="connsiteY16" fmla="*/ 312975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05250 w 8001000"/>
                              <a:gd name="connsiteY12" fmla="*/ 166943 h 366597"/>
                              <a:gd name="connsiteX13" fmla="*/ 4064000 w 8001000"/>
                              <a:gd name="connsiteY13" fmla="*/ 185975 h 366597"/>
                              <a:gd name="connsiteX14" fmla="*/ 4432300 w 8001000"/>
                              <a:gd name="connsiteY14" fmla="*/ 287575 h 366597"/>
                              <a:gd name="connsiteX15" fmla="*/ 4572000 w 8001000"/>
                              <a:gd name="connsiteY15" fmla="*/ 300275 h 366597"/>
                              <a:gd name="connsiteX16" fmla="*/ 4902200 w 8001000"/>
                              <a:gd name="connsiteY16" fmla="*/ 312975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05250 w 8001000"/>
                              <a:gd name="connsiteY12" fmla="*/ 166943 h 366597"/>
                              <a:gd name="connsiteX13" fmla="*/ 4102100 w 8001000"/>
                              <a:gd name="connsiteY13" fmla="*/ 230450 h 366597"/>
                              <a:gd name="connsiteX14" fmla="*/ 4432300 w 8001000"/>
                              <a:gd name="connsiteY14" fmla="*/ 287575 h 366597"/>
                              <a:gd name="connsiteX15" fmla="*/ 4572000 w 8001000"/>
                              <a:gd name="connsiteY15" fmla="*/ 300275 h 366597"/>
                              <a:gd name="connsiteX16" fmla="*/ 4902200 w 8001000"/>
                              <a:gd name="connsiteY16" fmla="*/ 312975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05250 w 8001000"/>
                              <a:gd name="connsiteY12" fmla="*/ 166943 h 366597"/>
                              <a:gd name="connsiteX13" fmla="*/ 4102100 w 8001000"/>
                              <a:gd name="connsiteY13" fmla="*/ 230450 h 366597"/>
                              <a:gd name="connsiteX14" fmla="*/ 4445000 w 8001000"/>
                              <a:gd name="connsiteY14" fmla="*/ 319343 h 366597"/>
                              <a:gd name="connsiteX15" fmla="*/ 4572000 w 8001000"/>
                              <a:gd name="connsiteY15" fmla="*/ 300275 h 366597"/>
                              <a:gd name="connsiteX16" fmla="*/ 4902200 w 8001000"/>
                              <a:gd name="connsiteY16" fmla="*/ 312975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05250 w 8001000"/>
                              <a:gd name="connsiteY12" fmla="*/ 166943 h 366597"/>
                              <a:gd name="connsiteX13" fmla="*/ 4102100 w 8001000"/>
                              <a:gd name="connsiteY13" fmla="*/ 230450 h 366597"/>
                              <a:gd name="connsiteX14" fmla="*/ 4445000 w 8001000"/>
                              <a:gd name="connsiteY14" fmla="*/ 319343 h 366597"/>
                              <a:gd name="connsiteX15" fmla="*/ 4673600 w 8001000"/>
                              <a:gd name="connsiteY15" fmla="*/ 351103 h 366597"/>
                              <a:gd name="connsiteX16" fmla="*/ 4902200 w 8001000"/>
                              <a:gd name="connsiteY16" fmla="*/ 312975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05250 w 8001000"/>
                              <a:gd name="connsiteY12" fmla="*/ 166943 h 366597"/>
                              <a:gd name="connsiteX13" fmla="*/ 4102100 w 8001000"/>
                              <a:gd name="connsiteY13" fmla="*/ 230450 h 366597"/>
                              <a:gd name="connsiteX14" fmla="*/ 4445000 w 8001000"/>
                              <a:gd name="connsiteY14" fmla="*/ 319343 h 366597"/>
                              <a:gd name="connsiteX15" fmla="*/ 4673600 w 8001000"/>
                              <a:gd name="connsiteY15" fmla="*/ 351103 h 366597"/>
                              <a:gd name="connsiteX16" fmla="*/ 4946650 w 8001000"/>
                              <a:gd name="connsiteY16" fmla="*/ 338389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791200 w 8001000"/>
                              <a:gd name="connsiteY20" fmla="*/ 58975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25675 h 366597"/>
                              <a:gd name="connsiteX1" fmla="*/ 711200 w 8001000"/>
                              <a:gd name="connsiteY1" fmla="*/ 71675 h 366597"/>
                              <a:gd name="connsiteX2" fmla="*/ 1060450 w 8001000"/>
                              <a:gd name="connsiteY2" fmla="*/ 84359 h 366597"/>
                              <a:gd name="connsiteX3" fmla="*/ 1384300 w 8001000"/>
                              <a:gd name="connsiteY3" fmla="*/ 185975 h 366597"/>
                              <a:gd name="connsiteX4" fmla="*/ 1790700 w 8001000"/>
                              <a:gd name="connsiteY4" fmla="*/ 338384 h 366597"/>
                              <a:gd name="connsiteX5" fmla="*/ 2120900 w 8001000"/>
                              <a:gd name="connsiteY5" fmla="*/ 325697 h 366597"/>
                              <a:gd name="connsiteX6" fmla="*/ 2336800 w 8001000"/>
                              <a:gd name="connsiteY6" fmla="*/ 262183 h 366597"/>
                              <a:gd name="connsiteX7" fmla="*/ 2546350 w 8001000"/>
                              <a:gd name="connsiteY7" fmla="*/ 173251 h 366597"/>
                              <a:gd name="connsiteX8" fmla="*/ 2787650 w 8001000"/>
                              <a:gd name="connsiteY8" fmla="*/ 58942 h 366597"/>
                              <a:gd name="connsiteX9" fmla="*/ 3092450 w 8001000"/>
                              <a:gd name="connsiteY9" fmla="*/ 1779 h 366597"/>
                              <a:gd name="connsiteX10" fmla="*/ 3340100 w 8001000"/>
                              <a:gd name="connsiteY10" fmla="*/ 20841 h 366597"/>
                              <a:gd name="connsiteX11" fmla="*/ 3657600 w 8001000"/>
                              <a:gd name="connsiteY11" fmla="*/ 84375 h 366597"/>
                              <a:gd name="connsiteX12" fmla="*/ 3905250 w 8001000"/>
                              <a:gd name="connsiteY12" fmla="*/ 166943 h 366597"/>
                              <a:gd name="connsiteX13" fmla="*/ 4102100 w 8001000"/>
                              <a:gd name="connsiteY13" fmla="*/ 230450 h 366597"/>
                              <a:gd name="connsiteX14" fmla="*/ 4445000 w 8001000"/>
                              <a:gd name="connsiteY14" fmla="*/ 319343 h 366597"/>
                              <a:gd name="connsiteX15" fmla="*/ 4673600 w 8001000"/>
                              <a:gd name="connsiteY15" fmla="*/ 351103 h 366597"/>
                              <a:gd name="connsiteX16" fmla="*/ 4946650 w 8001000"/>
                              <a:gd name="connsiteY16" fmla="*/ 338389 h 366597"/>
                              <a:gd name="connsiteX17" fmla="*/ 5080000 w 8001000"/>
                              <a:gd name="connsiteY17" fmla="*/ 312975 h 366597"/>
                              <a:gd name="connsiteX18" fmla="*/ 5283200 w 8001000"/>
                              <a:gd name="connsiteY18" fmla="*/ 224075 h 366597"/>
                              <a:gd name="connsiteX19" fmla="*/ 5537200 w 8001000"/>
                              <a:gd name="connsiteY19" fmla="*/ 97075 h 366597"/>
                              <a:gd name="connsiteX20" fmla="*/ 5816600 w 8001000"/>
                              <a:gd name="connsiteY20" fmla="*/ 27208 h 366597"/>
                              <a:gd name="connsiteX21" fmla="*/ 6019800 w 8001000"/>
                              <a:gd name="connsiteY21" fmla="*/ 8175 h 366597"/>
                              <a:gd name="connsiteX22" fmla="*/ 6235700 w 8001000"/>
                              <a:gd name="connsiteY22" fmla="*/ 8175 h 366597"/>
                              <a:gd name="connsiteX23" fmla="*/ 6426200 w 8001000"/>
                              <a:gd name="connsiteY23" fmla="*/ 8175 h 366597"/>
                              <a:gd name="connsiteX24" fmla="*/ 6616700 w 8001000"/>
                              <a:gd name="connsiteY24" fmla="*/ 33575 h 366597"/>
                              <a:gd name="connsiteX25" fmla="*/ 6858000 w 8001000"/>
                              <a:gd name="connsiteY25" fmla="*/ 84375 h 366597"/>
                              <a:gd name="connsiteX26" fmla="*/ 7010400 w 8001000"/>
                              <a:gd name="connsiteY26" fmla="*/ 122475 h 366597"/>
                              <a:gd name="connsiteX27" fmla="*/ 7150100 w 8001000"/>
                              <a:gd name="connsiteY27" fmla="*/ 173275 h 366597"/>
                              <a:gd name="connsiteX28" fmla="*/ 7277100 w 8001000"/>
                              <a:gd name="connsiteY28" fmla="*/ 211375 h 366597"/>
                              <a:gd name="connsiteX29" fmla="*/ 7391400 w 8001000"/>
                              <a:gd name="connsiteY29" fmla="*/ 236775 h 366597"/>
                              <a:gd name="connsiteX30" fmla="*/ 7518400 w 8001000"/>
                              <a:gd name="connsiteY30" fmla="*/ 274875 h 366597"/>
                              <a:gd name="connsiteX31" fmla="*/ 7658100 w 8001000"/>
                              <a:gd name="connsiteY31" fmla="*/ 325675 h 366597"/>
                              <a:gd name="connsiteX32" fmla="*/ 7772400 w 8001000"/>
                              <a:gd name="connsiteY32" fmla="*/ 363775 h 366597"/>
                              <a:gd name="connsiteX33" fmla="*/ 8001000 w 8001000"/>
                              <a:gd name="connsiteY33" fmla="*/ 363775 h 366597"/>
                              <a:gd name="connsiteX34" fmla="*/ 8001000 w 8001000"/>
                              <a:gd name="connsiteY34" fmla="*/ 363775 h 366597"/>
                              <a:gd name="connsiteX0" fmla="*/ 0 w 8001000"/>
                              <a:gd name="connsiteY0" fmla="*/ 355825 h 396747"/>
                              <a:gd name="connsiteX1" fmla="*/ 711200 w 8001000"/>
                              <a:gd name="connsiteY1" fmla="*/ 101825 h 396747"/>
                              <a:gd name="connsiteX2" fmla="*/ 1060450 w 8001000"/>
                              <a:gd name="connsiteY2" fmla="*/ 114509 h 396747"/>
                              <a:gd name="connsiteX3" fmla="*/ 1384300 w 8001000"/>
                              <a:gd name="connsiteY3" fmla="*/ 216125 h 396747"/>
                              <a:gd name="connsiteX4" fmla="*/ 1790700 w 8001000"/>
                              <a:gd name="connsiteY4" fmla="*/ 368534 h 396747"/>
                              <a:gd name="connsiteX5" fmla="*/ 2120900 w 8001000"/>
                              <a:gd name="connsiteY5" fmla="*/ 355847 h 396747"/>
                              <a:gd name="connsiteX6" fmla="*/ 2336800 w 8001000"/>
                              <a:gd name="connsiteY6" fmla="*/ 292333 h 396747"/>
                              <a:gd name="connsiteX7" fmla="*/ 2546350 w 8001000"/>
                              <a:gd name="connsiteY7" fmla="*/ 203401 h 396747"/>
                              <a:gd name="connsiteX8" fmla="*/ 2787650 w 8001000"/>
                              <a:gd name="connsiteY8" fmla="*/ 89092 h 396747"/>
                              <a:gd name="connsiteX9" fmla="*/ 3092450 w 8001000"/>
                              <a:gd name="connsiteY9" fmla="*/ 31929 h 396747"/>
                              <a:gd name="connsiteX10" fmla="*/ 3340100 w 8001000"/>
                              <a:gd name="connsiteY10" fmla="*/ 50991 h 396747"/>
                              <a:gd name="connsiteX11" fmla="*/ 3657600 w 8001000"/>
                              <a:gd name="connsiteY11" fmla="*/ 114525 h 396747"/>
                              <a:gd name="connsiteX12" fmla="*/ 3905250 w 8001000"/>
                              <a:gd name="connsiteY12" fmla="*/ 197093 h 396747"/>
                              <a:gd name="connsiteX13" fmla="*/ 4102100 w 8001000"/>
                              <a:gd name="connsiteY13" fmla="*/ 260600 h 396747"/>
                              <a:gd name="connsiteX14" fmla="*/ 4445000 w 8001000"/>
                              <a:gd name="connsiteY14" fmla="*/ 349493 h 396747"/>
                              <a:gd name="connsiteX15" fmla="*/ 4673600 w 8001000"/>
                              <a:gd name="connsiteY15" fmla="*/ 381253 h 396747"/>
                              <a:gd name="connsiteX16" fmla="*/ 4946650 w 8001000"/>
                              <a:gd name="connsiteY16" fmla="*/ 368539 h 396747"/>
                              <a:gd name="connsiteX17" fmla="*/ 5080000 w 8001000"/>
                              <a:gd name="connsiteY17" fmla="*/ 343125 h 396747"/>
                              <a:gd name="connsiteX18" fmla="*/ 5283200 w 8001000"/>
                              <a:gd name="connsiteY18" fmla="*/ 254225 h 396747"/>
                              <a:gd name="connsiteX19" fmla="*/ 5537200 w 8001000"/>
                              <a:gd name="connsiteY19" fmla="*/ 127225 h 396747"/>
                              <a:gd name="connsiteX20" fmla="*/ 5816600 w 8001000"/>
                              <a:gd name="connsiteY20" fmla="*/ 57358 h 396747"/>
                              <a:gd name="connsiteX21" fmla="*/ 6102350 w 8001000"/>
                              <a:gd name="connsiteY21" fmla="*/ 203 h 396747"/>
                              <a:gd name="connsiteX22" fmla="*/ 6235700 w 8001000"/>
                              <a:gd name="connsiteY22" fmla="*/ 38325 h 396747"/>
                              <a:gd name="connsiteX23" fmla="*/ 6426200 w 8001000"/>
                              <a:gd name="connsiteY23" fmla="*/ 38325 h 396747"/>
                              <a:gd name="connsiteX24" fmla="*/ 6616700 w 8001000"/>
                              <a:gd name="connsiteY24" fmla="*/ 63725 h 396747"/>
                              <a:gd name="connsiteX25" fmla="*/ 6858000 w 8001000"/>
                              <a:gd name="connsiteY25" fmla="*/ 114525 h 396747"/>
                              <a:gd name="connsiteX26" fmla="*/ 7010400 w 8001000"/>
                              <a:gd name="connsiteY26" fmla="*/ 152625 h 396747"/>
                              <a:gd name="connsiteX27" fmla="*/ 7150100 w 8001000"/>
                              <a:gd name="connsiteY27" fmla="*/ 203425 h 396747"/>
                              <a:gd name="connsiteX28" fmla="*/ 7277100 w 8001000"/>
                              <a:gd name="connsiteY28" fmla="*/ 241525 h 396747"/>
                              <a:gd name="connsiteX29" fmla="*/ 7391400 w 8001000"/>
                              <a:gd name="connsiteY29" fmla="*/ 266925 h 396747"/>
                              <a:gd name="connsiteX30" fmla="*/ 7518400 w 8001000"/>
                              <a:gd name="connsiteY30" fmla="*/ 305025 h 396747"/>
                              <a:gd name="connsiteX31" fmla="*/ 7658100 w 8001000"/>
                              <a:gd name="connsiteY31" fmla="*/ 355825 h 396747"/>
                              <a:gd name="connsiteX32" fmla="*/ 7772400 w 8001000"/>
                              <a:gd name="connsiteY32" fmla="*/ 393925 h 396747"/>
                              <a:gd name="connsiteX33" fmla="*/ 8001000 w 8001000"/>
                              <a:gd name="connsiteY33" fmla="*/ 393925 h 396747"/>
                              <a:gd name="connsiteX34" fmla="*/ 8001000 w 8001000"/>
                              <a:gd name="connsiteY34" fmla="*/ 393925 h 396747"/>
                              <a:gd name="connsiteX0" fmla="*/ 0 w 8001000"/>
                              <a:gd name="connsiteY0" fmla="*/ 361648 h 402570"/>
                              <a:gd name="connsiteX1" fmla="*/ 711200 w 8001000"/>
                              <a:gd name="connsiteY1" fmla="*/ 107648 h 402570"/>
                              <a:gd name="connsiteX2" fmla="*/ 1060450 w 8001000"/>
                              <a:gd name="connsiteY2" fmla="*/ 120332 h 402570"/>
                              <a:gd name="connsiteX3" fmla="*/ 1384300 w 8001000"/>
                              <a:gd name="connsiteY3" fmla="*/ 221948 h 402570"/>
                              <a:gd name="connsiteX4" fmla="*/ 1790700 w 8001000"/>
                              <a:gd name="connsiteY4" fmla="*/ 374357 h 402570"/>
                              <a:gd name="connsiteX5" fmla="*/ 2120900 w 8001000"/>
                              <a:gd name="connsiteY5" fmla="*/ 361670 h 402570"/>
                              <a:gd name="connsiteX6" fmla="*/ 2336800 w 8001000"/>
                              <a:gd name="connsiteY6" fmla="*/ 298156 h 402570"/>
                              <a:gd name="connsiteX7" fmla="*/ 2546350 w 8001000"/>
                              <a:gd name="connsiteY7" fmla="*/ 209224 h 402570"/>
                              <a:gd name="connsiteX8" fmla="*/ 2787650 w 8001000"/>
                              <a:gd name="connsiteY8" fmla="*/ 94915 h 402570"/>
                              <a:gd name="connsiteX9" fmla="*/ 3092450 w 8001000"/>
                              <a:gd name="connsiteY9" fmla="*/ 37752 h 402570"/>
                              <a:gd name="connsiteX10" fmla="*/ 3340100 w 8001000"/>
                              <a:gd name="connsiteY10" fmla="*/ 56814 h 402570"/>
                              <a:gd name="connsiteX11" fmla="*/ 3657600 w 8001000"/>
                              <a:gd name="connsiteY11" fmla="*/ 120348 h 402570"/>
                              <a:gd name="connsiteX12" fmla="*/ 3905250 w 8001000"/>
                              <a:gd name="connsiteY12" fmla="*/ 202916 h 402570"/>
                              <a:gd name="connsiteX13" fmla="*/ 4102100 w 8001000"/>
                              <a:gd name="connsiteY13" fmla="*/ 266423 h 402570"/>
                              <a:gd name="connsiteX14" fmla="*/ 4445000 w 8001000"/>
                              <a:gd name="connsiteY14" fmla="*/ 355316 h 402570"/>
                              <a:gd name="connsiteX15" fmla="*/ 4673600 w 8001000"/>
                              <a:gd name="connsiteY15" fmla="*/ 387076 h 402570"/>
                              <a:gd name="connsiteX16" fmla="*/ 4946650 w 8001000"/>
                              <a:gd name="connsiteY16" fmla="*/ 374362 h 402570"/>
                              <a:gd name="connsiteX17" fmla="*/ 5080000 w 8001000"/>
                              <a:gd name="connsiteY17" fmla="*/ 348948 h 402570"/>
                              <a:gd name="connsiteX18" fmla="*/ 5283200 w 8001000"/>
                              <a:gd name="connsiteY18" fmla="*/ 260048 h 402570"/>
                              <a:gd name="connsiteX19" fmla="*/ 5537200 w 8001000"/>
                              <a:gd name="connsiteY19" fmla="*/ 133048 h 402570"/>
                              <a:gd name="connsiteX20" fmla="*/ 5816600 w 8001000"/>
                              <a:gd name="connsiteY20" fmla="*/ 63181 h 402570"/>
                              <a:gd name="connsiteX21" fmla="*/ 6102350 w 8001000"/>
                              <a:gd name="connsiteY21" fmla="*/ 6026 h 402570"/>
                              <a:gd name="connsiteX22" fmla="*/ 6273800 w 8001000"/>
                              <a:gd name="connsiteY22" fmla="*/ 5999 h 402570"/>
                              <a:gd name="connsiteX23" fmla="*/ 6426200 w 8001000"/>
                              <a:gd name="connsiteY23" fmla="*/ 44148 h 402570"/>
                              <a:gd name="connsiteX24" fmla="*/ 6616700 w 8001000"/>
                              <a:gd name="connsiteY24" fmla="*/ 69548 h 402570"/>
                              <a:gd name="connsiteX25" fmla="*/ 6858000 w 8001000"/>
                              <a:gd name="connsiteY25" fmla="*/ 120348 h 402570"/>
                              <a:gd name="connsiteX26" fmla="*/ 7010400 w 8001000"/>
                              <a:gd name="connsiteY26" fmla="*/ 158448 h 402570"/>
                              <a:gd name="connsiteX27" fmla="*/ 7150100 w 8001000"/>
                              <a:gd name="connsiteY27" fmla="*/ 209248 h 402570"/>
                              <a:gd name="connsiteX28" fmla="*/ 7277100 w 8001000"/>
                              <a:gd name="connsiteY28" fmla="*/ 247348 h 402570"/>
                              <a:gd name="connsiteX29" fmla="*/ 7391400 w 8001000"/>
                              <a:gd name="connsiteY29" fmla="*/ 272748 h 402570"/>
                              <a:gd name="connsiteX30" fmla="*/ 7518400 w 8001000"/>
                              <a:gd name="connsiteY30" fmla="*/ 310848 h 402570"/>
                              <a:gd name="connsiteX31" fmla="*/ 7658100 w 8001000"/>
                              <a:gd name="connsiteY31" fmla="*/ 361648 h 402570"/>
                              <a:gd name="connsiteX32" fmla="*/ 7772400 w 8001000"/>
                              <a:gd name="connsiteY32" fmla="*/ 399748 h 402570"/>
                              <a:gd name="connsiteX33" fmla="*/ 8001000 w 8001000"/>
                              <a:gd name="connsiteY33" fmla="*/ 399748 h 402570"/>
                              <a:gd name="connsiteX34" fmla="*/ 8001000 w 8001000"/>
                              <a:gd name="connsiteY34" fmla="*/ 399748 h 402570"/>
                              <a:gd name="connsiteX0" fmla="*/ 0 w 8001000"/>
                              <a:gd name="connsiteY0" fmla="*/ 361302 h 402224"/>
                              <a:gd name="connsiteX1" fmla="*/ 711200 w 8001000"/>
                              <a:gd name="connsiteY1" fmla="*/ 107302 h 402224"/>
                              <a:gd name="connsiteX2" fmla="*/ 1060450 w 8001000"/>
                              <a:gd name="connsiteY2" fmla="*/ 119986 h 402224"/>
                              <a:gd name="connsiteX3" fmla="*/ 1384300 w 8001000"/>
                              <a:gd name="connsiteY3" fmla="*/ 221602 h 402224"/>
                              <a:gd name="connsiteX4" fmla="*/ 1790700 w 8001000"/>
                              <a:gd name="connsiteY4" fmla="*/ 374011 h 402224"/>
                              <a:gd name="connsiteX5" fmla="*/ 2120900 w 8001000"/>
                              <a:gd name="connsiteY5" fmla="*/ 361324 h 402224"/>
                              <a:gd name="connsiteX6" fmla="*/ 2336800 w 8001000"/>
                              <a:gd name="connsiteY6" fmla="*/ 297810 h 402224"/>
                              <a:gd name="connsiteX7" fmla="*/ 2546350 w 8001000"/>
                              <a:gd name="connsiteY7" fmla="*/ 208878 h 402224"/>
                              <a:gd name="connsiteX8" fmla="*/ 2787650 w 8001000"/>
                              <a:gd name="connsiteY8" fmla="*/ 94569 h 402224"/>
                              <a:gd name="connsiteX9" fmla="*/ 3092450 w 8001000"/>
                              <a:gd name="connsiteY9" fmla="*/ 37406 h 402224"/>
                              <a:gd name="connsiteX10" fmla="*/ 3340100 w 8001000"/>
                              <a:gd name="connsiteY10" fmla="*/ 56468 h 402224"/>
                              <a:gd name="connsiteX11" fmla="*/ 3657600 w 8001000"/>
                              <a:gd name="connsiteY11" fmla="*/ 120002 h 402224"/>
                              <a:gd name="connsiteX12" fmla="*/ 3905250 w 8001000"/>
                              <a:gd name="connsiteY12" fmla="*/ 202570 h 402224"/>
                              <a:gd name="connsiteX13" fmla="*/ 4102100 w 8001000"/>
                              <a:gd name="connsiteY13" fmla="*/ 266077 h 402224"/>
                              <a:gd name="connsiteX14" fmla="*/ 4445000 w 8001000"/>
                              <a:gd name="connsiteY14" fmla="*/ 354970 h 402224"/>
                              <a:gd name="connsiteX15" fmla="*/ 4673600 w 8001000"/>
                              <a:gd name="connsiteY15" fmla="*/ 386730 h 402224"/>
                              <a:gd name="connsiteX16" fmla="*/ 4946650 w 8001000"/>
                              <a:gd name="connsiteY16" fmla="*/ 374016 h 402224"/>
                              <a:gd name="connsiteX17" fmla="*/ 5080000 w 8001000"/>
                              <a:gd name="connsiteY17" fmla="*/ 348602 h 402224"/>
                              <a:gd name="connsiteX18" fmla="*/ 5283200 w 8001000"/>
                              <a:gd name="connsiteY18" fmla="*/ 259702 h 402224"/>
                              <a:gd name="connsiteX19" fmla="*/ 5537200 w 8001000"/>
                              <a:gd name="connsiteY19" fmla="*/ 132702 h 402224"/>
                              <a:gd name="connsiteX20" fmla="*/ 5816600 w 8001000"/>
                              <a:gd name="connsiteY20" fmla="*/ 62835 h 402224"/>
                              <a:gd name="connsiteX21" fmla="*/ 6102350 w 8001000"/>
                              <a:gd name="connsiteY21" fmla="*/ 5680 h 402224"/>
                              <a:gd name="connsiteX22" fmla="*/ 6273800 w 8001000"/>
                              <a:gd name="connsiteY22" fmla="*/ 5653 h 402224"/>
                              <a:gd name="connsiteX23" fmla="*/ 6464300 w 8001000"/>
                              <a:gd name="connsiteY23" fmla="*/ 37443 h 402224"/>
                              <a:gd name="connsiteX24" fmla="*/ 6616700 w 8001000"/>
                              <a:gd name="connsiteY24" fmla="*/ 69202 h 402224"/>
                              <a:gd name="connsiteX25" fmla="*/ 6858000 w 8001000"/>
                              <a:gd name="connsiteY25" fmla="*/ 120002 h 402224"/>
                              <a:gd name="connsiteX26" fmla="*/ 7010400 w 8001000"/>
                              <a:gd name="connsiteY26" fmla="*/ 158102 h 402224"/>
                              <a:gd name="connsiteX27" fmla="*/ 7150100 w 8001000"/>
                              <a:gd name="connsiteY27" fmla="*/ 208902 h 402224"/>
                              <a:gd name="connsiteX28" fmla="*/ 7277100 w 8001000"/>
                              <a:gd name="connsiteY28" fmla="*/ 247002 h 402224"/>
                              <a:gd name="connsiteX29" fmla="*/ 7391400 w 8001000"/>
                              <a:gd name="connsiteY29" fmla="*/ 272402 h 402224"/>
                              <a:gd name="connsiteX30" fmla="*/ 7518400 w 8001000"/>
                              <a:gd name="connsiteY30" fmla="*/ 310502 h 402224"/>
                              <a:gd name="connsiteX31" fmla="*/ 7658100 w 8001000"/>
                              <a:gd name="connsiteY31" fmla="*/ 361302 h 402224"/>
                              <a:gd name="connsiteX32" fmla="*/ 7772400 w 8001000"/>
                              <a:gd name="connsiteY32" fmla="*/ 399402 h 402224"/>
                              <a:gd name="connsiteX33" fmla="*/ 8001000 w 8001000"/>
                              <a:gd name="connsiteY33" fmla="*/ 399402 h 402224"/>
                              <a:gd name="connsiteX34" fmla="*/ 8001000 w 8001000"/>
                              <a:gd name="connsiteY34" fmla="*/ 399402 h 402224"/>
                              <a:gd name="connsiteX0" fmla="*/ 0 w 8001000"/>
                              <a:gd name="connsiteY0" fmla="*/ 361302 h 402224"/>
                              <a:gd name="connsiteX1" fmla="*/ 711200 w 8001000"/>
                              <a:gd name="connsiteY1" fmla="*/ 107302 h 402224"/>
                              <a:gd name="connsiteX2" fmla="*/ 1060450 w 8001000"/>
                              <a:gd name="connsiteY2" fmla="*/ 119986 h 402224"/>
                              <a:gd name="connsiteX3" fmla="*/ 1384300 w 8001000"/>
                              <a:gd name="connsiteY3" fmla="*/ 221602 h 402224"/>
                              <a:gd name="connsiteX4" fmla="*/ 1790700 w 8001000"/>
                              <a:gd name="connsiteY4" fmla="*/ 374011 h 402224"/>
                              <a:gd name="connsiteX5" fmla="*/ 2120900 w 8001000"/>
                              <a:gd name="connsiteY5" fmla="*/ 361324 h 402224"/>
                              <a:gd name="connsiteX6" fmla="*/ 2336800 w 8001000"/>
                              <a:gd name="connsiteY6" fmla="*/ 297810 h 402224"/>
                              <a:gd name="connsiteX7" fmla="*/ 2546350 w 8001000"/>
                              <a:gd name="connsiteY7" fmla="*/ 208878 h 402224"/>
                              <a:gd name="connsiteX8" fmla="*/ 2787650 w 8001000"/>
                              <a:gd name="connsiteY8" fmla="*/ 94569 h 402224"/>
                              <a:gd name="connsiteX9" fmla="*/ 3092450 w 8001000"/>
                              <a:gd name="connsiteY9" fmla="*/ 37406 h 402224"/>
                              <a:gd name="connsiteX10" fmla="*/ 3340100 w 8001000"/>
                              <a:gd name="connsiteY10" fmla="*/ 56468 h 402224"/>
                              <a:gd name="connsiteX11" fmla="*/ 3657600 w 8001000"/>
                              <a:gd name="connsiteY11" fmla="*/ 120002 h 402224"/>
                              <a:gd name="connsiteX12" fmla="*/ 3905250 w 8001000"/>
                              <a:gd name="connsiteY12" fmla="*/ 202570 h 402224"/>
                              <a:gd name="connsiteX13" fmla="*/ 4102100 w 8001000"/>
                              <a:gd name="connsiteY13" fmla="*/ 266077 h 402224"/>
                              <a:gd name="connsiteX14" fmla="*/ 4445000 w 8001000"/>
                              <a:gd name="connsiteY14" fmla="*/ 354970 h 402224"/>
                              <a:gd name="connsiteX15" fmla="*/ 4673600 w 8001000"/>
                              <a:gd name="connsiteY15" fmla="*/ 386730 h 402224"/>
                              <a:gd name="connsiteX16" fmla="*/ 4946650 w 8001000"/>
                              <a:gd name="connsiteY16" fmla="*/ 374016 h 402224"/>
                              <a:gd name="connsiteX17" fmla="*/ 5080000 w 8001000"/>
                              <a:gd name="connsiteY17" fmla="*/ 348602 h 402224"/>
                              <a:gd name="connsiteX18" fmla="*/ 5283200 w 8001000"/>
                              <a:gd name="connsiteY18" fmla="*/ 259702 h 402224"/>
                              <a:gd name="connsiteX19" fmla="*/ 5537200 w 8001000"/>
                              <a:gd name="connsiteY19" fmla="*/ 132702 h 402224"/>
                              <a:gd name="connsiteX20" fmla="*/ 5816600 w 8001000"/>
                              <a:gd name="connsiteY20" fmla="*/ 62835 h 402224"/>
                              <a:gd name="connsiteX21" fmla="*/ 6102350 w 8001000"/>
                              <a:gd name="connsiteY21" fmla="*/ 5680 h 402224"/>
                              <a:gd name="connsiteX22" fmla="*/ 6273800 w 8001000"/>
                              <a:gd name="connsiteY22" fmla="*/ 5653 h 402224"/>
                              <a:gd name="connsiteX23" fmla="*/ 6464300 w 8001000"/>
                              <a:gd name="connsiteY23" fmla="*/ 37443 h 402224"/>
                              <a:gd name="connsiteX24" fmla="*/ 6616700 w 8001000"/>
                              <a:gd name="connsiteY24" fmla="*/ 69202 h 402224"/>
                              <a:gd name="connsiteX25" fmla="*/ 6858000 w 8001000"/>
                              <a:gd name="connsiteY25" fmla="*/ 120002 h 402224"/>
                              <a:gd name="connsiteX26" fmla="*/ 7010400 w 8001000"/>
                              <a:gd name="connsiteY26" fmla="*/ 158102 h 402224"/>
                              <a:gd name="connsiteX27" fmla="*/ 7156450 w 8001000"/>
                              <a:gd name="connsiteY27" fmla="*/ 196193 h 402224"/>
                              <a:gd name="connsiteX28" fmla="*/ 7277100 w 8001000"/>
                              <a:gd name="connsiteY28" fmla="*/ 247002 h 402224"/>
                              <a:gd name="connsiteX29" fmla="*/ 7391400 w 8001000"/>
                              <a:gd name="connsiteY29" fmla="*/ 272402 h 402224"/>
                              <a:gd name="connsiteX30" fmla="*/ 7518400 w 8001000"/>
                              <a:gd name="connsiteY30" fmla="*/ 310502 h 402224"/>
                              <a:gd name="connsiteX31" fmla="*/ 7658100 w 8001000"/>
                              <a:gd name="connsiteY31" fmla="*/ 361302 h 402224"/>
                              <a:gd name="connsiteX32" fmla="*/ 7772400 w 8001000"/>
                              <a:gd name="connsiteY32" fmla="*/ 399402 h 402224"/>
                              <a:gd name="connsiteX33" fmla="*/ 8001000 w 8001000"/>
                              <a:gd name="connsiteY33" fmla="*/ 399402 h 402224"/>
                              <a:gd name="connsiteX34" fmla="*/ 8001000 w 8001000"/>
                              <a:gd name="connsiteY34" fmla="*/ 399402 h 402224"/>
                              <a:gd name="connsiteX0" fmla="*/ 0 w 8001000"/>
                              <a:gd name="connsiteY0" fmla="*/ 361302 h 399402"/>
                              <a:gd name="connsiteX1" fmla="*/ 711200 w 8001000"/>
                              <a:gd name="connsiteY1" fmla="*/ 107302 h 399402"/>
                              <a:gd name="connsiteX2" fmla="*/ 1060450 w 8001000"/>
                              <a:gd name="connsiteY2" fmla="*/ 119986 h 399402"/>
                              <a:gd name="connsiteX3" fmla="*/ 1384300 w 8001000"/>
                              <a:gd name="connsiteY3" fmla="*/ 221602 h 399402"/>
                              <a:gd name="connsiteX4" fmla="*/ 1790700 w 8001000"/>
                              <a:gd name="connsiteY4" fmla="*/ 374011 h 399402"/>
                              <a:gd name="connsiteX5" fmla="*/ 2120900 w 8001000"/>
                              <a:gd name="connsiteY5" fmla="*/ 361324 h 399402"/>
                              <a:gd name="connsiteX6" fmla="*/ 2336800 w 8001000"/>
                              <a:gd name="connsiteY6" fmla="*/ 297810 h 399402"/>
                              <a:gd name="connsiteX7" fmla="*/ 2546350 w 8001000"/>
                              <a:gd name="connsiteY7" fmla="*/ 208878 h 399402"/>
                              <a:gd name="connsiteX8" fmla="*/ 2787650 w 8001000"/>
                              <a:gd name="connsiteY8" fmla="*/ 94569 h 399402"/>
                              <a:gd name="connsiteX9" fmla="*/ 3092450 w 8001000"/>
                              <a:gd name="connsiteY9" fmla="*/ 37406 h 399402"/>
                              <a:gd name="connsiteX10" fmla="*/ 3340100 w 8001000"/>
                              <a:gd name="connsiteY10" fmla="*/ 56468 h 399402"/>
                              <a:gd name="connsiteX11" fmla="*/ 3657600 w 8001000"/>
                              <a:gd name="connsiteY11" fmla="*/ 120002 h 399402"/>
                              <a:gd name="connsiteX12" fmla="*/ 3905250 w 8001000"/>
                              <a:gd name="connsiteY12" fmla="*/ 202570 h 399402"/>
                              <a:gd name="connsiteX13" fmla="*/ 4102100 w 8001000"/>
                              <a:gd name="connsiteY13" fmla="*/ 266077 h 399402"/>
                              <a:gd name="connsiteX14" fmla="*/ 4445000 w 8001000"/>
                              <a:gd name="connsiteY14" fmla="*/ 354970 h 399402"/>
                              <a:gd name="connsiteX15" fmla="*/ 4673600 w 8001000"/>
                              <a:gd name="connsiteY15" fmla="*/ 386730 h 399402"/>
                              <a:gd name="connsiteX16" fmla="*/ 4946650 w 8001000"/>
                              <a:gd name="connsiteY16" fmla="*/ 374016 h 399402"/>
                              <a:gd name="connsiteX17" fmla="*/ 5080000 w 8001000"/>
                              <a:gd name="connsiteY17" fmla="*/ 348602 h 399402"/>
                              <a:gd name="connsiteX18" fmla="*/ 5283200 w 8001000"/>
                              <a:gd name="connsiteY18" fmla="*/ 259702 h 399402"/>
                              <a:gd name="connsiteX19" fmla="*/ 5537200 w 8001000"/>
                              <a:gd name="connsiteY19" fmla="*/ 132702 h 399402"/>
                              <a:gd name="connsiteX20" fmla="*/ 5816600 w 8001000"/>
                              <a:gd name="connsiteY20" fmla="*/ 62835 h 399402"/>
                              <a:gd name="connsiteX21" fmla="*/ 6102350 w 8001000"/>
                              <a:gd name="connsiteY21" fmla="*/ 5680 h 399402"/>
                              <a:gd name="connsiteX22" fmla="*/ 6273800 w 8001000"/>
                              <a:gd name="connsiteY22" fmla="*/ 5653 h 399402"/>
                              <a:gd name="connsiteX23" fmla="*/ 6464300 w 8001000"/>
                              <a:gd name="connsiteY23" fmla="*/ 37443 h 399402"/>
                              <a:gd name="connsiteX24" fmla="*/ 6616700 w 8001000"/>
                              <a:gd name="connsiteY24" fmla="*/ 69202 h 399402"/>
                              <a:gd name="connsiteX25" fmla="*/ 6858000 w 8001000"/>
                              <a:gd name="connsiteY25" fmla="*/ 120002 h 399402"/>
                              <a:gd name="connsiteX26" fmla="*/ 7010400 w 8001000"/>
                              <a:gd name="connsiteY26" fmla="*/ 158102 h 399402"/>
                              <a:gd name="connsiteX27" fmla="*/ 7156450 w 8001000"/>
                              <a:gd name="connsiteY27" fmla="*/ 196193 h 399402"/>
                              <a:gd name="connsiteX28" fmla="*/ 7277100 w 8001000"/>
                              <a:gd name="connsiteY28" fmla="*/ 247002 h 399402"/>
                              <a:gd name="connsiteX29" fmla="*/ 7391400 w 8001000"/>
                              <a:gd name="connsiteY29" fmla="*/ 272402 h 399402"/>
                              <a:gd name="connsiteX30" fmla="*/ 7518400 w 8001000"/>
                              <a:gd name="connsiteY30" fmla="*/ 310502 h 399402"/>
                              <a:gd name="connsiteX31" fmla="*/ 7658100 w 8001000"/>
                              <a:gd name="connsiteY31" fmla="*/ 361302 h 399402"/>
                              <a:gd name="connsiteX32" fmla="*/ 7797800 w 8001000"/>
                              <a:gd name="connsiteY32" fmla="*/ 386694 h 399402"/>
                              <a:gd name="connsiteX33" fmla="*/ 8001000 w 8001000"/>
                              <a:gd name="connsiteY33" fmla="*/ 399402 h 399402"/>
                              <a:gd name="connsiteX34" fmla="*/ 8001000 w 8001000"/>
                              <a:gd name="connsiteY34" fmla="*/ 399402 h 399402"/>
                              <a:gd name="connsiteX0" fmla="*/ 0 w 8001000"/>
                              <a:gd name="connsiteY0" fmla="*/ 361302 h 399402"/>
                              <a:gd name="connsiteX1" fmla="*/ 711200 w 8001000"/>
                              <a:gd name="connsiteY1" fmla="*/ 107302 h 399402"/>
                              <a:gd name="connsiteX2" fmla="*/ 1060450 w 8001000"/>
                              <a:gd name="connsiteY2" fmla="*/ 119986 h 399402"/>
                              <a:gd name="connsiteX3" fmla="*/ 1384300 w 8001000"/>
                              <a:gd name="connsiteY3" fmla="*/ 221602 h 399402"/>
                              <a:gd name="connsiteX4" fmla="*/ 1790700 w 8001000"/>
                              <a:gd name="connsiteY4" fmla="*/ 374011 h 399402"/>
                              <a:gd name="connsiteX5" fmla="*/ 2120900 w 8001000"/>
                              <a:gd name="connsiteY5" fmla="*/ 361324 h 399402"/>
                              <a:gd name="connsiteX6" fmla="*/ 2336800 w 8001000"/>
                              <a:gd name="connsiteY6" fmla="*/ 297810 h 399402"/>
                              <a:gd name="connsiteX7" fmla="*/ 2546350 w 8001000"/>
                              <a:gd name="connsiteY7" fmla="*/ 208878 h 399402"/>
                              <a:gd name="connsiteX8" fmla="*/ 2787650 w 8001000"/>
                              <a:gd name="connsiteY8" fmla="*/ 94569 h 399402"/>
                              <a:gd name="connsiteX9" fmla="*/ 3092450 w 8001000"/>
                              <a:gd name="connsiteY9" fmla="*/ 37406 h 399402"/>
                              <a:gd name="connsiteX10" fmla="*/ 3340100 w 8001000"/>
                              <a:gd name="connsiteY10" fmla="*/ 56468 h 399402"/>
                              <a:gd name="connsiteX11" fmla="*/ 3657600 w 8001000"/>
                              <a:gd name="connsiteY11" fmla="*/ 120002 h 399402"/>
                              <a:gd name="connsiteX12" fmla="*/ 3905250 w 8001000"/>
                              <a:gd name="connsiteY12" fmla="*/ 202570 h 399402"/>
                              <a:gd name="connsiteX13" fmla="*/ 4102100 w 8001000"/>
                              <a:gd name="connsiteY13" fmla="*/ 266077 h 399402"/>
                              <a:gd name="connsiteX14" fmla="*/ 4445000 w 8001000"/>
                              <a:gd name="connsiteY14" fmla="*/ 354970 h 399402"/>
                              <a:gd name="connsiteX15" fmla="*/ 4673600 w 8001000"/>
                              <a:gd name="connsiteY15" fmla="*/ 386730 h 399402"/>
                              <a:gd name="connsiteX16" fmla="*/ 4946650 w 8001000"/>
                              <a:gd name="connsiteY16" fmla="*/ 374016 h 399402"/>
                              <a:gd name="connsiteX17" fmla="*/ 5080000 w 8001000"/>
                              <a:gd name="connsiteY17" fmla="*/ 348602 h 399402"/>
                              <a:gd name="connsiteX18" fmla="*/ 5283200 w 8001000"/>
                              <a:gd name="connsiteY18" fmla="*/ 259702 h 399402"/>
                              <a:gd name="connsiteX19" fmla="*/ 5537200 w 8001000"/>
                              <a:gd name="connsiteY19" fmla="*/ 132702 h 399402"/>
                              <a:gd name="connsiteX20" fmla="*/ 5816600 w 8001000"/>
                              <a:gd name="connsiteY20" fmla="*/ 62835 h 399402"/>
                              <a:gd name="connsiteX21" fmla="*/ 6102350 w 8001000"/>
                              <a:gd name="connsiteY21" fmla="*/ 5680 h 399402"/>
                              <a:gd name="connsiteX22" fmla="*/ 6273800 w 8001000"/>
                              <a:gd name="connsiteY22" fmla="*/ 5653 h 399402"/>
                              <a:gd name="connsiteX23" fmla="*/ 6464300 w 8001000"/>
                              <a:gd name="connsiteY23" fmla="*/ 37443 h 399402"/>
                              <a:gd name="connsiteX24" fmla="*/ 6616700 w 8001000"/>
                              <a:gd name="connsiteY24" fmla="*/ 69202 h 399402"/>
                              <a:gd name="connsiteX25" fmla="*/ 6858000 w 8001000"/>
                              <a:gd name="connsiteY25" fmla="*/ 120002 h 399402"/>
                              <a:gd name="connsiteX26" fmla="*/ 7010400 w 8001000"/>
                              <a:gd name="connsiteY26" fmla="*/ 158102 h 399402"/>
                              <a:gd name="connsiteX27" fmla="*/ 7156450 w 8001000"/>
                              <a:gd name="connsiteY27" fmla="*/ 196193 h 399402"/>
                              <a:gd name="connsiteX28" fmla="*/ 7296150 w 8001000"/>
                              <a:gd name="connsiteY28" fmla="*/ 240642 h 399402"/>
                              <a:gd name="connsiteX29" fmla="*/ 7391400 w 8001000"/>
                              <a:gd name="connsiteY29" fmla="*/ 272402 h 399402"/>
                              <a:gd name="connsiteX30" fmla="*/ 7518400 w 8001000"/>
                              <a:gd name="connsiteY30" fmla="*/ 310502 h 399402"/>
                              <a:gd name="connsiteX31" fmla="*/ 7658100 w 8001000"/>
                              <a:gd name="connsiteY31" fmla="*/ 361302 h 399402"/>
                              <a:gd name="connsiteX32" fmla="*/ 7797800 w 8001000"/>
                              <a:gd name="connsiteY32" fmla="*/ 386694 h 399402"/>
                              <a:gd name="connsiteX33" fmla="*/ 8001000 w 8001000"/>
                              <a:gd name="connsiteY33" fmla="*/ 399402 h 399402"/>
                              <a:gd name="connsiteX34" fmla="*/ 8001000 w 8001000"/>
                              <a:gd name="connsiteY34" fmla="*/ 399402 h 399402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  <a:cxn ang="0">
                                <a:pos x="connsiteX7" y="connsiteY7"/>
                              </a:cxn>
                              <a:cxn ang="0">
                                <a:pos x="connsiteX8" y="connsiteY8"/>
                              </a:cxn>
                              <a:cxn ang="0">
                                <a:pos x="connsiteX9" y="connsiteY9"/>
                              </a:cxn>
                              <a:cxn ang="0">
                                <a:pos x="connsiteX10" y="connsiteY10"/>
                              </a:cxn>
                              <a:cxn ang="0">
                                <a:pos x="connsiteX11" y="connsiteY11"/>
                              </a:cxn>
                              <a:cxn ang="0">
                                <a:pos x="connsiteX12" y="connsiteY12"/>
                              </a:cxn>
                              <a:cxn ang="0">
                                <a:pos x="connsiteX13" y="connsiteY13"/>
                              </a:cxn>
                              <a:cxn ang="0">
                                <a:pos x="connsiteX14" y="connsiteY14"/>
                              </a:cxn>
                              <a:cxn ang="0">
                                <a:pos x="connsiteX15" y="connsiteY15"/>
                              </a:cxn>
                              <a:cxn ang="0">
                                <a:pos x="connsiteX16" y="connsiteY16"/>
                              </a:cxn>
                              <a:cxn ang="0">
                                <a:pos x="connsiteX17" y="connsiteY17"/>
                              </a:cxn>
                              <a:cxn ang="0">
                                <a:pos x="connsiteX18" y="connsiteY18"/>
                              </a:cxn>
                              <a:cxn ang="0">
                                <a:pos x="connsiteX19" y="connsiteY19"/>
                              </a:cxn>
                              <a:cxn ang="0">
                                <a:pos x="connsiteX20" y="connsiteY20"/>
                              </a:cxn>
                              <a:cxn ang="0">
                                <a:pos x="connsiteX21" y="connsiteY21"/>
                              </a:cxn>
                              <a:cxn ang="0">
                                <a:pos x="connsiteX22" y="connsiteY22"/>
                              </a:cxn>
                              <a:cxn ang="0">
                                <a:pos x="connsiteX23" y="connsiteY23"/>
                              </a:cxn>
                              <a:cxn ang="0">
                                <a:pos x="connsiteX24" y="connsiteY24"/>
                              </a:cxn>
                              <a:cxn ang="0">
                                <a:pos x="connsiteX25" y="connsiteY25"/>
                              </a:cxn>
                              <a:cxn ang="0">
                                <a:pos x="connsiteX26" y="connsiteY26"/>
                              </a:cxn>
                              <a:cxn ang="0">
                                <a:pos x="connsiteX27" y="connsiteY27"/>
                              </a:cxn>
                              <a:cxn ang="0">
                                <a:pos x="connsiteX28" y="connsiteY28"/>
                              </a:cxn>
                              <a:cxn ang="0">
                                <a:pos x="connsiteX29" y="connsiteY29"/>
                              </a:cxn>
                              <a:cxn ang="0">
                                <a:pos x="connsiteX30" y="connsiteY30"/>
                              </a:cxn>
                              <a:cxn ang="0">
                                <a:pos x="connsiteX31" y="connsiteY31"/>
                              </a:cxn>
                              <a:cxn ang="0">
                                <a:pos x="connsiteX32" y="connsiteY32"/>
                              </a:cxn>
                              <a:cxn ang="0">
                                <a:pos x="connsiteX33" y="connsiteY33"/>
                              </a:cxn>
                              <a:cxn ang="0">
                                <a:pos x="connsiteX34" y="connsiteY34"/>
                              </a:cxn>
                            </a:cxnLst>
                            <a:rect l="l" t="t" r="r" b="b"/>
                            <a:pathLst>
                              <a:path w="8001000" h="399402">
                                <a:moveTo>
                                  <a:pt x="0" y="361302"/>
                                </a:moveTo>
                                <a:cubicBezTo>
                                  <a:pt x="267758" y="252293"/>
                                  <a:pt x="534458" y="147521"/>
                                  <a:pt x="711200" y="107302"/>
                                </a:cubicBezTo>
                                <a:cubicBezTo>
                                  <a:pt x="887942" y="67083"/>
                                  <a:pt x="948267" y="100936"/>
                                  <a:pt x="1060450" y="119986"/>
                                </a:cubicBezTo>
                                <a:cubicBezTo>
                                  <a:pt x="1172633" y="139036"/>
                                  <a:pt x="1262592" y="179265"/>
                                  <a:pt x="1384300" y="221602"/>
                                </a:cubicBezTo>
                                <a:cubicBezTo>
                                  <a:pt x="1506008" y="263940"/>
                                  <a:pt x="1667933" y="350724"/>
                                  <a:pt x="1790700" y="374011"/>
                                </a:cubicBezTo>
                                <a:cubicBezTo>
                                  <a:pt x="1913467" y="397298"/>
                                  <a:pt x="2029883" y="374024"/>
                                  <a:pt x="2120900" y="361324"/>
                                </a:cubicBezTo>
                                <a:cubicBezTo>
                                  <a:pt x="2211917" y="348624"/>
                                  <a:pt x="2265892" y="323218"/>
                                  <a:pt x="2336800" y="297810"/>
                                </a:cubicBezTo>
                                <a:cubicBezTo>
                                  <a:pt x="2407708" y="272402"/>
                                  <a:pt x="2471208" y="242751"/>
                                  <a:pt x="2546350" y="208878"/>
                                </a:cubicBezTo>
                                <a:cubicBezTo>
                                  <a:pt x="2621492" y="175005"/>
                                  <a:pt x="2696633" y="123148"/>
                                  <a:pt x="2787650" y="94569"/>
                                </a:cubicBezTo>
                                <a:cubicBezTo>
                                  <a:pt x="2878667" y="65990"/>
                                  <a:pt x="3000375" y="43756"/>
                                  <a:pt x="3092450" y="37406"/>
                                </a:cubicBezTo>
                                <a:cubicBezTo>
                                  <a:pt x="3184525" y="31056"/>
                                  <a:pt x="3245908" y="42702"/>
                                  <a:pt x="3340100" y="56468"/>
                                </a:cubicBezTo>
                                <a:cubicBezTo>
                                  <a:pt x="3434292" y="70234"/>
                                  <a:pt x="3563408" y="95652"/>
                                  <a:pt x="3657600" y="120002"/>
                                </a:cubicBezTo>
                                <a:cubicBezTo>
                                  <a:pt x="3751792" y="144352"/>
                                  <a:pt x="3831167" y="178224"/>
                                  <a:pt x="3905250" y="202570"/>
                                </a:cubicBezTo>
                                <a:cubicBezTo>
                                  <a:pt x="3979333" y="226916"/>
                                  <a:pt x="4012142" y="240677"/>
                                  <a:pt x="4102100" y="266077"/>
                                </a:cubicBezTo>
                                <a:cubicBezTo>
                                  <a:pt x="4192058" y="291477"/>
                                  <a:pt x="4349750" y="334861"/>
                                  <a:pt x="4445000" y="354970"/>
                                </a:cubicBezTo>
                                <a:cubicBezTo>
                                  <a:pt x="4540250" y="375079"/>
                                  <a:pt x="4589992" y="383556"/>
                                  <a:pt x="4673600" y="386730"/>
                                </a:cubicBezTo>
                                <a:cubicBezTo>
                                  <a:pt x="4757208" y="389904"/>
                                  <a:pt x="4878917" y="380371"/>
                                  <a:pt x="4946650" y="374016"/>
                                </a:cubicBezTo>
                                <a:cubicBezTo>
                                  <a:pt x="5014383" y="367661"/>
                                  <a:pt x="5023908" y="367654"/>
                                  <a:pt x="5080000" y="348602"/>
                                </a:cubicBezTo>
                                <a:cubicBezTo>
                                  <a:pt x="5136092" y="329550"/>
                                  <a:pt x="5207000" y="295685"/>
                                  <a:pt x="5283200" y="259702"/>
                                </a:cubicBezTo>
                                <a:cubicBezTo>
                                  <a:pt x="5359400" y="223719"/>
                                  <a:pt x="5448300" y="165513"/>
                                  <a:pt x="5537200" y="132702"/>
                                </a:cubicBezTo>
                                <a:cubicBezTo>
                                  <a:pt x="5626100" y="99891"/>
                                  <a:pt x="5722408" y="84005"/>
                                  <a:pt x="5816600" y="62835"/>
                                </a:cubicBezTo>
                                <a:cubicBezTo>
                                  <a:pt x="5910792" y="41665"/>
                                  <a:pt x="6026150" y="15210"/>
                                  <a:pt x="6102350" y="5680"/>
                                </a:cubicBezTo>
                                <a:cubicBezTo>
                                  <a:pt x="6178550" y="-3850"/>
                                  <a:pt x="6213475" y="359"/>
                                  <a:pt x="6273800" y="5653"/>
                                </a:cubicBezTo>
                                <a:cubicBezTo>
                                  <a:pt x="6334125" y="10947"/>
                                  <a:pt x="6407150" y="26852"/>
                                  <a:pt x="6464300" y="37443"/>
                                </a:cubicBezTo>
                                <a:cubicBezTo>
                                  <a:pt x="6521450" y="48034"/>
                                  <a:pt x="6551083" y="55442"/>
                                  <a:pt x="6616700" y="69202"/>
                                </a:cubicBezTo>
                                <a:lnTo>
                                  <a:pt x="6858000" y="120002"/>
                                </a:lnTo>
                                <a:cubicBezTo>
                                  <a:pt x="6923617" y="134819"/>
                                  <a:pt x="6960658" y="145404"/>
                                  <a:pt x="7010400" y="158102"/>
                                </a:cubicBezTo>
                                <a:cubicBezTo>
                                  <a:pt x="7060142" y="170800"/>
                                  <a:pt x="7108825" y="182436"/>
                                  <a:pt x="7156450" y="196193"/>
                                </a:cubicBezTo>
                                <a:cubicBezTo>
                                  <a:pt x="7204075" y="209950"/>
                                  <a:pt x="7256992" y="227941"/>
                                  <a:pt x="7296150" y="240642"/>
                                </a:cubicBezTo>
                                <a:cubicBezTo>
                                  <a:pt x="7335308" y="253343"/>
                                  <a:pt x="7354358" y="260759"/>
                                  <a:pt x="7391400" y="272402"/>
                                </a:cubicBezTo>
                                <a:cubicBezTo>
                                  <a:pt x="7428442" y="284045"/>
                                  <a:pt x="7473950" y="295685"/>
                                  <a:pt x="7518400" y="310502"/>
                                </a:cubicBezTo>
                                <a:cubicBezTo>
                                  <a:pt x="7562850" y="325319"/>
                                  <a:pt x="7611533" y="348603"/>
                                  <a:pt x="7658100" y="361302"/>
                                </a:cubicBezTo>
                                <a:cubicBezTo>
                                  <a:pt x="7704667" y="374001"/>
                                  <a:pt x="7740650" y="380344"/>
                                  <a:pt x="7797800" y="386694"/>
                                </a:cubicBezTo>
                                <a:cubicBezTo>
                                  <a:pt x="7854950" y="393044"/>
                                  <a:pt x="7967133" y="397284"/>
                                  <a:pt x="8001000" y="399402"/>
                                </a:cubicBezTo>
                                <a:lnTo>
                                  <a:pt x="8001000" y="399402"/>
                                </a:lnTo>
                              </a:path>
                            </a:pathLst>
                          </a:custGeom>
                          <a:ln w="76200" cmpd="sng"/>
                          <a:effectLst/>
                        </wps:spPr>
                        <wps:style>
                          <a:lnRef idx="2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1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" name="Textfeld 9"/>
                        <wps:cNvSpPr txBox="1"/>
                        <wps:spPr>
                          <a:xfrm>
                            <a:off x="2044065" y="366395"/>
                            <a:ext cx="596900" cy="673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 val="1"/>
                            </a:ext>
                          </a:extLst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9A1B889" w14:textId="77777777" w:rsidR="00A93284" w:rsidRPr="00EE798D" w:rsidRDefault="00A93284" w:rsidP="00A93284">
                              <w:pPr>
                                <w:rPr>
                                  <w:rFonts w:ascii="Arial" w:hAnsi="Arial"/>
                                  <w:b/>
                                  <w:sz w:val="72"/>
                                </w:rPr>
                              </w:pPr>
                              <w:r w:rsidRPr="00EE798D">
                                <w:rPr>
                                  <w:rFonts w:ascii="Arial" w:hAnsi="Arial"/>
                                  <w:b/>
                                  <w:sz w:val="72"/>
                                </w:rPr>
                                <w:t>?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uppierung 1" o:spid="_x0000_s1034" style="position:absolute;left:0;text-align:left;margin-left:13.9pt;margin-top:71.8pt;width:718.2pt;height:214.45pt;z-index:251661312;mso-position-horizontal-relative:page;mso-position-vertical-relative:page;mso-width-relative:margin;mso-height-relative:margin" coordsize="9121140,2723515" o:gfxdata="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">
                <v:shape id="Diagramm 2" o:spid="_x0000_s1035" type="#_x0000_t75" style="position:absolute;left:329184;top:24384;width:3919728;height:2737104;visibility:visib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">
                  <v:imagedata r:id="rId21" o:title=""/>
                  <o:lock v:ext="edit" aspectratio="f"/>
                </v:shape>
                <v:group id="Gruppierung 3" o:spid="_x0000_s1036" style="position:absolute;left:5071745;width:1879600;height:2723515" coordsize="1879600,272351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">
                  <v:shape id="Textfeld 4" o:spid="_x0000_s1037" type="#_x0000_t202" style="position:absolute;left:1549400;width:330200;height:272351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kfgxVwwAA&#10;ANoAAAAPAAAAZHJzL2Rvd25yZXYueG1sRI9BawIxFITvBf9DeIK3mlir2K1RVJDa3tTS82Pz3F3d&#10;vGw3cV399aYg9DjMzDfMdN7aUjRU+8KxhkFfgSBOnSk40/C9Xz9PQPiAbLB0TBqu5GE+6zxNMTHu&#10;wltqdiETEcI+QQ15CFUipU9zsuj7riKO3sHVFkOUdSZNjZcIt6V8UWosLRYcF3KsaJVTetqdrYbP&#10;0dFielDVx1At983P2xdub79a97rt4h1EoDb8hx/tjdHwCn9X4g2Qszs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kfgxVwwAAANoAAAAPAAAAAAAAAAAAAAAAAJcCAABkcnMvZG93&#10;bnJldi54bWxQSwUGAAAAAAQABAD1AAAAhwMAAAAA&#10;" fillcolor="#b6ff85" stroked="f">
                    <v:textbox style="layout-flow:vertical-ideographic">
                      <w:txbxContent>
                        <w:p w14:paraId="6B8B3429" w14:textId="77777777" w:rsidR="00A93284" w:rsidRPr="00AF290E" w:rsidRDefault="00A93284" w:rsidP="00A93284">
                          <w:pPr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</w:pPr>
                          <w:r w:rsidRPr="00AF290E"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  <w:t>EIA-positive</w:t>
                          </w:r>
                        </w:p>
                      </w:txbxContent>
                    </v:textbox>
                  </v:shape>
                  <v:shape id="Textfeld 5" o:spid="_x0000_s1038" type="#_x0000_t202" style="position:absolute;left:1028700;top:635;width:330200;height:20066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RwsKQxAAA&#10;ANoAAAAPAAAAZHJzL2Rvd25yZXYueG1sRI9Ba8JAFITvBf/D8gRvdVOlItFV2oJQiohGwesz+9wE&#10;s29Ddpuk/vquUOhxmJlvmOW6t5VoqfGlYwUv4wQEce50yUbB6bh5noPwAVlj5ZgU/JCH9WrwtMRU&#10;u44P1GbBiAhhn6KCIoQ6ldLnBVn0Y1cTR+/qGoshysZI3WAX4baSkySZSYslx4UCa/ooKL9l31bB&#10;7jL/OlT37fV9e87upp2aW3fZKzUa9m8LEIH68B/+a39qBa/wuBJvgFz9Ag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kcLCkMQAAADaAAAADwAAAAAAAAAAAAAAAACXAgAAZHJzL2Rv&#10;d25yZXYueG1sUEsFBgAAAAAEAAQA9QAAAIgDAAAAAA==&#10;" fillcolor="#e2e64d" stroked="f">
                    <v:textbox style="layout-flow:vertical-ideographic">
                      <w:txbxContent>
                        <w:p w14:paraId="49C59ABE" w14:textId="77777777" w:rsidR="00A93284" w:rsidRPr="00AF290E" w:rsidRDefault="00A93284" w:rsidP="00A93284">
                          <w:pPr>
                            <w:jc w:val="both"/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</w:pPr>
                          <w:r w:rsidRPr="00AF290E"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  <w:t>SRA / HIPA-positive</w:t>
                          </w:r>
                        </w:p>
                      </w:txbxContent>
                    </v:textbox>
                  </v:shape>
                  <v:shape id="Textfeld 6" o:spid="_x0000_s1039" type="#_x0000_t202" style="position:absolute;left:520700;top:635;width:330200;height:13716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qlXrjwwAA&#10;ANoAAAAPAAAAZHJzL2Rvd25yZXYueG1sRI9Pa8JAFMTvBb/D8gq91Y1VRGI2UoTiPyhoe/D4zD6T&#10;YPZt3N3G+O3dQqHHYWZ+w2SL3jSiI+drywpGwwQEcWF1zaWC76+P1xkIH5A1NpZJwZ08LPLBU4ap&#10;tjfeU3cIpYgQ9ikqqEJoUyl9UZFBP7QtcfTO1hkMUbpSaoe3CDeNfEuSqTRYc1yosKVlRcXl8GMU&#10;mE/WYTM5Xml8Ok3cbrUddd1WqZfn/n0OIlAf/sN/7bVWMIXfK/EGyPwB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qlXrjwwAAANoAAAAPAAAAAAAAAAAAAAAAAJcCAABkcnMvZG93&#10;bnJldi54bWxQSwUGAAAAAAQABAD1AAAAhwMAAAAA&#10;" fillcolor="#e7af5e" stroked="f">
                    <v:textbox style="layout-flow:vertical-ideographic">
                      <w:txbxContent>
                        <w:p w14:paraId="51A77346" w14:textId="77777777" w:rsidR="00A93284" w:rsidRPr="00AF290E" w:rsidRDefault="00A93284" w:rsidP="00A93284">
                          <w:pPr>
                            <w:jc w:val="both"/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</w:pPr>
                          <w:r w:rsidRPr="00AF290E"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  <w:t>Thrombocytopenia</w:t>
                          </w:r>
                        </w:p>
                      </w:txbxContent>
                    </v:textbox>
                  </v:shape>
                  <v:shape id="Textfeld 7" o:spid="_x0000_s1040" type="#_x0000_t202" style="position:absolute;top:635;width:330200;height:6604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B2qcVwQAA&#10;ANoAAAAPAAAAZHJzL2Rvd25yZXYueG1sRI/NisIwFIX3gu8QrjAb0VQXM1JNRQVBEBe2PsCluf2h&#10;zU1potZ5eiMMzPJwfj7OZjuYVjyod7VlBYt5BII4t7rmUsEtO85WIJxH1thaJgUvcrBNxqMNxto+&#10;+UqP1JcijLCLUUHlfRdL6fKKDLq57YiDV9jeoA+yL6Xu8RnGTSuXUfQtDdYcCBV2dKgob9K7Cdxz&#10;2k6Lbp/ml0NU3Jrs947XTKmvybBbg/A0+P/wX/ukFfzA50q4ATJ5Aw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QdqnFcEAAADaAAAADwAAAAAAAAAAAAAAAACXAgAAZHJzL2Rvd25y&#10;ZXYueG1sUEsFBgAAAAAEAAQA9QAAAIUDAAAAAA==&#10;" fillcolor="#ff6a72" stroked="f">
                    <v:textbox style="layout-flow:vertical-ideographic">
                      <w:txbxContent>
                        <w:p w14:paraId="739CA612" w14:textId="77777777" w:rsidR="00A93284" w:rsidRPr="00AF290E" w:rsidRDefault="00A93284" w:rsidP="00A93284">
                          <w:pPr>
                            <w:jc w:val="both"/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</w:pPr>
                          <w:r w:rsidRPr="00AF290E">
                            <w:rPr>
                              <w:rFonts w:ascii="Arial" w:hAnsi="Arial" w:cs="Arial"/>
                              <w:sz w:val="15"/>
                              <w:szCs w:val="15"/>
                            </w:rPr>
                            <w:t>HITTS</w:t>
                          </w:r>
                        </w:p>
                      </w:txbxContent>
                    </v:textbox>
                  </v:shape>
                </v:group>
                <v:shape id="Freihandform 8" o:spid="_x0000_s1041" style="position:absolute;top:1332230;width:9121140;height:63500;flip:y;visibility:visible;mso-wrap-style:square;v-text-anchor:middle" coordsize="8001000,399402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rsQtswQAA&#10;ANoAAAAPAAAAZHJzL2Rvd25yZXYueG1sRE9ba8IwFH4f7D+EM9jbmm4PKtVY5mBYmCDeBns7NGdt&#10;sTkpSdS4X788CD5+fPdZGU0vzuR8Z1nBa5aDIK6t7rhRsN99vkxA+ICssbdMCq7koZw/Psyw0PbC&#10;GzpvQyNSCPsCFbQhDIWUvm7JoM/sQJy4X+sMhgRdI7XDSwo3vXzL85E02HFqaHGgj5bq4/ZkFKy5&#10;+hkvF39fMXaHfOi/a3cdrZR6forvUxCBYriLb+5KK0hb05V0A+T8Hw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67ELbMEAAADaAAAADwAAAAAAAAAAAAAAAACXAgAAZHJzL2Rvd25y&#10;ZXYueG1sUEsFBgAAAAAEAAQA9QAAAIUDAAAAAA==&#10;" path="m0,361302c267758,252293,534458,147521,711200,107302,887942,67083,948267,100936,1060450,119986,1172633,139036,1262592,179265,1384300,221602,1506008,263940,1667933,350724,1790700,374011,1913467,397298,2029883,374024,2120900,361324,2211917,348624,2265892,323218,2336800,297810,2407708,272402,2471208,242751,2546350,208878,2621492,175005,2696633,123148,2787650,94569,2878667,65990,3000375,43756,3092450,37406,3184525,31056,3245908,42702,3340100,56468,3434292,70234,3563408,95652,3657600,120002,3751792,144352,3831167,178224,3905250,202570,3979333,226916,4012142,240677,4102100,266077,4192058,291477,4349750,334861,4445000,354970,4540250,375079,4589992,383556,4673600,386730,4757208,389904,4878917,380371,4946650,374016,5014383,367661,5023908,367654,5080000,348602,5136092,329550,5207000,295685,5283200,259702,5359400,223719,5448300,165513,5537200,132702,5626100,99891,5722408,84005,5816600,62835,5910792,41665,6026150,15210,6102350,5680,6178550,-3850,6213475,359,6273800,5653,6334125,10947,6407150,26852,6464300,37443,6521450,48034,6551083,55442,6616700,69202l6858000,120002c6923617,134819,6960658,145404,7010400,158102,7060142,170800,7108825,182436,7156450,196193,7204075,209950,7256992,227941,7296150,240642,7335308,253343,7354358,260759,7391400,272402,7428442,284045,7473950,295685,7518400,310502,7562850,325319,7611533,348603,7658100,361302,7704667,374001,7740650,380344,7797800,386694,7854950,393044,7967133,397284,8001000,399402l8001000,399402e" filled="f" strokecolor="#4f81bd [3204]" strokeweight="6pt">
                  <v:path arrowok="t" o:connecttype="custom" o:connectlocs="0,57443;810768,17060;1208913,19076;1578102,35232;2041398,59463;2417826,57446;2663952,47348;2902839,33209;3177921,15035;3525393,5947;3807714,8978;4169664,19079;4451985,32206;4676394,42303;5067300,56436;5327904,61485;5639181,59464;5791200,55423;6022848,41289;6312408,21098;6630924,9990;6956679,903;7152132,899;7369302,5953;7543038,11002;7818120,19079;7991856,25136;8158353,31192;8317611,38259;8426196,43309;8570976,49366;8730234,57443;8889492,61480;9121140,63500;9121140,63500" o:connectangles="0,0,0,0,0,0,0,0,0,0,0,0,0,0,0,0,0,0,0,0,0,0,0,0,0,0,0,0,0,0,0,0,0,0,0"/>
                </v:shape>
                <v:shape id="Textfeld 9" o:spid="_x0000_s1042" type="#_x0000_t202" style="position:absolute;left:2044065;top:366395;width:596900;height:6731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kpVOfxAAA&#10;ANoAAAAPAAAAZHJzL2Rvd25yZXYueG1sRI9Ba8JAFITvgv9heYXemk09tDG6hipt6UHRxh48PrLP&#10;JDT7NmS3Sfz3rlDwOMzMN8wyG00jeupcbVnBcxSDIC6srrlU8HP8eEpAOI+ssbFMCi7kIFtNJ0tM&#10;tR34m/rclyJA2KWooPK+TaV0RUUGXWRb4uCdbWfQB9mVUnc4BLhp5CyOX6TBmsNChS1tKip+8z+j&#10;gLajOe6S13e/X58/41NyGLa6VOrxYXxbgPA0+nv4v/2lFczhdiXcALm6Ag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5KVTn8QAAADaAAAADwAAAAAAAAAAAAAAAACXAgAAZHJzL2Rv&#10;d25yZXYueG1sUEsFBgAAAAAEAAQA9QAAAIgDAAAAAA==&#10;" mv:complextextbox="1" filled="f" stroked="f">
                  <v:textbox>
                    <w:txbxContent>
                      <w:p w14:paraId="09A1B889" w14:textId="77777777" w:rsidR="00A93284" w:rsidRPr="00EE798D" w:rsidRDefault="00A93284" w:rsidP="00A93284">
                        <w:pPr>
                          <w:rPr>
                            <w:rFonts w:ascii="Arial" w:hAnsi="Arial"/>
                            <w:b/>
                            <w:sz w:val="72"/>
                          </w:rPr>
                        </w:pPr>
                        <w:r w:rsidRPr="00EE798D">
                          <w:rPr>
                            <w:rFonts w:ascii="Arial" w:hAnsi="Arial"/>
                            <w:b/>
                            <w:sz w:val="72"/>
                          </w:rPr>
                          <w:t>?</w:t>
                        </w:r>
                      </w:p>
                    </w:txbxContent>
                  </v:textbox>
                </v:shape>
                <w10:wrap type="through" anchorx="page" anchory="page"/>
              </v:group>
            </w:pict>
          </mc:Fallback>
        </mc:AlternateContent>
      </w:r>
    </w:p>
    <w:p w14:paraId="0C4D67E0" w14:textId="62C42FDD" w:rsidR="00AB5961" w:rsidRPr="00A93284" w:rsidRDefault="00AB5961" w:rsidP="00950696">
      <w:pPr>
        <w:pStyle w:val="EndNoteBibliography"/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</w:p>
    <w:p w14:paraId="37B32A46" w14:textId="77777777" w:rsidR="00A93284" w:rsidRPr="00A93284" w:rsidRDefault="00A93284" w:rsidP="00950696">
      <w:pPr>
        <w:pStyle w:val="EndNoteBibliography"/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</w:p>
    <w:p w14:paraId="6F699838" w14:textId="77777777" w:rsidR="00A93284" w:rsidRPr="00A93284" w:rsidRDefault="00A93284" w:rsidP="00950696">
      <w:pPr>
        <w:pStyle w:val="EndNoteBibliography"/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</w:p>
    <w:p w14:paraId="288A9625" w14:textId="77777777" w:rsidR="00A93284" w:rsidRPr="00A93284" w:rsidRDefault="00A93284" w:rsidP="00950696">
      <w:pPr>
        <w:pStyle w:val="EndNoteBibliography"/>
        <w:spacing w:line="360" w:lineRule="auto"/>
        <w:jc w:val="both"/>
        <w:rPr>
          <w:rFonts w:ascii="Book Antiqua" w:eastAsia="宋体" w:hAnsi="Book Antiqua" w:cs="Arial"/>
          <w:lang w:val="en-US" w:eastAsia="zh-CN"/>
        </w:rPr>
      </w:pPr>
    </w:p>
    <w:p w14:paraId="7E917DAC" w14:textId="6D803C78" w:rsidR="00841999" w:rsidRDefault="00A93284" w:rsidP="00950696">
      <w:pPr>
        <w:spacing w:line="360" w:lineRule="auto"/>
        <w:jc w:val="both"/>
        <w:rPr>
          <w:rFonts w:ascii="Book Antiqua" w:hAnsi="Book Antiqua" w:cs="Arial"/>
          <w:b/>
          <w:lang w:val="en-US"/>
        </w:rPr>
      </w:pPr>
      <w:r w:rsidRPr="00F74BBB">
        <w:rPr>
          <w:rFonts w:ascii="Book Antiqua" w:hAnsi="Book Antiqua" w:cs="Arial"/>
          <w:b/>
          <w:lang w:val="en-US"/>
        </w:rPr>
        <w:t xml:space="preserve">Figure 2 Modified iceberg model of the assumed frequency of antibody seroconversion, activating </w:t>
      </w:r>
      <w:r w:rsidR="002D58EE" w:rsidRPr="00F74BBB">
        <w:rPr>
          <w:rFonts w:ascii="Book Antiqua" w:hAnsi="Book Antiqua" w:cs="Arial"/>
          <w:b/>
          <w:lang w:val="en-US"/>
        </w:rPr>
        <w:t>heparin-induced thrombocytopenia</w:t>
      </w:r>
      <w:r w:rsidRPr="00F74BBB">
        <w:rPr>
          <w:rFonts w:ascii="Book Antiqua" w:hAnsi="Book Antiqua" w:cs="Arial"/>
          <w:b/>
          <w:lang w:val="en-US"/>
        </w:rPr>
        <w:t xml:space="preserve"> antibodies </w:t>
      </w:r>
      <w:r w:rsidR="002D58EE" w:rsidRPr="00F74BBB">
        <w:rPr>
          <w:rFonts w:ascii="Book Antiqua" w:hAnsi="Book Antiqua" w:cs="Arial"/>
          <w:b/>
          <w:lang w:val="en-US"/>
        </w:rPr>
        <w:t>(</w:t>
      </w:r>
      <w:r w:rsidR="00F03EE5" w:rsidRPr="00F74BBB">
        <w:rPr>
          <w:rFonts w:ascii="Book Antiqua" w:hAnsi="Book Antiqua" w:cs="Arial"/>
          <w:b/>
          <w:lang w:val="en-US"/>
        </w:rPr>
        <w:t>serotonin release assay/heparin induced platelet activation a</w:t>
      </w:r>
      <w:r w:rsidR="002D58EE" w:rsidRPr="00F74BBB">
        <w:rPr>
          <w:rFonts w:ascii="Book Antiqua" w:hAnsi="Book Antiqua" w:cs="Arial"/>
          <w:b/>
          <w:lang w:val="en-US"/>
        </w:rPr>
        <w:t>ssay)</w:t>
      </w:r>
      <w:r w:rsidRPr="00F74BBB">
        <w:rPr>
          <w:rFonts w:ascii="Book Antiqua" w:hAnsi="Book Antiqua" w:cs="Arial"/>
          <w:b/>
          <w:lang w:val="en-US"/>
        </w:rPr>
        <w:t xml:space="preserve">, thrombocytopenia, and clinically manifest </w:t>
      </w:r>
      <w:r w:rsidR="00DE17C8" w:rsidRPr="00F74BBB">
        <w:rPr>
          <w:rFonts w:ascii="Book Antiqua" w:hAnsi="Book Antiqua" w:cs="Arial"/>
          <w:b/>
          <w:lang w:val="en-US"/>
        </w:rPr>
        <w:t>heparin-induced thrombocytopenia thrombotic syndrome</w:t>
      </w:r>
      <w:r w:rsidRPr="00F74BBB">
        <w:rPr>
          <w:rFonts w:ascii="Book Antiqua" w:hAnsi="Book Antiqua" w:cs="Arial"/>
          <w:b/>
          <w:lang w:val="en-US"/>
        </w:rPr>
        <w:t xml:space="preserve"> according to the current knowledge on </w:t>
      </w:r>
      <w:r w:rsidR="002D58EE" w:rsidRPr="00F74BBB">
        <w:rPr>
          <w:rFonts w:ascii="Book Antiqua" w:hAnsi="Book Antiqua" w:cs="Arial"/>
          <w:b/>
          <w:lang w:val="en-US"/>
        </w:rPr>
        <w:t>heparin-induced thrombocytopenia</w:t>
      </w:r>
      <w:r w:rsidRPr="00F74BBB">
        <w:rPr>
          <w:rFonts w:ascii="Book Antiqua" w:hAnsi="Book Antiqua" w:cs="Arial"/>
          <w:b/>
          <w:lang w:val="en-US"/>
        </w:rPr>
        <w:t xml:space="preserve"> in solid organ transplant recipients.</w:t>
      </w:r>
      <w:r w:rsidR="00143F4D" w:rsidRPr="00143F4D">
        <w:rPr>
          <w:rFonts w:ascii="Book Antiqua" w:hAnsi="Book Antiqua" w:cs="Arial"/>
          <w:lang w:val="en-US"/>
        </w:rPr>
        <w:t xml:space="preserve"> </w:t>
      </w:r>
      <w:r w:rsidR="00143F4D" w:rsidRPr="00A93284">
        <w:rPr>
          <w:rFonts w:ascii="Book Antiqua" w:hAnsi="Book Antiqua" w:cs="Arial"/>
          <w:lang w:val="en-US"/>
        </w:rPr>
        <w:t>HIT</w:t>
      </w:r>
      <w:r w:rsidR="00143F4D" w:rsidRPr="00A93284">
        <w:rPr>
          <w:rFonts w:ascii="Book Antiqua" w:eastAsia="宋体" w:hAnsi="Book Antiqua" w:cs="Arial" w:hint="eastAsia"/>
          <w:lang w:val="en-US" w:eastAsia="zh-CN"/>
        </w:rPr>
        <w:t xml:space="preserve">: </w:t>
      </w:r>
      <w:r w:rsidR="00143F4D" w:rsidRPr="00A93284">
        <w:rPr>
          <w:rFonts w:ascii="Book Antiqua" w:hAnsi="Book Antiqua" w:cs="Arial"/>
          <w:lang w:val="en-US"/>
        </w:rPr>
        <w:t>Heparin-induced thrombocytopenia</w:t>
      </w:r>
      <w:r w:rsidR="00143F4D" w:rsidRPr="00A93284">
        <w:rPr>
          <w:rFonts w:ascii="Book Antiqua" w:eastAsia="宋体" w:hAnsi="Book Antiqua" w:cs="Arial" w:hint="eastAsia"/>
          <w:lang w:val="en-US" w:eastAsia="zh-CN"/>
        </w:rPr>
        <w:t>.</w:t>
      </w:r>
    </w:p>
    <w:p w14:paraId="67AECFA6" w14:textId="6BB51A20" w:rsidR="00A93284" w:rsidRPr="00237603" w:rsidRDefault="00A93284" w:rsidP="00237603">
      <w:pPr>
        <w:spacing w:line="360" w:lineRule="auto"/>
        <w:rPr>
          <w:rFonts w:ascii="Book Antiqua" w:eastAsia="宋体" w:hAnsi="Book Antiqua" w:cs="Arial"/>
          <w:b/>
          <w:lang w:val="en-US" w:eastAsia="zh-CN"/>
        </w:rPr>
      </w:pPr>
    </w:p>
    <w:sectPr w:rsidR="00A93284" w:rsidRPr="00237603" w:rsidSect="0091237B">
      <w:pgSz w:w="11901" w:h="16817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2452C42" w14:textId="77777777" w:rsidR="009B0035" w:rsidRDefault="009B0035" w:rsidP="00B30A03">
      <w:r>
        <w:separator/>
      </w:r>
    </w:p>
  </w:endnote>
  <w:endnote w:type="continuationSeparator" w:id="0">
    <w:p w14:paraId="0DB61637" w14:textId="77777777" w:rsidR="009B0035" w:rsidRDefault="009B0035" w:rsidP="00B30A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756AB29" w14:textId="77777777" w:rsidR="009B0035" w:rsidRDefault="009B0035" w:rsidP="00B30A03">
      <w:r>
        <w:separator/>
      </w:r>
    </w:p>
  </w:footnote>
  <w:footnote w:type="continuationSeparator" w:id="0">
    <w:p w14:paraId="3556C925" w14:textId="77777777" w:rsidR="009B0035" w:rsidRDefault="009B0035" w:rsidP="00B30A0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0C2709B"/>
    <w:multiLevelType w:val="hybridMultilevel"/>
    <w:tmpl w:val="B192B334"/>
    <w:lvl w:ilvl="0" w:tplc="CA5EFFA0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7076C052">
      <w:numFmt w:val="bullet"/>
      <w:lvlText w:val="-"/>
      <w:lvlJc w:val="left"/>
      <w:pPr>
        <w:ind w:left="1440" w:hanging="360"/>
      </w:pPr>
      <w:rPr>
        <w:rFonts w:ascii="Arial" w:eastAsiaTheme="minorEastAsia" w:hAnsi="Arial" w:cs="Arial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0076DF6"/>
    <w:multiLevelType w:val="hybridMultilevel"/>
    <w:tmpl w:val="A88A6862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hideSpellingErrors/>
  <w:proofState w:spelling="clean" w:grammar="clean"/>
  <w:revisionView w:markup="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pz25a9yx50wue5ewzxtvdefftw99wpssad&quot;&gt;My EndNote Library&lt;record-ids&gt;&lt;item&gt;2209&lt;/item&gt;&lt;item&gt;2212&lt;/item&gt;&lt;item&gt;2213&lt;/item&gt;&lt;item&gt;2214&lt;/item&gt;&lt;item&gt;2232&lt;/item&gt;&lt;item&gt;2238&lt;/item&gt;&lt;item&gt;2239&lt;/item&gt;&lt;item&gt;2240&lt;/item&gt;&lt;item&gt;2317&lt;/item&gt;&lt;item&gt;2356&lt;/item&gt;&lt;item&gt;2359&lt;/item&gt;&lt;item&gt;2377&lt;/item&gt;&lt;item&gt;2385&lt;/item&gt;&lt;item&gt;2412&lt;/item&gt;&lt;item&gt;2418&lt;/item&gt;&lt;item&gt;2437&lt;/item&gt;&lt;item&gt;2464&lt;/item&gt;&lt;item&gt;2465&lt;/item&gt;&lt;item&gt;2469&lt;/item&gt;&lt;item&gt;2470&lt;/item&gt;&lt;item&gt;2471&lt;/item&gt;&lt;item&gt;2473&lt;/item&gt;&lt;item&gt;2475&lt;/item&gt;&lt;item&gt;2479&lt;/item&gt;&lt;item&gt;2480&lt;/item&gt;&lt;item&gt;2481&lt;/item&gt;&lt;item&gt;2482&lt;/item&gt;&lt;item&gt;2498&lt;/item&gt;&lt;item&gt;2501&lt;/item&gt;&lt;item&gt;2508&lt;/item&gt;&lt;item&gt;2527&lt;/item&gt;&lt;item&gt;2535&lt;/item&gt;&lt;item&gt;2536&lt;/item&gt;&lt;item&gt;2537&lt;/item&gt;&lt;item&gt;2539&lt;/item&gt;&lt;item&gt;2541&lt;/item&gt;&lt;item&gt;2542&lt;/item&gt;&lt;item&gt;2545&lt;/item&gt;&lt;item&gt;2551&lt;/item&gt;&lt;item&gt;2553&lt;/item&gt;&lt;item&gt;2554&lt;/item&gt;&lt;item&gt;2555&lt;/item&gt;&lt;item&gt;2556&lt;/item&gt;&lt;item&gt;2557&lt;/item&gt;&lt;item&gt;2573&lt;/item&gt;&lt;item&gt;2575&lt;/item&gt;&lt;item&gt;2579&lt;/item&gt;&lt;item&gt;2582&lt;/item&gt;&lt;item&gt;2622&lt;/item&gt;&lt;item&gt;2631&lt;/item&gt;&lt;item&gt;2643&lt;/item&gt;&lt;item&gt;2713&lt;/item&gt;&lt;item&gt;2715&lt;/item&gt;&lt;item&gt;2717&lt;/item&gt;&lt;item&gt;2718&lt;/item&gt;&lt;item&gt;2719&lt;/item&gt;&lt;item&gt;2723&lt;/item&gt;&lt;item&gt;2724&lt;/item&gt;&lt;item&gt;2748&lt;/item&gt;&lt;item&gt;2758&lt;/item&gt;&lt;item&gt;2775&lt;/item&gt;&lt;item&gt;2777&lt;/item&gt;&lt;item&gt;2783&lt;/item&gt;&lt;item&gt;2927&lt;/item&gt;&lt;/record-ids&gt;&lt;/item&gt;&lt;/Libraries&gt;"/>
  </w:docVars>
  <w:rsids>
    <w:rsidRoot w:val="00AB5961"/>
    <w:rsid w:val="00005C10"/>
    <w:rsid w:val="00006F81"/>
    <w:rsid w:val="00010A64"/>
    <w:rsid w:val="0001478B"/>
    <w:rsid w:val="0001704C"/>
    <w:rsid w:val="00022B1F"/>
    <w:rsid w:val="00027005"/>
    <w:rsid w:val="00030C01"/>
    <w:rsid w:val="0003578F"/>
    <w:rsid w:val="00041F1A"/>
    <w:rsid w:val="000636A6"/>
    <w:rsid w:val="000667B1"/>
    <w:rsid w:val="00070798"/>
    <w:rsid w:val="000738C8"/>
    <w:rsid w:val="000769E9"/>
    <w:rsid w:val="000777F0"/>
    <w:rsid w:val="0009462B"/>
    <w:rsid w:val="00094B8F"/>
    <w:rsid w:val="00095515"/>
    <w:rsid w:val="000968A7"/>
    <w:rsid w:val="000A0F74"/>
    <w:rsid w:val="000A17EB"/>
    <w:rsid w:val="000A338F"/>
    <w:rsid w:val="000A4C99"/>
    <w:rsid w:val="000C78C9"/>
    <w:rsid w:val="000D1A98"/>
    <w:rsid w:val="000D29F8"/>
    <w:rsid w:val="000E0BEF"/>
    <w:rsid w:val="000E2F9B"/>
    <w:rsid w:val="000E733F"/>
    <w:rsid w:val="000F4205"/>
    <w:rsid w:val="000F45BC"/>
    <w:rsid w:val="000F50DB"/>
    <w:rsid w:val="000F59FE"/>
    <w:rsid w:val="00107AAC"/>
    <w:rsid w:val="00112472"/>
    <w:rsid w:val="001129FC"/>
    <w:rsid w:val="0011302E"/>
    <w:rsid w:val="00115532"/>
    <w:rsid w:val="00127CDA"/>
    <w:rsid w:val="00143F4D"/>
    <w:rsid w:val="00171FF1"/>
    <w:rsid w:val="00191796"/>
    <w:rsid w:val="00193117"/>
    <w:rsid w:val="00193340"/>
    <w:rsid w:val="00193C69"/>
    <w:rsid w:val="001A636F"/>
    <w:rsid w:val="001B3DE4"/>
    <w:rsid w:val="001B5F3E"/>
    <w:rsid w:val="001B6FFF"/>
    <w:rsid w:val="001C0017"/>
    <w:rsid w:val="001C08CA"/>
    <w:rsid w:val="001C0CAB"/>
    <w:rsid w:val="001C1644"/>
    <w:rsid w:val="001C3000"/>
    <w:rsid w:val="001C3718"/>
    <w:rsid w:val="001D23E9"/>
    <w:rsid w:val="001D6468"/>
    <w:rsid w:val="001D6ACD"/>
    <w:rsid w:val="001D76FF"/>
    <w:rsid w:val="001E1A07"/>
    <w:rsid w:val="001E34A0"/>
    <w:rsid w:val="001F1598"/>
    <w:rsid w:val="001F5261"/>
    <w:rsid w:val="00202817"/>
    <w:rsid w:val="002055F1"/>
    <w:rsid w:val="00206F57"/>
    <w:rsid w:val="002070C3"/>
    <w:rsid w:val="00212833"/>
    <w:rsid w:val="00213C39"/>
    <w:rsid w:val="002149AE"/>
    <w:rsid w:val="0021627D"/>
    <w:rsid w:val="00224BB9"/>
    <w:rsid w:val="002339AC"/>
    <w:rsid w:val="00237274"/>
    <w:rsid w:val="00237603"/>
    <w:rsid w:val="00237C06"/>
    <w:rsid w:val="00240AF3"/>
    <w:rsid w:val="00243FA3"/>
    <w:rsid w:val="0024732C"/>
    <w:rsid w:val="00247755"/>
    <w:rsid w:val="00250199"/>
    <w:rsid w:val="0025171D"/>
    <w:rsid w:val="002557F6"/>
    <w:rsid w:val="00255B98"/>
    <w:rsid w:val="00257975"/>
    <w:rsid w:val="00260D02"/>
    <w:rsid w:val="00260EC1"/>
    <w:rsid w:val="002618DB"/>
    <w:rsid w:val="00261CBF"/>
    <w:rsid w:val="00266F86"/>
    <w:rsid w:val="0026796F"/>
    <w:rsid w:val="002706C7"/>
    <w:rsid w:val="00285640"/>
    <w:rsid w:val="00287BD8"/>
    <w:rsid w:val="00292EFF"/>
    <w:rsid w:val="002A1025"/>
    <w:rsid w:val="002A5820"/>
    <w:rsid w:val="002B0E18"/>
    <w:rsid w:val="002B1872"/>
    <w:rsid w:val="002B18A7"/>
    <w:rsid w:val="002B5B16"/>
    <w:rsid w:val="002D0478"/>
    <w:rsid w:val="002D0887"/>
    <w:rsid w:val="002D58EE"/>
    <w:rsid w:val="002D6FAF"/>
    <w:rsid w:val="002D6FBE"/>
    <w:rsid w:val="002E64BB"/>
    <w:rsid w:val="002F1F25"/>
    <w:rsid w:val="003002DD"/>
    <w:rsid w:val="003016ED"/>
    <w:rsid w:val="003319A6"/>
    <w:rsid w:val="0034021B"/>
    <w:rsid w:val="00340985"/>
    <w:rsid w:val="00340F30"/>
    <w:rsid w:val="00342F0E"/>
    <w:rsid w:val="003430BF"/>
    <w:rsid w:val="0034432F"/>
    <w:rsid w:val="0034615F"/>
    <w:rsid w:val="003479DA"/>
    <w:rsid w:val="00347C0B"/>
    <w:rsid w:val="00351699"/>
    <w:rsid w:val="00357A8C"/>
    <w:rsid w:val="00361EF4"/>
    <w:rsid w:val="00361EF5"/>
    <w:rsid w:val="00362442"/>
    <w:rsid w:val="00371E4A"/>
    <w:rsid w:val="0038104A"/>
    <w:rsid w:val="0038137A"/>
    <w:rsid w:val="00392837"/>
    <w:rsid w:val="00392C5C"/>
    <w:rsid w:val="003A3DF2"/>
    <w:rsid w:val="003B37B8"/>
    <w:rsid w:val="003B561A"/>
    <w:rsid w:val="003C331C"/>
    <w:rsid w:val="003D26FC"/>
    <w:rsid w:val="003D3BE2"/>
    <w:rsid w:val="003D49EA"/>
    <w:rsid w:val="003E1B8C"/>
    <w:rsid w:val="003E4C1C"/>
    <w:rsid w:val="003F49C5"/>
    <w:rsid w:val="003F7612"/>
    <w:rsid w:val="0040699F"/>
    <w:rsid w:val="00407E60"/>
    <w:rsid w:val="00422751"/>
    <w:rsid w:val="00423994"/>
    <w:rsid w:val="004269F6"/>
    <w:rsid w:val="00427DE9"/>
    <w:rsid w:val="00432B82"/>
    <w:rsid w:val="00442E47"/>
    <w:rsid w:val="00445BBA"/>
    <w:rsid w:val="004570A2"/>
    <w:rsid w:val="004576AB"/>
    <w:rsid w:val="00461AE8"/>
    <w:rsid w:val="00464BA4"/>
    <w:rsid w:val="00465F67"/>
    <w:rsid w:val="00473429"/>
    <w:rsid w:val="0047394C"/>
    <w:rsid w:val="00475149"/>
    <w:rsid w:val="00476B63"/>
    <w:rsid w:val="00482492"/>
    <w:rsid w:val="0049071A"/>
    <w:rsid w:val="004917ED"/>
    <w:rsid w:val="00494859"/>
    <w:rsid w:val="00496978"/>
    <w:rsid w:val="004972E3"/>
    <w:rsid w:val="00497A35"/>
    <w:rsid w:val="004A0908"/>
    <w:rsid w:val="004A2411"/>
    <w:rsid w:val="004B1300"/>
    <w:rsid w:val="004C1C56"/>
    <w:rsid w:val="004D0289"/>
    <w:rsid w:val="004D76E6"/>
    <w:rsid w:val="004E2AF1"/>
    <w:rsid w:val="004E5785"/>
    <w:rsid w:val="004E625B"/>
    <w:rsid w:val="004F59F8"/>
    <w:rsid w:val="004F616F"/>
    <w:rsid w:val="004F788A"/>
    <w:rsid w:val="005039EB"/>
    <w:rsid w:val="005063A9"/>
    <w:rsid w:val="00514B14"/>
    <w:rsid w:val="00523EE6"/>
    <w:rsid w:val="00524781"/>
    <w:rsid w:val="005334B7"/>
    <w:rsid w:val="00552054"/>
    <w:rsid w:val="0055403E"/>
    <w:rsid w:val="005553BD"/>
    <w:rsid w:val="00562366"/>
    <w:rsid w:val="005652E7"/>
    <w:rsid w:val="00573F4A"/>
    <w:rsid w:val="00582A42"/>
    <w:rsid w:val="00596A5F"/>
    <w:rsid w:val="0059714B"/>
    <w:rsid w:val="005A402D"/>
    <w:rsid w:val="005A6682"/>
    <w:rsid w:val="005B135F"/>
    <w:rsid w:val="005B3CB4"/>
    <w:rsid w:val="005B5834"/>
    <w:rsid w:val="005C435B"/>
    <w:rsid w:val="005C69A7"/>
    <w:rsid w:val="005C75A9"/>
    <w:rsid w:val="005D3C1E"/>
    <w:rsid w:val="005E0254"/>
    <w:rsid w:val="005E192B"/>
    <w:rsid w:val="005E44BB"/>
    <w:rsid w:val="005F72CE"/>
    <w:rsid w:val="0061023C"/>
    <w:rsid w:val="006103BD"/>
    <w:rsid w:val="00622B90"/>
    <w:rsid w:val="0063042C"/>
    <w:rsid w:val="00631D20"/>
    <w:rsid w:val="00650107"/>
    <w:rsid w:val="0065079F"/>
    <w:rsid w:val="00651F56"/>
    <w:rsid w:val="00664D09"/>
    <w:rsid w:val="00672475"/>
    <w:rsid w:val="00676C3F"/>
    <w:rsid w:val="0068229D"/>
    <w:rsid w:val="00687FFC"/>
    <w:rsid w:val="00690832"/>
    <w:rsid w:val="0069329C"/>
    <w:rsid w:val="00694DE7"/>
    <w:rsid w:val="006B2620"/>
    <w:rsid w:val="006B3D53"/>
    <w:rsid w:val="006C236E"/>
    <w:rsid w:val="006C4147"/>
    <w:rsid w:val="006D1D64"/>
    <w:rsid w:val="006D57F2"/>
    <w:rsid w:val="006E171C"/>
    <w:rsid w:val="006E6FDE"/>
    <w:rsid w:val="006E7C3C"/>
    <w:rsid w:val="006F1BB8"/>
    <w:rsid w:val="006F27CB"/>
    <w:rsid w:val="007023F7"/>
    <w:rsid w:val="0072064E"/>
    <w:rsid w:val="00733B0F"/>
    <w:rsid w:val="007350E8"/>
    <w:rsid w:val="00751AF0"/>
    <w:rsid w:val="00752012"/>
    <w:rsid w:val="00752AAD"/>
    <w:rsid w:val="007621B9"/>
    <w:rsid w:val="00767A67"/>
    <w:rsid w:val="00770BFA"/>
    <w:rsid w:val="00773357"/>
    <w:rsid w:val="0077747A"/>
    <w:rsid w:val="00781349"/>
    <w:rsid w:val="007873ED"/>
    <w:rsid w:val="00790602"/>
    <w:rsid w:val="00794423"/>
    <w:rsid w:val="007B0149"/>
    <w:rsid w:val="007B2D1E"/>
    <w:rsid w:val="007B7C1A"/>
    <w:rsid w:val="007C1A3A"/>
    <w:rsid w:val="007C253D"/>
    <w:rsid w:val="007C7AF9"/>
    <w:rsid w:val="007D55B6"/>
    <w:rsid w:val="007E39A2"/>
    <w:rsid w:val="007F20FA"/>
    <w:rsid w:val="007F48DA"/>
    <w:rsid w:val="00813B90"/>
    <w:rsid w:val="00821219"/>
    <w:rsid w:val="00821B43"/>
    <w:rsid w:val="008241C9"/>
    <w:rsid w:val="00824207"/>
    <w:rsid w:val="008262CD"/>
    <w:rsid w:val="00826B3B"/>
    <w:rsid w:val="008330C5"/>
    <w:rsid w:val="0083321B"/>
    <w:rsid w:val="008358AF"/>
    <w:rsid w:val="00841999"/>
    <w:rsid w:val="008508CC"/>
    <w:rsid w:val="00861AEF"/>
    <w:rsid w:val="008650D0"/>
    <w:rsid w:val="00872B89"/>
    <w:rsid w:val="00875330"/>
    <w:rsid w:val="00882253"/>
    <w:rsid w:val="00887400"/>
    <w:rsid w:val="0089249C"/>
    <w:rsid w:val="008928F1"/>
    <w:rsid w:val="00894E70"/>
    <w:rsid w:val="00896902"/>
    <w:rsid w:val="008A1D7F"/>
    <w:rsid w:val="008A2C99"/>
    <w:rsid w:val="008A71D3"/>
    <w:rsid w:val="008B5364"/>
    <w:rsid w:val="008B67EC"/>
    <w:rsid w:val="008B7019"/>
    <w:rsid w:val="008C6294"/>
    <w:rsid w:val="008C6905"/>
    <w:rsid w:val="008D65F7"/>
    <w:rsid w:val="008E13BD"/>
    <w:rsid w:val="008E20CF"/>
    <w:rsid w:val="008E3080"/>
    <w:rsid w:val="008E37DC"/>
    <w:rsid w:val="008F037E"/>
    <w:rsid w:val="008F1C87"/>
    <w:rsid w:val="008F3BDF"/>
    <w:rsid w:val="008F4647"/>
    <w:rsid w:val="00903BD5"/>
    <w:rsid w:val="0091237B"/>
    <w:rsid w:val="00914401"/>
    <w:rsid w:val="0092118C"/>
    <w:rsid w:val="00922236"/>
    <w:rsid w:val="00923FB6"/>
    <w:rsid w:val="00924AFF"/>
    <w:rsid w:val="00935C10"/>
    <w:rsid w:val="00947596"/>
    <w:rsid w:val="009505F3"/>
    <w:rsid w:val="00950696"/>
    <w:rsid w:val="009543DD"/>
    <w:rsid w:val="00981793"/>
    <w:rsid w:val="00984493"/>
    <w:rsid w:val="009901DE"/>
    <w:rsid w:val="009925FF"/>
    <w:rsid w:val="00994B1F"/>
    <w:rsid w:val="00995257"/>
    <w:rsid w:val="009A0F6A"/>
    <w:rsid w:val="009A257B"/>
    <w:rsid w:val="009A3F32"/>
    <w:rsid w:val="009B0035"/>
    <w:rsid w:val="009C2753"/>
    <w:rsid w:val="009C3483"/>
    <w:rsid w:val="009C479F"/>
    <w:rsid w:val="009C6F9F"/>
    <w:rsid w:val="009D3137"/>
    <w:rsid w:val="009E0D21"/>
    <w:rsid w:val="009E0EF2"/>
    <w:rsid w:val="009E16AF"/>
    <w:rsid w:val="009E3831"/>
    <w:rsid w:val="009E688A"/>
    <w:rsid w:val="009F2FDD"/>
    <w:rsid w:val="009F58EF"/>
    <w:rsid w:val="00A059C0"/>
    <w:rsid w:val="00A10EED"/>
    <w:rsid w:val="00A16454"/>
    <w:rsid w:val="00A2201E"/>
    <w:rsid w:val="00A237EB"/>
    <w:rsid w:val="00A23E27"/>
    <w:rsid w:val="00A25CE7"/>
    <w:rsid w:val="00A269A9"/>
    <w:rsid w:val="00A37E96"/>
    <w:rsid w:val="00A4017D"/>
    <w:rsid w:val="00A4081F"/>
    <w:rsid w:val="00A5020C"/>
    <w:rsid w:val="00A52C45"/>
    <w:rsid w:val="00A645DF"/>
    <w:rsid w:val="00A7343D"/>
    <w:rsid w:val="00A845FD"/>
    <w:rsid w:val="00A85DAC"/>
    <w:rsid w:val="00A865F3"/>
    <w:rsid w:val="00A872A5"/>
    <w:rsid w:val="00A90D48"/>
    <w:rsid w:val="00A91673"/>
    <w:rsid w:val="00A93284"/>
    <w:rsid w:val="00A94C2D"/>
    <w:rsid w:val="00AA0EE4"/>
    <w:rsid w:val="00AA1B7A"/>
    <w:rsid w:val="00AB221B"/>
    <w:rsid w:val="00AB2295"/>
    <w:rsid w:val="00AB5961"/>
    <w:rsid w:val="00AC18F2"/>
    <w:rsid w:val="00AC61E0"/>
    <w:rsid w:val="00AD03D2"/>
    <w:rsid w:val="00AD2595"/>
    <w:rsid w:val="00AD32CF"/>
    <w:rsid w:val="00AD33D5"/>
    <w:rsid w:val="00AD54C9"/>
    <w:rsid w:val="00AE06F3"/>
    <w:rsid w:val="00AF0FD7"/>
    <w:rsid w:val="00AF1056"/>
    <w:rsid w:val="00AF2E27"/>
    <w:rsid w:val="00AF3511"/>
    <w:rsid w:val="00AF5504"/>
    <w:rsid w:val="00AF673E"/>
    <w:rsid w:val="00B10AF5"/>
    <w:rsid w:val="00B168FC"/>
    <w:rsid w:val="00B26795"/>
    <w:rsid w:val="00B30A03"/>
    <w:rsid w:val="00B32B4E"/>
    <w:rsid w:val="00B3508E"/>
    <w:rsid w:val="00B449F0"/>
    <w:rsid w:val="00B600AE"/>
    <w:rsid w:val="00B67B3A"/>
    <w:rsid w:val="00B708FC"/>
    <w:rsid w:val="00B70BFA"/>
    <w:rsid w:val="00B716D2"/>
    <w:rsid w:val="00B72364"/>
    <w:rsid w:val="00B735AE"/>
    <w:rsid w:val="00B75D50"/>
    <w:rsid w:val="00B8084D"/>
    <w:rsid w:val="00B83FE1"/>
    <w:rsid w:val="00B93380"/>
    <w:rsid w:val="00B97F1C"/>
    <w:rsid w:val="00BA17A9"/>
    <w:rsid w:val="00BC69BA"/>
    <w:rsid w:val="00BD1BFF"/>
    <w:rsid w:val="00BD7271"/>
    <w:rsid w:val="00BD769C"/>
    <w:rsid w:val="00BE0F18"/>
    <w:rsid w:val="00BE33FE"/>
    <w:rsid w:val="00BE34C6"/>
    <w:rsid w:val="00BE4714"/>
    <w:rsid w:val="00BE5459"/>
    <w:rsid w:val="00BF2B2C"/>
    <w:rsid w:val="00C06FD0"/>
    <w:rsid w:val="00C07640"/>
    <w:rsid w:val="00C146C0"/>
    <w:rsid w:val="00C16D70"/>
    <w:rsid w:val="00C222E2"/>
    <w:rsid w:val="00C24133"/>
    <w:rsid w:val="00C277C2"/>
    <w:rsid w:val="00C30E56"/>
    <w:rsid w:val="00C47218"/>
    <w:rsid w:val="00C55DAC"/>
    <w:rsid w:val="00C60A23"/>
    <w:rsid w:val="00C838E5"/>
    <w:rsid w:val="00C90253"/>
    <w:rsid w:val="00C94AB7"/>
    <w:rsid w:val="00C9715A"/>
    <w:rsid w:val="00CA4A21"/>
    <w:rsid w:val="00CA56EE"/>
    <w:rsid w:val="00CA730C"/>
    <w:rsid w:val="00CB2839"/>
    <w:rsid w:val="00CB43BA"/>
    <w:rsid w:val="00CB7069"/>
    <w:rsid w:val="00CC213F"/>
    <w:rsid w:val="00CD17C6"/>
    <w:rsid w:val="00CE2F71"/>
    <w:rsid w:val="00CE4D8B"/>
    <w:rsid w:val="00CE6639"/>
    <w:rsid w:val="00CE7BEE"/>
    <w:rsid w:val="00CF3AA4"/>
    <w:rsid w:val="00D01C11"/>
    <w:rsid w:val="00D13513"/>
    <w:rsid w:val="00D1438B"/>
    <w:rsid w:val="00D146AE"/>
    <w:rsid w:val="00D20CD5"/>
    <w:rsid w:val="00D259E9"/>
    <w:rsid w:val="00D35AE9"/>
    <w:rsid w:val="00D42D82"/>
    <w:rsid w:val="00D4394E"/>
    <w:rsid w:val="00D52F46"/>
    <w:rsid w:val="00D54DF5"/>
    <w:rsid w:val="00D602F2"/>
    <w:rsid w:val="00D611EA"/>
    <w:rsid w:val="00D650A2"/>
    <w:rsid w:val="00D65DD1"/>
    <w:rsid w:val="00D7129B"/>
    <w:rsid w:val="00D74F00"/>
    <w:rsid w:val="00D823FC"/>
    <w:rsid w:val="00D8673F"/>
    <w:rsid w:val="00D93B47"/>
    <w:rsid w:val="00DA603F"/>
    <w:rsid w:val="00DA6752"/>
    <w:rsid w:val="00DB3D67"/>
    <w:rsid w:val="00DB4AF0"/>
    <w:rsid w:val="00DC0928"/>
    <w:rsid w:val="00DC0C5C"/>
    <w:rsid w:val="00DC1CF8"/>
    <w:rsid w:val="00DC65CA"/>
    <w:rsid w:val="00DD17A9"/>
    <w:rsid w:val="00DD38DE"/>
    <w:rsid w:val="00DD5540"/>
    <w:rsid w:val="00DE17C8"/>
    <w:rsid w:val="00DE716C"/>
    <w:rsid w:val="00DF3730"/>
    <w:rsid w:val="00DF39E0"/>
    <w:rsid w:val="00DF6E66"/>
    <w:rsid w:val="00E02911"/>
    <w:rsid w:val="00E13801"/>
    <w:rsid w:val="00E14055"/>
    <w:rsid w:val="00E27566"/>
    <w:rsid w:val="00E3409B"/>
    <w:rsid w:val="00E34E9C"/>
    <w:rsid w:val="00E36579"/>
    <w:rsid w:val="00E418C0"/>
    <w:rsid w:val="00E41A43"/>
    <w:rsid w:val="00E4735B"/>
    <w:rsid w:val="00E507B7"/>
    <w:rsid w:val="00E5153E"/>
    <w:rsid w:val="00E526FA"/>
    <w:rsid w:val="00E54AC0"/>
    <w:rsid w:val="00E63955"/>
    <w:rsid w:val="00E72ABE"/>
    <w:rsid w:val="00E855BD"/>
    <w:rsid w:val="00E94D47"/>
    <w:rsid w:val="00EA2F83"/>
    <w:rsid w:val="00EA643C"/>
    <w:rsid w:val="00EB00D6"/>
    <w:rsid w:val="00EB1E38"/>
    <w:rsid w:val="00EB4104"/>
    <w:rsid w:val="00EC69C8"/>
    <w:rsid w:val="00ED07A1"/>
    <w:rsid w:val="00ED0950"/>
    <w:rsid w:val="00EE34C8"/>
    <w:rsid w:val="00EE4200"/>
    <w:rsid w:val="00EF038B"/>
    <w:rsid w:val="00EF1294"/>
    <w:rsid w:val="00EF21E2"/>
    <w:rsid w:val="00F03EE5"/>
    <w:rsid w:val="00F067A8"/>
    <w:rsid w:val="00F15B7B"/>
    <w:rsid w:val="00F20CF8"/>
    <w:rsid w:val="00F214A9"/>
    <w:rsid w:val="00F22286"/>
    <w:rsid w:val="00F22598"/>
    <w:rsid w:val="00F270FD"/>
    <w:rsid w:val="00F322FA"/>
    <w:rsid w:val="00F32FB9"/>
    <w:rsid w:val="00F37B4B"/>
    <w:rsid w:val="00F47A7E"/>
    <w:rsid w:val="00F63010"/>
    <w:rsid w:val="00F641B3"/>
    <w:rsid w:val="00F6481F"/>
    <w:rsid w:val="00F73897"/>
    <w:rsid w:val="00F74BBB"/>
    <w:rsid w:val="00F83258"/>
    <w:rsid w:val="00F837A1"/>
    <w:rsid w:val="00F83F47"/>
    <w:rsid w:val="00F935E1"/>
    <w:rsid w:val="00F951DA"/>
    <w:rsid w:val="00FA35CD"/>
    <w:rsid w:val="00FB0088"/>
    <w:rsid w:val="00FB3579"/>
    <w:rsid w:val="00FC6CC5"/>
    <w:rsid w:val="00FD29C8"/>
    <w:rsid w:val="00FE1E95"/>
    <w:rsid w:val="00FE39A9"/>
    <w:rsid w:val="00FE44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E3E82E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0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B5961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7">
    <w:name w:val="heading 7"/>
    <w:basedOn w:val="Normal"/>
    <w:next w:val="Normal"/>
    <w:link w:val="Heading7Char"/>
    <w:qFormat/>
    <w:rsid w:val="00AB5961"/>
    <w:pPr>
      <w:spacing w:before="240" w:after="60"/>
      <w:outlineLvl w:val="6"/>
    </w:pPr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B5961"/>
    <w:rPr>
      <w:color w:val="0000FF" w:themeColor="hyperlink"/>
      <w:u w:val="single"/>
    </w:rPr>
  </w:style>
  <w:style w:type="character" w:customStyle="1" w:styleId="Heading7Char">
    <w:name w:val="Heading 7 Char"/>
    <w:basedOn w:val="DefaultParagraphFont"/>
    <w:link w:val="Heading7"/>
    <w:rsid w:val="00AB5961"/>
    <w:rPr>
      <w:rFonts w:ascii="Times New Roman" w:eastAsia="Times New Roman" w:hAnsi="Times New Roman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AB5961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EndNoteBibliographyTitle">
    <w:name w:val="EndNote Bibliography Title"/>
    <w:basedOn w:val="Normal"/>
    <w:rsid w:val="009C2753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9C2753"/>
    <w:rPr>
      <w:rFonts w:ascii="Cambria" w:hAnsi="Cambria"/>
    </w:rPr>
  </w:style>
  <w:style w:type="paragraph" w:styleId="ListParagraph">
    <w:name w:val="List Paragraph"/>
    <w:basedOn w:val="Normal"/>
    <w:uiPriority w:val="34"/>
    <w:qFormat/>
    <w:rsid w:val="00B600AE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277C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77C2"/>
    <w:rPr>
      <w:rFonts w:ascii="Lucida Grande" w:hAnsi="Lucida Grande" w:cs="Lucida Grande"/>
      <w:sz w:val="18"/>
      <w:szCs w:val="18"/>
    </w:rPr>
  </w:style>
  <w:style w:type="table" w:styleId="LightGrid-Accent1">
    <w:name w:val="Light Grid Accent 1"/>
    <w:basedOn w:val="TableNormal"/>
    <w:uiPriority w:val="62"/>
    <w:rsid w:val="0091237B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A90D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0D4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0D4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0D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0D48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8F3BDF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30A0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B30A0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B30A03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B30A03"/>
    <w:rPr>
      <w:sz w:val="18"/>
      <w:szCs w:val="18"/>
    </w:rPr>
  </w:style>
  <w:style w:type="table" w:styleId="TableGrid">
    <w:name w:val="Table Grid"/>
    <w:basedOn w:val="TableNormal"/>
    <w:uiPriority w:val="59"/>
    <w:rsid w:val="0084199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qFormat/>
    <w:rsid w:val="00BE4714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0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B5961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7">
    <w:name w:val="heading 7"/>
    <w:basedOn w:val="Normal"/>
    <w:next w:val="Normal"/>
    <w:link w:val="Heading7Char"/>
    <w:qFormat/>
    <w:rsid w:val="00AB5961"/>
    <w:pPr>
      <w:spacing w:before="240" w:after="60"/>
      <w:outlineLvl w:val="6"/>
    </w:pPr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B5961"/>
    <w:rPr>
      <w:color w:val="0000FF" w:themeColor="hyperlink"/>
      <w:u w:val="single"/>
    </w:rPr>
  </w:style>
  <w:style w:type="character" w:customStyle="1" w:styleId="Heading7Char">
    <w:name w:val="Heading 7 Char"/>
    <w:basedOn w:val="DefaultParagraphFont"/>
    <w:link w:val="Heading7"/>
    <w:rsid w:val="00AB5961"/>
    <w:rPr>
      <w:rFonts w:ascii="Times New Roman" w:eastAsia="Times New Roman" w:hAnsi="Times New Roman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AB5961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EndNoteBibliographyTitle">
    <w:name w:val="EndNote Bibliography Title"/>
    <w:basedOn w:val="Normal"/>
    <w:rsid w:val="009C2753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9C2753"/>
    <w:rPr>
      <w:rFonts w:ascii="Cambria" w:hAnsi="Cambria"/>
    </w:rPr>
  </w:style>
  <w:style w:type="paragraph" w:styleId="ListParagraph">
    <w:name w:val="List Paragraph"/>
    <w:basedOn w:val="Normal"/>
    <w:uiPriority w:val="34"/>
    <w:qFormat/>
    <w:rsid w:val="00B600AE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277C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77C2"/>
    <w:rPr>
      <w:rFonts w:ascii="Lucida Grande" w:hAnsi="Lucida Grande" w:cs="Lucida Grande"/>
      <w:sz w:val="18"/>
      <w:szCs w:val="18"/>
    </w:rPr>
  </w:style>
  <w:style w:type="table" w:styleId="LightGrid-Accent1">
    <w:name w:val="Light Grid Accent 1"/>
    <w:basedOn w:val="TableNormal"/>
    <w:uiPriority w:val="62"/>
    <w:rsid w:val="0091237B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A90D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0D4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0D4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0D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0D48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8F3BDF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30A0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B30A0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B30A03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B30A03"/>
    <w:rPr>
      <w:sz w:val="18"/>
      <w:szCs w:val="18"/>
    </w:rPr>
  </w:style>
  <w:style w:type="table" w:styleId="TableGrid">
    <w:name w:val="Table Grid"/>
    <w:basedOn w:val="TableNormal"/>
    <w:uiPriority w:val="59"/>
    <w:rsid w:val="0084199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qFormat/>
    <w:rsid w:val="00BE4714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creativecommons.org/licenses/by-nc/4.0/" TargetMode="External"/><Relationship Id="rId20" Type="http://schemas.microsoft.com/office/2007/relationships/diagramDrawing" Target="diagrams/drawing2.xml"/><Relationship Id="rId21" Type="http://schemas.openxmlformats.org/officeDocument/2006/relationships/image" Target="media/image2.png"/><Relationship Id="rId22" Type="http://schemas.openxmlformats.org/officeDocument/2006/relationships/fontTable" Target="fontTable.xml"/><Relationship Id="rId23" Type="http://schemas.openxmlformats.org/officeDocument/2006/relationships/theme" Target="theme/theme1.xml"/><Relationship Id="rId10" Type="http://schemas.openxmlformats.org/officeDocument/2006/relationships/diagramData" Target="diagrams/data1.xml"/><Relationship Id="rId11" Type="http://schemas.openxmlformats.org/officeDocument/2006/relationships/diagramLayout" Target="diagrams/layout1.xml"/><Relationship Id="rId12" Type="http://schemas.openxmlformats.org/officeDocument/2006/relationships/diagramQuickStyle" Target="diagrams/quickStyle1.xml"/><Relationship Id="rId13" Type="http://schemas.openxmlformats.org/officeDocument/2006/relationships/diagramColors" Target="diagrams/colors1.xml"/><Relationship Id="rId14" Type="http://schemas.microsoft.com/office/2007/relationships/diagramDrawing" Target="diagrams/drawing1.xml"/><Relationship Id="rId15" Type="http://schemas.openxmlformats.org/officeDocument/2006/relationships/image" Target="media/image1.png"/><Relationship Id="rId16" Type="http://schemas.openxmlformats.org/officeDocument/2006/relationships/diagramData" Target="diagrams/data2.xml"/><Relationship Id="rId17" Type="http://schemas.openxmlformats.org/officeDocument/2006/relationships/diagramLayout" Target="diagrams/layout2.xml"/><Relationship Id="rId18" Type="http://schemas.openxmlformats.org/officeDocument/2006/relationships/diagramQuickStyle" Target="diagrams/quickStyle2.xml"/><Relationship Id="rId19" Type="http://schemas.openxmlformats.org/officeDocument/2006/relationships/diagramColors" Target="diagrams/colors2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colorful2">
  <dgm:title val=""/>
  <dgm:desc val=""/>
  <dgm:catLst>
    <dgm:cat type="colorful" pri="10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>
      <a:schemeClr val="accent2"/>
      <a:schemeClr val="accent3"/>
    </dgm:fillClrLst>
    <dgm:linClrLst>
      <a:schemeClr val="accent2"/>
      <a:schemeClr val="accent3"/>
    </dgm:linClrLst>
    <dgm:effectClrLst/>
    <dgm:txLinClrLst/>
    <dgm:txFillClrLst/>
    <dgm:txEffectClrLst/>
  </dgm:styleLbl>
  <dgm:styleLbl name="lnNode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>
      <a:schemeClr val="accent2">
        <a:alpha val="50000"/>
      </a:schemeClr>
      <a:schemeClr val="accent3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>
      <a:schemeClr val="accent2">
        <a:tint val="50000"/>
      </a:schemeClr>
      <a:schemeClr val="accent3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2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2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fg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1D1">
    <dgm:fillClrLst/>
    <dgm:linClrLst>
      <a:schemeClr val="accent2"/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2"/>
    </dgm:fillClrLst>
    <dgm:linClrLst meth="repeat">
      <a:schemeClr val="accent2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2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1">
    <dgm:fillClrLst meth="repeat">
      <a:schemeClr val="accent3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2">
    <dgm:fillClrLst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2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parChTrans2D3">
    <dgm:fillClrLst meth="repeat"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parChTrans2D4">
    <dgm:fillClrLst meth="repeat">
      <a:schemeClr val="accent5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2"/>
    </dgm:fillClrLst>
    <dgm:linClrLst meth="repeat">
      <a:schemeClr val="accent2"/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2">
        <a:tint val="90000"/>
      </a:schemeClr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2">
        <a:tint val="70000"/>
      </a:schemeClr>
    </dgm:fillClrLst>
    <dgm:linClrLst meth="repeat">
      <a:schemeClr val="accent4"/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2">
        <a:tint val="50000"/>
      </a:schemeClr>
    </dgm:fillClrLst>
    <dgm:linClrLst meth="repeat">
      <a:schemeClr val="accent5"/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2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>
      <a:schemeClr val="accent4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>
      <a:schemeClr val="accent5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2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2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2">
        <a:tint val="50000"/>
        <a:alpha val="40000"/>
      </a:schemeClr>
    </dgm:fillClrLst>
    <dgm:linClrLst meth="repeat">
      <a:schemeClr val="accent2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2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colorful2">
  <dgm:title val=""/>
  <dgm:desc val=""/>
  <dgm:catLst>
    <dgm:cat type="colorful" pri="10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>
      <a:schemeClr val="accent2"/>
      <a:schemeClr val="accent3"/>
    </dgm:fillClrLst>
    <dgm:linClrLst>
      <a:schemeClr val="accent2"/>
      <a:schemeClr val="accent3"/>
    </dgm:linClrLst>
    <dgm:effectClrLst/>
    <dgm:txLinClrLst/>
    <dgm:txFillClrLst/>
    <dgm:txEffectClrLst/>
  </dgm:styleLbl>
  <dgm:styleLbl name="lnNode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>
      <a:schemeClr val="accent2">
        <a:alpha val="50000"/>
      </a:schemeClr>
      <a:schemeClr val="accent3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>
      <a:schemeClr val="accent2">
        <a:tint val="50000"/>
      </a:schemeClr>
      <a:schemeClr val="accent3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2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2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fg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1D1">
    <dgm:fillClrLst/>
    <dgm:linClrLst>
      <a:schemeClr val="accent2"/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2"/>
    </dgm:fillClrLst>
    <dgm:linClrLst meth="repeat">
      <a:schemeClr val="accent2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2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1">
    <dgm:fillClrLst meth="repeat">
      <a:schemeClr val="accent3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2">
    <dgm:fillClrLst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2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parChTrans2D3">
    <dgm:fillClrLst meth="repeat"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parChTrans2D4">
    <dgm:fillClrLst meth="repeat">
      <a:schemeClr val="accent5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2"/>
    </dgm:fillClrLst>
    <dgm:linClrLst meth="repeat">
      <a:schemeClr val="accent2"/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2">
        <a:tint val="90000"/>
      </a:schemeClr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2">
        <a:tint val="70000"/>
      </a:schemeClr>
    </dgm:fillClrLst>
    <dgm:linClrLst meth="repeat">
      <a:schemeClr val="accent4"/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2">
        <a:tint val="50000"/>
      </a:schemeClr>
    </dgm:fillClrLst>
    <dgm:linClrLst meth="repeat">
      <a:schemeClr val="accent5"/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2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>
      <a:schemeClr val="accent4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>
      <a:schemeClr val="accent5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2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2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2">
        <a:tint val="50000"/>
        <a:alpha val="40000"/>
      </a:schemeClr>
    </dgm:fillClrLst>
    <dgm:linClrLst meth="repeat">
      <a:schemeClr val="accent2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2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6C44B0A4-B144-4C40-ADDD-C546A1A085F9}" type="doc">
      <dgm:prSet loTypeId="urn:microsoft.com/office/officeart/2005/8/layout/pyramid1" loCatId="" qsTypeId="urn:microsoft.com/office/officeart/2005/8/quickstyle/simple4" qsCatId="simple" csTypeId="urn:microsoft.com/office/officeart/2005/8/colors/colorful2" csCatId="colorful" phldr="1"/>
      <dgm:spPr/>
    </dgm:pt>
    <dgm:pt modelId="{6AED6AE6-79C4-D349-9794-A39A98D47D85}">
      <dgm:prSet phldrT="[Text]"/>
      <dgm:spPr/>
      <dgm:t>
        <a:bodyPr/>
        <a:lstStyle/>
        <a:p>
          <a:endParaRPr lang="de-DE"/>
        </a:p>
      </dgm:t>
    </dgm:pt>
    <dgm:pt modelId="{858415A1-02A7-E743-8011-ED7E8EDBDDD5}" type="parTrans" cxnId="{EB5087E9-1EC5-CC4C-9625-9E5D075B3CFC}">
      <dgm:prSet/>
      <dgm:spPr/>
      <dgm:t>
        <a:bodyPr/>
        <a:lstStyle/>
        <a:p>
          <a:endParaRPr lang="de-DE"/>
        </a:p>
      </dgm:t>
    </dgm:pt>
    <dgm:pt modelId="{52609A54-AA38-5447-ADEB-48FB2A87FA3B}" type="sibTrans" cxnId="{EB5087E9-1EC5-CC4C-9625-9E5D075B3CFC}">
      <dgm:prSet/>
      <dgm:spPr/>
      <dgm:t>
        <a:bodyPr/>
        <a:lstStyle/>
        <a:p>
          <a:endParaRPr lang="de-DE"/>
        </a:p>
      </dgm:t>
    </dgm:pt>
    <dgm:pt modelId="{21D6F88E-C5C5-964C-9A28-564D4282E070}">
      <dgm:prSet phldrT="[Text]"/>
      <dgm:spPr/>
      <dgm:t>
        <a:bodyPr/>
        <a:lstStyle/>
        <a:p>
          <a:endParaRPr lang="de-DE"/>
        </a:p>
        <a:p>
          <a:endParaRPr lang="de-DE"/>
        </a:p>
      </dgm:t>
    </dgm:pt>
    <dgm:pt modelId="{A9A22660-971D-5F4F-A275-63A27D8F6733}" type="sibTrans" cxnId="{71BB8455-0C99-9D4C-829D-24256B0F519B}">
      <dgm:prSet/>
      <dgm:spPr/>
      <dgm:t>
        <a:bodyPr/>
        <a:lstStyle/>
        <a:p>
          <a:endParaRPr lang="de-DE"/>
        </a:p>
      </dgm:t>
    </dgm:pt>
    <dgm:pt modelId="{C4E7CB03-4A33-344C-AD83-1D68BC18E5FF}" type="parTrans" cxnId="{71BB8455-0C99-9D4C-829D-24256B0F519B}">
      <dgm:prSet/>
      <dgm:spPr/>
      <dgm:t>
        <a:bodyPr/>
        <a:lstStyle/>
        <a:p>
          <a:endParaRPr lang="de-DE"/>
        </a:p>
      </dgm:t>
    </dgm:pt>
    <dgm:pt modelId="{D823025B-8EF2-DD49-9C89-8AAA3E3D4793}">
      <dgm:prSet/>
      <dgm:spPr/>
      <dgm:t>
        <a:bodyPr/>
        <a:lstStyle/>
        <a:p>
          <a:endParaRPr lang="de-DE"/>
        </a:p>
      </dgm:t>
    </dgm:pt>
    <dgm:pt modelId="{3F1EC6F7-90D1-8D47-AAA3-0ED027F81703}" type="parTrans" cxnId="{EA1CCCBC-FDF1-EE4C-9468-5649EB0A4876}">
      <dgm:prSet/>
      <dgm:spPr/>
      <dgm:t>
        <a:bodyPr/>
        <a:lstStyle/>
        <a:p>
          <a:endParaRPr lang="de-DE"/>
        </a:p>
      </dgm:t>
    </dgm:pt>
    <dgm:pt modelId="{F60E4E93-A69A-2747-B138-586ABB2AAFD5}" type="sibTrans" cxnId="{EA1CCCBC-FDF1-EE4C-9468-5649EB0A4876}">
      <dgm:prSet/>
      <dgm:spPr/>
      <dgm:t>
        <a:bodyPr/>
        <a:lstStyle/>
        <a:p>
          <a:endParaRPr lang="de-DE"/>
        </a:p>
      </dgm:t>
    </dgm:pt>
    <dgm:pt modelId="{284F9458-D661-6A44-94D1-4DCD58E2FE8C}">
      <dgm:prSet/>
      <dgm:spPr/>
      <dgm:t>
        <a:bodyPr/>
        <a:lstStyle/>
        <a:p>
          <a:endParaRPr lang="de-DE"/>
        </a:p>
      </dgm:t>
    </dgm:pt>
    <dgm:pt modelId="{1B1A3F2C-E348-2947-B108-68A1DEA01943}" type="parTrans" cxnId="{7FB9B2B4-4D48-9245-A0DD-4B2AD82EE60E}">
      <dgm:prSet/>
      <dgm:spPr/>
      <dgm:t>
        <a:bodyPr/>
        <a:lstStyle/>
        <a:p>
          <a:endParaRPr lang="de-DE"/>
        </a:p>
      </dgm:t>
    </dgm:pt>
    <dgm:pt modelId="{A2B16A56-6438-1B4F-8E46-079B789E911F}" type="sibTrans" cxnId="{7FB9B2B4-4D48-9245-A0DD-4B2AD82EE60E}">
      <dgm:prSet/>
      <dgm:spPr/>
      <dgm:t>
        <a:bodyPr/>
        <a:lstStyle/>
        <a:p>
          <a:endParaRPr lang="de-DE"/>
        </a:p>
      </dgm:t>
    </dgm:pt>
    <dgm:pt modelId="{D4188E3A-348D-B345-858E-7F1B4C7DD1FC}" type="pres">
      <dgm:prSet presAssocID="{6C44B0A4-B144-4C40-ADDD-C546A1A085F9}" presName="Name0" presStyleCnt="0">
        <dgm:presLayoutVars>
          <dgm:dir/>
          <dgm:animLvl val="lvl"/>
          <dgm:resizeHandles val="exact"/>
        </dgm:presLayoutVars>
      </dgm:prSet>
      <dgm:spPr/>
    </dgm:pt>
    <dgm:pt modelId="{43C345FC-E353-1A4A-BEDA-2C35516F03A7}" type="pres">
      <dgm:prSet presAssocID="{21D6F88E-C5C5-964C-9A28-564D4282E070}" presName="Name8" presStyleCnt="0"/>
      <dgm:spPr/>
    </dgm:pt>
    <dgm:pt modelId="{8F71A645-64BD-9B46-8FBE-54E439560097}" type="pres">
      <dgm:prSet presAssocID="{21D6F88E-C5C5-964C-9A28-564D4282E070}" presName="level" presStyleLbl="node1" presStyleIdx="0" presStyleCnt="4" custLinFactNeighborX="0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E0F9830E-F943-6747-B0FD-E469293CE05E}" type="pres">
      <dgm:prSet presAssocID="{21D6F88E-C5C5-964C-9A28-564D4282E070}" presName="levelTx" presStyleLbl="revTx" presStyleIdx="0" presStyleCnt="0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DF3FECE8-3D02-B144-9E60-30DE5404B6D5}" type="pres">
      <dgm:prSet presAssocID="{6AED6AE6-79C4-D349-9794-A39A98D47D85}" presName="Name8" presStyleCnt="0"/>
      <dgm:spPr/>
    </dgm:pt>
    <dgm:pt modelId="{691B5BDD-51F3-D34C-95BC-05E35F4EED11}" type="pres">
      <dgm:prSet presAssocID="{6AED6AE6-79C4-D349-9794-A39A98D47D85}" presName="level" presStyleLbl="node1" presStyleIdx="1" presStyleCnt="4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5449E260-A957-4E45-A295-46EE9FBDF304}" type="pres">
      <dgm:prSet presAssocID="{6AED6AE6-79C4-D349-9794-A39A98D47D85}" presName="levelTx" presStyleLbl="revTx" presStyleIdx="0" presStyleCnt="0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FCEA316F-8D53-224F-8494-A1E8ED21013D}" type="pres">
      <dgm:prSet presAssocID="{D823025B-8EF2-DD49-9C89-8AAA3E3D4793}" presName="Name8" presStyleCnt="0"/>
      <dgm:spPr/>
    </dgm:pt>
    <dgm:pt modelId="{A7C2C3E0-1DE7-9D4B-B359-D0A28C024FDA}" type="pres">
      <dgm:prSet presAssocID="{D823025B-8EF2-DD49-9C89-8AAA3E3D4793}" presName="level" presStyleLbl="node1" presStyleIdx="2" presStyleCnt="4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9E33CE9E-A19B-F641-BA1D-AA48F733B939}" type="pres">
      <dgm:prSet presAssocID="{D823025B-8EF2-DD49-9C89-8AAA3E3D4793}" presName="levelTx" presStyleLbl="revTx" presStyleIdx="0" presStyleCnt="0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57CB3C19-40D6-F649-874F-587E3FD003C3}" type="pres">
      <dgm:prSet presAssocID="{284F9458-D661-6A44-94D1-4DCD58E2FE8C}" presName="Name8" presStyleCnt="0"/>
      <dgm:spPr/>
    </dgm:pt>
    <dgm:pt modelId="{C0C3149F-60D0-034B-9EB0-8F97476684D9}" type="pres">
      <dgm:prSet presAssocID="{284F9458-D661-6A44-94D1-4DCD58E2FE8C}" presName="level" presStyleLbl="node1" presStyleIdx="3" presStyleCnt="4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9A3A236C-CA99-DA44-986E-CF2674150335}" type="pres">
      <dgm:prSet presAssocID="{284F9458-D661-6A44-94D1-4DCD58E2FE8C}" presName="levelTx" presStyleLbl="revTx" presStyleIdx="0" presStyleCnt="0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</dgm:ptLst>
  <dgm:cxnLst>
    <dgm:cxn modelId="{D85DAD9C-BCE8-944E-94DD-49C94888AA35}" type="presOf" srcId="{D823025B-8EF2-DD49-9C89-8AAA3E3D4793}" destId="{9E33CE9E-A19B-F641-BA1D-AA48F733B939}" srcOrd="1" destOrd="0" presId="urn:microsoft.com/office/officeart/2005/8/layout/pyramid1"/>
    <dgm:cxn modelId="{C2BC54F0-95F0-9644-A8D9-00D4C8EFE470}" type="presOf" srcId="{284F9458-D661-6A44-94D1-4DCD58E2FE8C}" destId="{9A3A236C-CA99-DA44-986E-CF2674150335}" srcOrd="1" destOrd="0" presId="urn:microsoft.com/office/officeart/2005/8/layout/pyramid1"/>
    <dgm:cxn modelId="{71BB8455-0C99-9D4C-829D-24256B0F519B}" srcId="{6C44B0A4-B144-4C40-ADDD-C546A1A085F9}" destId="{21D6F88E-C5C5-964C-9A28-564D4282E070}" srcOrd="0" destOrd="0" parTransId="{C4E7CB03-4A33-344C-AD83-1D68BC18E5FF}" sibTransId="{A9A22660-971D-5F4F-A275-63A27D8F6733}"/>
    <dgm:cxn modelId="{D2F06C81-C72D-3043-9150-10ACC4E27AFE}" type="presOf" srcId="{21D6F88E-C5C5-964C-9A28-564D4282E070}" destId="{E0F9830E-F943-6747-B0FD-E469293CE05E}" srcOrd="1" destOrd="0" presId="urn:microsoft.com/office/officeart/2005/8/layout/pyramid1"/>
    <dgm:cxn modelId="{7FB9B2B4-4D48-9245-A0DD-4B2AD82EE60E}" srcId="{6C44B0A4-B144-4C40-ADDD-C546A1A085F9}" destId="{284F9458-D661-6A44-94D1-4DCD58E2FE8C}" srcOrd="3" destOrd="0" parTransId="{1B1A3F2C-E348-2947-B108-68A1DEA01943}" sibTransId="{A2B16A56-6438-1B4F-8E46-079B789E911F}"/>
    <dgm:cxn modelId="{721BB446-1C84-974C-8995-456C7C2C62BF}" type="presOf" srcId="{6AED6AE6-79C4-D349-9794-A39A98D47D85}" destId="{691B5BDD-51F3-D34C-95BC-05E35F4EED11}" srcOrd="0" destOrd="0" presId="urn:microsoft.com/office/officeart/2005/8/layout/pyramid1"/>
    <dgm:cxn modelId="{6EF0C987-6395-2544-AA53-F68061AADAA0}" type="presOf" srcId="{21D6F88E-C5C5-964C-9A28-564D4282E070}" destId="{8F71A645-64BD-9B46-8FBE-54E439560097}" srcOrd="0" destOrd="0" presId="urn:microsoft.com/office/officeart/2005/8/layout/pyramid1"/>
    <dgm:cxn modelId="{87BF9121-0ACD-614E-AC05-3BB32714434A}" type="presOf" srcId="{6AED6AE6-79C4-D349-9794-A39A98D47D85}" destId="{5449E260-A957-4E45-A295-46EE9FBDF304}" srcOrd="1" destOrd="0" presId="urn:microsoft.com/office/officeart/2005/8/layout/pyramid1"/>
    <dgm:cxn modelId="{0F0BEDC0-95AF-0B4B-812D-2D82830EECD4}" type="presOf" srcId="{6C44B0A4-B144-4C40-ADDD-C546A1A085F9}" destId="{D4188E3A-348D-B345-858E-7F1B4C7DD1FC}" srcOrd="0" destOrd="0" presId="urn:microsoft.com/office/officeart/2005/8/layout/pyramid1"/>
    <dgm:cxn modelId="{58279F7D-5000-A947-A993-8DD374ECB162}" type="presOf" srcId="{D823025B-8EF2-DD49-9C89-8AAA3E3D4793}" destId="{A7C2C3E0-1DE7-9D4B-B359-D0A28C024FDA}" srcOrd="0" destOrd="0" presId="urn:microsoft.com/office/officeart/2005/8/layout/pyramid1"/>
    <dgm:cxn modelId="{EB5087E9-1EC5-CC4C-9625-9E5D075B3CFC}" srcId="{6C44B0A4-B144-4C40-ADDD-C546A1A085F9}" destId="{6AED6AE6-79C4-D349-9794-A39A98D47D85}" srcOrd="1" destOrd="0" parTransId="{858415A1-02A7-E743-8011-ED7E8EDBDDD5}" sibTransId="{52609A54-AA38-5447-ADEB-48FB2A87FA3B}"/>
    <dgm:cxn modelId="{EA1CCCBC-FDF1-EE4C-9468-5649EB0A4876}" srcId="{6C44B0A4-B144-4C40-ADDD-C546A1A085F9}" destId="{D823025B-8EF2-DD49-9C89-8AAA3E3D4793}" srcOrd="2" destOrd="0" parTransId="{3F1EC6F7-90D1-8D47-AAA3-0ED027F81703}" sibTransId="{F60E4E93-A69A-2747-B138-586ABB2AAFD5}"/>
    <dgm:cxn modelId="{27FD8B5D-5384-EF4C-A02C-385FA89D0797}" type="presOf" srcId="{284F9458-D661-6A44-94D1-4DCD58E2FE8C}" destId="{C0C3149F-60D0-034B-9EB0-8F97476684D9}" srcOrd="0" destOrd="0" presId="urn:microsoft.com/office/officeart/2005/8/layout/pyramid1"/>
    <dgm:cxn modelId="{9D5FA3C7-2957-444E-B9D4-7D9DC841D91E}" type="presParOf" srcId="{D4188E3A-348D-B345-858E-7F1B4C7DD1FC}" destId="{43C345FC-E353-1A4A-BEDA-2C35516F03A7}" srcOrd="0" destOrd="0" presId="urn:microsoft.com/office/officeart/2005/8/layout/pyramid1"/>
    <dgm:cxn modelId="{14A97B59-913B-4A49-8FC8-14C3EA6509C8}" type="presParOf" srcId="{43C345FC-E353-1A4A-BEDA-2C35516F03A7}" destId="{8F71A645-64BD-9B46-8FBE-54E439560097}" srcOrd="0" destOrd="0" presId="urn:microsoft.com/office/officeart/2005/8/layout/pyramid1"/>
    <dgm:cxn modelId="{40EF1632-3FC8-B342-9C5A-2C8BBB8725F9}" type="presParOf" srcId="{43C345FC-E353-1A4A-BEDA-2C35516F03A7}" destId="{E0F9830E-F943-6747-B0FD-E469293CE05E}" srcOrd="1" destOrd="0" presId="urn:microsoft.com/office/officeart/2005/8/layout/pyramid1"/>
    <dgm:cxn modelId="{27009007-3F19-7E43-B515-84479C24086A}" type="presParOf" srcId="{D4188E3A-348D-B345-858E-7F1B4C7DD1FC}" destId="{DF3FECE8-3D02-B144-9E60-30DE5404B6D5}" srcOrd="1" destOrd="0" presId="urn:microsoft.com/office/officeart/2005/8/layout/pyramid1"/>
    <dgm:cxn modelId="{31F9FD89-C97E-A548-850E-C6DD56A9FC41}" type="presParOf" srcId="{DF3FECE8-3D02-B144-9E60-30DE5404B6D5}" destId="{691B5BDD-51F3-D34C-95BC-05E35F4EED11}" srcOrd="0" destOrd="0" presId="urn:microsoft.com/office/officeart/2005/8/layout/pyramid1"/>
    <dgm:cxn modelId="{88058CB0-4619-8C4F-AB01-D4DDD21023AE}" type="presParOf" srcId="{DF3FECE8-3D02-B144-9E60-30DE5404B6D5}" destId="{5449E260-A957-4E45-A295-46EE9FBDF304}" srcOrd="1" destOrd="0" presId="urn:microsoft.com/office/officeart/2005/8/layout/pyramid1"/>
    <dgm:cxn modelId="{3DC0A526-94C1-FC42-950D-3022694858E3}" type="presParOf" srcId="{D4188E3A-348D-B345-858E-7F1B4C7DD1FC}" destId="{FCEA316F-8D53-224F-8494-A1E8ED21013D}" srcOrd="2" destOrd="0" presId="urn:microsoft.com/office/officeart/2005/8/layout/pyramid1"/>
    <dgm:cxn modelId="{AEB2F7D8-8613-BB47-A010-BBB765BDDA69}" type="presParOf" srcId="{FCEA316F-8D53-224F-8494-A1E8ED21013D}" destId="{A7C2C3E0-1DE7-9D4B-B359-D0A28C024FDA}" srcOrd="0" destOrd="0" presId="urn:microsoft.com/office/officeart/2005/8/layout/pyramid1"/>
    <dgm:cxn modelId="{A9ED6B26-C61B-C247-B018-C53887C9ED1F}" type="presParOf" srcId="{FCEA316F-8D53-224F-8494-A1E8ED21013D}" destId="{9E33CE9E-A19B-F641-BA1D-AA48F733B939}" srcOrd="1" destOrd="0" presId="urn:microsoft.com/office/officeart/2005/8/layout/pyramid1"/>
    <dgm:cxn modelId="{49D5F3BB-3030-824E-8390-AC5012714CBF}" type="presParOf" srcId="{D4188E3A-348D-B345-858E-7F1B4C7DD1FC}" destId="{57CB3C19-40D6-F649-874F-587E3FD003C3}" srcOrd="3" destOrd="0" presId="urn:microsoft.com/office/officeart/2005/8/layout/pyramid1"/>
    <dgm:cxn modelId="{CDE041E2-F0E5-5D4E-82AF-05E905AE0379}" type="presParOf" srcId="{57CB3C19-40D6-F649-874F-587E3FD003C3}" destId="{C0C3149F-60D0-034B-9EB0-8F97476684D9}" srcOrd="0" destOrd="0" presId="urn:microsoft.com/office/officeart/2005/8/layout/pyramid1"/>
    <dgm:cxn modelId="{6AB61F3F-6371-7740-B175-2BB71DB4D979}" type="presParOf" srcId="{57CB3C19-40D6-F649-874F-587E3FD003C3}" destId="{9A3A236C-CA99-DA44-986E-CF2674150335}" srcOrd="1" destOrd="0" presId="urn:microsoft.com/office/officeart/2005/8/layout/pyramid1"/>
  </dgm:cxnLst>
  <dgm:bg>
    <a:effectLst>
      <a:outerShdw blurRad="76200" dist="12700" dir="2700000" sy="-23000" kx="-800400" algn="bl" rotWithShape="0">
        <a:prstClr val="black">
          <a:alpha val="20000"/>
        </a:prstClr>
      </a:outerShdw>
    </a:effectLst>
  </dgm:bg>
  <dgm:whole>
    <a:ln>
      <a:noFill/>
    </a:ln>
  </dgm:whole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6C44B0A4-B144-4C40-ADDD-C546A1A085F9}" type="doc">
      <dgm:prSet loTypeId="urn:microsoft.com/office/officeart/2005/8/layout/pyramid1" loCatId="" qsTypeId="urn:microsoft.com/office/officeart/2005/8/quickstyle/simple4" qsCatId="simple" csTypeId="urn:microsoft.com/office/officeart/2005/8/colors/colorful2" csCatId="colorful" phldr="1"/>
      <dgm:spPr/>
    </dgm:pt>
    <dgm:pt modelId="{6AED6AE6-79C4-D349-9794-A39A98D47D85}">
      <dgm:prSet phldrT="[Text]"/>
      <dgm:spPr>
        <a:gradFill rotWithShape="0">
          <a:gsLst>
            <a:gs pos="0">
              <a:schemeClr val="accent2">
                <a:hueOff val="1560507"/>
                <a:satOff val="-1946"/>
                <a:lumOff val="458"/>
                <a:alphaOff val="0"/>
                <a:tint val="100000"/>
                <a:shade val="100000"/>
                <a:satMod val="130000"/>
              </a:schemeClr>
            </a:gs>
            <a:gs pos="49000">
              <a:schemeClr val="bg1"/>
            </a:gs>
            <a:gs pos="93000">
              <a:schemeClr val="bg1"/>
            </a:gs>
          </a:gsLst>
        </a:gradFill>
        <a:effectLst/>
      </dgm:spPr>
      <dgm:t>
        <a:bodyPr/>
        <a:lstStyle/>
        <a:p>
          <a:endParaRPr lang="de-DE"/>
        </a:p>
      </dgm:t>
    </dgm:pt>
    <dgm:pt modelId="{858415A1-02A7-E743-8011-ED7E8EDBDDD5}" type="parTrans" cxnId="{EB5087E9-1EC5-CC4C-9625-9E5D075B3CFC}">
      <dgm:prSet/>
      <dgm:spPr/>
      <dgm:t>
        <a:bodyPr/>
        <a:lstStyle/>
        <a:p>
          <a:endParaRPr lang="de-DE"/>
        </a:p>
      </dgm:t>
    </dgm:pt>
    <dgm:pt modelId="{52609A54-AA38-5447-ADEB-48FB2A87FA3B}" type="sibTrans" cxnId="{EB5087E9-1EC5-CC4C-9625-9E5D075B3CFC}">
      <dgm:prSet/>
      <dgm:spPr/>
      <dgm:t>
        <a:bodyPr/>
        <a:lstStyle/>
        <a:p>
          <a:endParaRPr lang="de-DE"/>
        </a:p>
      </dgm:t>
    </dgm:pt>
    <dgm:pt modelId="{D823025B-8EF2-DD49-9C89-8AAA3E3D4793}">
      <dgm:prSet/>
      <dgm:spPr/>
      <dgm:t>
        <a:bodyPr/>
        <a:lstStyle/>
        <a:p>
          <a:endParaRPr lang="de-DE"/>
        </a:p>
      </dgm:t>
    </dgm:pt>
    <dgm:pt modelId="{3F1EC6F7-90D1-8D47-AAA3-0ED027F81703}" type="parTrans" cxnId="{EA1CCCBC-FDF1-EE4C-9468-5649EB0A4876}">
      <dgm:prSet/>
      <dgm:spPr/>
      <dgm:t>
        <a:bodyPr/>
        <a:lstStyle/>
        <a:p>
          <a:endParaRPr lang="de-DE"/>
        </a:p>
      </dgm:t>
    </dgm:pt>
    <dgm:pt modelId="{F60E4E93-A69A-2747-B138-586ABB2AAFD5}" type="sibTrans" cxnId="{EA1CCCBC-FDF1-EE4C-9468-5649EB0A4876}">
      <dgm:prSet/>
      <dgm:spPr/>
      <dgm:t>
        <a:bodyPr/>
        <a:lstStyle/>
        <a:p>
          <a:endParaRPr lang="de-DE"/>
        </a:p>
      </dgm:t>
    </dgm:pt>
    <dgm:pt modelId="{284F9458-D661-6A44-94D1-4DCD58E2FE8C}">
      <dgm:prSet/>
      <dgm:spPr/>
      <dgm:t>
        <a:bodyPr/>
        <a:lstStyle/>
        <a:p>
          <a:endParaRPr lang="de-DE"/>
        </a:p>
      </dgm:t>
    </dgm:pt>
    <dgm:pt modelId="{1B1A3F2C-E348-2947-B108-68A1DEA01943}" type="parTrans" cxnId="{7FB9B2B4-4D48-9245-A0DD-4B2AD82EE60E}">
      <dgm:prSet/>
      <dgm:spPr/>
      <dgm:t>
        <a:bodyPr/>
        <a:lstStyle/>
        <a:p>
          <a:endParaRPr lang="de-DE"/>
        </a:p>
      </dgm:t>
    </dgm:pt>
    <dgm:pt modelId="{A2B16A56-6438-1B4F-8E46-079B789E911F}" type="sibTrans" cxnId="{7FB9B2B4-4D48-9245-A0DD-4B2AD82EE60E}">
      <dgm:prSet/>
      <dgm:spPr/>
      <dgm:t>
        <a:bodyPr/>
        <a:lstStyle/>
        <a:p>
          <a:endParaRPr lang="de-DE"/>
        </a:p>
      </dgm:t>
    </dgm:pt>
    <dgm:pt modelId="{21D6F88E-C5C5-964C-9A28-564D4282E070}">
      <dgm:prSet phldrT="[Text]"/>
      <dgm:spPr>
        <a:solidFill>
          <a:schemeClr val="bg1"/>
        </a:solidFill>
        <a:ln>
          <a:solidFill>
            <a:schemeClr val="bg1"/>
          </a:solidFill>
        </a:ln>
        <a:effectLst/>
      </dgm:spPr>
      <dgm:t>
        <a:bodyPr/>
        <a:lstStyle/>
        <a:p>
          <a:endParaRPr lang="de-DE"/>
        </a:p>
        <a:p>
          <a:endParaRPr lang="de-DE"/>
        </a:p>
      </dgm:t>
    </dgm:pt>
    <dgm:pt modelId="{A9A22660-971D-5F4F-A275-63A27D8F6733}" type="sibTrans" cxnId="{71BB8455-0C99-9D4C-829D-24256B0F519B}">
      <dgm:prSet/>
      <dgm:spPr/>
      <dgm:t>
        <a:bodyPr/>
        <a:lstStyle/>
        <a:p>
          <a:endParaRPr lang="de-DE"/>
        </a:p>
      </dgm:t>
    </dgm:pt>
    <dgm:pt modelId="{C4E7CB03-4A33-344C-AD83-1D68BC18E5FF}" type="parTrans" cxnId="{71BB8455-0C99-9D4C-829D-24256B0F519B}">
      <dgm:prSet/>
      <dgm:spPr/>
      <dgm:t>
        <a:bodyPr/>
        <a:lstStyle/>
        <a:p>
          <a:endParaRPr lang="de-DE"/>
        </a:p>
      </dgm:t>
    </dgm:pt>
    <dgm:pt modelId="{D4188E3A-348D-B345-858E-7F1B4C7DD1FC}" type="pres">
      <dgm:prSet presAssocID="{6C44B0A4-B144-4C40-ADDD-C546A1A085F9}" presName="Name0" presStyleCnt="0">
        <dgm:presLayoutVars>
          <dgm:dir/>
          <dgm:animLvl val="lvl"/>
          <dgm:resizeHandles val="exact"/>
        </dgm:presLayoutVars>
      </dgm:prSet>
      <dgm:spPr/>
    </dgm:pt>
    <dgm:pt modelId="{43C345FC-E353-1A4A-BEDA-2C35516F03A7}" type="pres">
      <dgm:prSet presAssocID="{21D6F88E-C5C5-964C-9A28-564D4282E070}" presName="Name8" presStyleCnt="0"/>
      <dgm:spPr/>
    </dgm:pt>
    <dgm:pt modelId="{8F71A645-64BD-9B46-8FBE-54E439560097}" type="pres">
      <dgm:prSet presAssocID="{21D6F88E-C5C5-964C-9A28-564D4282E070}" presName="level" presStyleLbl="node1" presStyleIdx="0" presStyleCnt="4" custLinFactNeighborX="0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E0F9830E-F943-6747-B0FD-E469293CE05E}" type="pres">
      <dgm:prSet presAssocID="{21D6F88E-C5C5-964C-9A28-564D4282E070}" presName="levelTx" presStyleLbl="revTx" presStyleIdx="0" presStyleCnt="0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DF3FECE8-3D02-B144-9E60-30DE5404B6D5}" type="pres">
      <dgm:prSet presAssocID="{6AED6AE6-79C4-D349-9794-A39A98D47D85}" presName="Name8" presStyleCnt="0"/>
      <dgm:spPr/>
    </dgm:pt>
    <dgm:pt modelId="{691B5BDD-51F3-D34C-95BC-05E35F4EED11}" type="pres">
      <dgm:prSet presAssocID="{6AED6AE6-79C4-D349-9794-A39A98D47D85}" presName="level" presStyleLbl="node1" presStyleIdx="1" presStyleCnt="4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5449E260-A957-4E45-A295-46EE9FBDF304}" type="pres">
      <dgm:prSet presAssocID="{6AED6AE6-79C4-D349-9794-A39A98D47D85}" presName="levelTx" presStyleLbl="revTx" presStyleIdx="0" presStyleCnt="0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FCEA316F-8D53-224F-8494-A1E8ED21013D}" type="pres">
      <dgm:prSet presAssocID="{D823025B-8EF2-DD49-9C89-8AAA3E3D4793}" presName="Name8" presStyleCnt="0"/>
      <dgm:spPr/>
    </dgm:pt>
    <dgm:pt modelId="{A7C2C3E0-1DE7-9D4B-B359-D0A28C024FDA}" type="pres">
      <dgm:prSet presAssocID="{D823025B-8EF2-DD49-9C89-8AAA3E3D4793}" presName="level" presStyleLbl="node1" presStyleIdx="2" presStyleCnt="4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9E33CE9E-A19B-F641-BA1D-AA48F733B939}" type="pres">
      <dgm:prSet presAssocID="{D823025B-8EF2-DD49-9C89-8AAA3E3D4793}" presName="levelTx" presStyleLbl="revTx" presStyleIdx="0" presStyleCnt="0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57CB3C19-40D6-F649-874F-587E3FD003C3}" type="pres">
      <dgm:prSet presAssocID="{284F9458-D661-6A44-94D1-4DCD58E2FE8C}" presName="Name8" presStyleCnt="0"/>
      <dgm:spPr/>
    </dgm:pt>
    <dgm:pt modelId="{C0C3149F-60D0-034B-9EB0-8F97476684D9}" type="pres">
      <dgm:prSet presAssocID="{284F9458-D661-6A44-94D1-4DCD58E2FE8C}" presName="level" presStyleLbl="node1" presStyleIdx="3" presStyleCnt="4" custLinFactNeighborX="329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  <dgm:pt modelId="{9A3A236C-CA99-DA44-986E-CF2674150335}" type="pres">
      <dgm:prSet presAssocID="{284F9458-D661-6A44-94D1-4DCD58E2FE8C}" presName="levelTx" presStyleLbl="revTx" presStyleIdx="0" presStyleCnt="0">
        <dgm:presLayoutVars>
          <dgm:chMax val="1"/>
          <dgm:bulletEnabled val="1"/>
        </dgm:presLayoutVars>
      </dgm:prSet>
      <dgm:spPr/>
      <dgm:t>
        <a:bodyPr/>
        <a:lstStyle/>
        <a:p>
          <a:endParaRPr lang="de-DE"/>
        </a:p>
      </dgm:t>
    </dgm:pt>
  </dgm:ptLst>
  <dgm:cxnLst>
    <dgm:cxn modelId="{455E7AFB-6EA4-384C-8641-15710E4DCAB6}" type="presOf" srcId="{6AED6AE6-79C4-D349-9794-A39A98D47D85}" destId="{691B5BDD-51F3-D34C-95BC-05E35F4EED11}" srcOrd="0" destOrd="0" presId="urn:microsoft.com/office/officeart/2005/8/layout/pyramid1"/>
    <dgm:cxn modelId="{71BB8455-0C99-9D4C-829D-24256B0F519B}" srcId="{6C44B0A4-B144-4C40-ADDD-C546A1A085F9}" destId="{21D6F88E-C5C5-964C-9A28-564D4282E070}" srcOrd="0" destOrd="0" parTransId="{C4E7CB03-4A33-344C-AD83-1D68BC18E5FF}" sibTransId="{A9A22660-971D-5F4F-A275-63A27D8F6733}"/>
    <dgm:cxn modelId="{54931F75-4612-A449-A590-97784F58DCEF}" type="presOf" srcId="{D823025B-8EF2-DD49-9C89-8AAA3E3D4793}" destId="{A7C2C3E0-1DE7-9D4B-B359-D0A28C024FDA}" srcOrd="0" destOrd="0" presId="urn:microsoft.com/office/officeart/2005/8/layout/pyramid1"/>
    <dgm:cxn modelId="{BF010E40-DD02-3B48-8DAE-02E774E4C714}" type="presOf" srcId="{6AED6AE6-79C4-D349-9794-A39A98D47D85}" destId="{5449E260-A957-4E45-A295-46EE9FBDF304}" srcOrd="1" destOrd="0" presId="urn:microsoft.com/office/officeart/2005/8/layout/pyramid1"/>
    <dgm:cxn modelId="{0B7A3CA7-D5BB-6046-A704-276BAC123A09}" type="presOf" srcId="{D823025B-8EF2-DD49-9C89-8AAA3E3D4793}" destId="{9E33CE9E-A19B-F641-BA1D-AA48F733B939}" srcOrd="1" destOrd="0" presId="urn:microsoft.com/office/officeart/2005/8/layout/pyramid1"/>
    <dgm:cxn modelId="{548079A4-AEDA-B94D-B0BF-575BAE8090B4}" type="presOf" srcId="{6C44B0A4-B144-4C40-ADDD-C546A1A085F9}" destId="{D4188E3A-348D-B345-858E-7F1B4C7DD1FC}" srcOrd="0" destOrd="0" presId="urn:microsoft.com/office/officeart/2005/8/layout/pyramid1"/>
    <dgm:cxn modelId="{7FB9B2B4-4D48-9245-A0DD-4B2AD82EE60E}" srcId="{6C44B0A4-B144-4C40-ADDD-C546A1A085F9}" destId="{284F9458-D661-6A44-94D1-4DCD58E2FE8C}" srcOrd="3" destOrd="0" parTransId="{1B1A3F2C-E348-2947-B108-68A1DEA01943}" sibTransId="{A2B16A56-6438-1B4F-8E46-079B789E911F}"/>
    <dgm:cxn modelId="{649B47D7-9B46-944C-8E94-6310AB97BE33}" type="presOf" srcId="{21D6F88E-C5C5-964C-9A28-564D4282E070}" destId="{E0F9830E-F943-6747-B0FD-E469293CE05E}" srcOrd="1" destOrd="0" presId="urn:microsoft.com/office/officeart/2005/8/layout/pyramid1"/>
    <dgm:cxn modelId="{C432D002-64DD-3647-89F7-06FFF3AB0E26}" type="presOf" srcId="{21D6F88E-C5C5-964C-9A28-564D4282E070}" destId="{8F71A645-64BD-9B46-8FBE-54E439560097}" srcOrd="0" destOrd="0" presId="urn:microsoft.com/office/officeart/2005/8/layout/pyramid1"/>
    <dgm:cxn modelId="{EA652E57-B2C8-8749-9584-8A0558FA28BE}" type="presOf" srcId="{284F9458-D661-6A44-94D1-4DCD58E2FE8C}" destId="{C0C3149F-60D0-034B-9EB0-8F97476684D9}" srcOrd="0" destOrd="0" presId="urn:microsoft.com/office/officeart/2005/8/layout/pyramid1"/>
    <dgm:cxn modelId="{EB5087E9-1EC5-CC4C-9625-9E5D075B3CFC}" srcId="{6C44B0A4-B144-4C40-ADDD-C546A1A085F9}" destId="{6AED6AE6-79C4-D349-9794-A39A98D47D85}" srcOrd="1" destOrd="0" parTransId="{858415A1-02A7-E743-8011-ED7E8EDBDDD5}" sibTransId="{52609A54-AA38-5447-ADEB-48FB2A87FA3B}"/>
    <dgm:cxn modelId="{EA1CCCBC-FDF1-EE4C-9468-5649EB0A4876}" srcId="{6C44B0A4-B144-4C40-ADDD-C546A1A085F9}" destId="{D823025B-8EF2-DD49-9C89-8AAA3E3D4793}" srcOrd="2" destOrd="0" parTransId="{3F1EC6F7-90D1-8D47-AAA3-0ED027F81703}" sibTransId="{F60E4E93-A69A-2747-B138-586ABB2AAFD5}"/>
    <dgm:cxn modelId="{3A251AC3-214E-A448-888D-6C4F0EE309DD}" type="presOf" srcId="{284F9458-D661-6A44-94D1-4DCD58E2FE8C}" destId="{9A3A236C-CA99-DA44-986E-CF2674150335}" srcOrd="1" destOrd="0" presId="urn:microsoft.com/office/officeart/2005/8/layout/pyramid1"/>
    <dgm:cxn modelId="{532B7DD8-9702-B240-AB1B-A92D4F2506AB}" type="presParOf" srcId="{D4188E3A-348D-B345-858E-7F1B4C7DD1FC}" destId="{43C345FC-E353-1A4A-BEDA-2C35516F03A7}" srcOrd="0" destOrd="0" presId="urn:microsoft.com/office/officeart/2005/8/layout/pyramid1"/>
    <dgm:cxn modelId="{1A127120-2E62-CD42-B7DA-A407F0E6B6E4}" type="presParOf" srcId="{43C345FC-E353-1A4A-BEDA-2C35516F03A7}" destId="{8F71A645-64BD-9B46-8FBE-54E439560097}" srcOrd="0" destOrd="0" presId="urn:microsoft.com/office/officeart/2005/8/layout/pyramid1"/>
    <dgm:cxn modelId="{FA480474-637F-8F4A-AEEF-912EAFA5CFE0}" type="presParOf" srcId="{43C345FC-E353-1A4A-BEDA-2C35516F03A7}" destId="{E0F9830E-F943-6747-B0FD-E469293CE05E}" srcOrd="1" destOrd="0" presId="urn:microsoft.com/office/officeart/2005/8/layout/pyramid1"/>
    <dgm:cxn modelId="{CBDD41B5-2E7A-FA4E-95DB-6C196CF424DA}" type="presParOf" srcId="{D4188E3A-348D-B345-858E-7F1B4C7DD1FC}" destId="{DF3FECE8-3D02-B144-9E60-30DE5404B6D5}" srcOrd="1" destOrd="0" presId="urn:microsoft.com/office/officeart/2005/8/layout/pyramid1"/>
    <dgm:cxn modelId="{53CA2924-79FE-E944-A84D-7507574032CC}" type="presParOf" srcId="{DF3FECE8-3D02-B144-9E60-30DE5404B6D5}" destId="{691B5BDD-51F3-D34C-95BC-05E35F4EED11}" srcOrd="0" destOrd="0" presId="urn:microsoft.com/office/officeart/2005/8/layout/pyramid1"/>
    <dgm:cxn modelId="{57143DB0-341B-8F4D-B400-BFDA84A2A017}" type="presParOf" srcId="{DF3FECE8-3D02-B144-9E60-30DE5404B6D5}" destId="{5449E260-A957-4E45-A295-46EE9FBDF304}" srcOrd="1" destOrd="0" presId="urn:microsoft.com/office/officeart/2005/8/layout/pyramid1"/>
    <dgm:cxn modelId="{6E169C04-C884-BF42-984C-E81B5E240283}" type="presParOf" srcId="{D4188E3A-348D-B345-858E-7F1B4C7DD1FC}" destId="{FCEA316F-8D53-224F-8494-A1E8ED21013D}" srcOrd="2" destOrd="0" presId="urn:microsoft.com/office/officeart/2005/8/layout/pyramid1"/>
    <dgm:cxn modelId="{C6D07EA2-2CBF-9C41-8F86-7115A534CE76}" type="presParOf" srcId="{FCEA316F-8D53-224F-8494-A1E8ED21013D}" destId="{A7C2C3E0-1DE7-9D4B-B359-D0A28C024FDA}" srcOrd="0" destOrd="0" presId="urn:microsoft.com/office/officeart/2005/8/layout/pyramid1"/>
    <dgm:cxn modelId="{5A50396C-CE51-CC49-B186-00137BA3D06F}" type="presParOf" srcId="{FCEA316F-8D53-224F-8494-A1E8ED21013D}" destId="{9E33CE9E-A19B-F641-BA1D-AA48F733B939}" srcOrd="1" destOrd="0" presId="urn:microsoft.com/office/officeart/2005/8/layout/pyramid1"/>
    <dgm:cxn modelId="{6F50C4D4-FFA8-3348-9924-3FCCC02F74E3}" type="presParOf" srcId="{D4188E3A-348D-B345-858E-7F1B4C7DD1FC}" destId="{57CB3C19-40D6-F649-874F-587E3FD003C3}" srcOrd="3" destOrd="0" presId="urn:microsoft.com/office/officeart/2005/8/layout/pyramid1"/>
    <dgm:cxn modelId="{D8F2A7C7-052B-E549-95CA-32078F0CFBC8}" type="presParOf" srcId="{57CB3C19-40D6-F649-874F-587E3FD003C3}" destId="{C0C3149F-60D0-034B-9EB0-8F97476684D9}" srcOrd="0" destOrd="0" presId="urn:microsoft.com/office/officeart/2005/8/layout/pyramid1"/>
    <dgm:cxn modelId="{E2C558C8-7FFE-4047-AE78-845D2D4C4461}" type="presParOf" srcId="{57CB3C19-40D6-F649-874F-587E3FD003C3}" destId="{9A3A236C-CA99-DA44-986E-CF2674150335}" srcOrd="1" destOrd="0" presId="urn:microsoft.com/office/officeart/2005/8/layout/pyramid1"/>
  </dgm:cxnLst>
  <dgm:bg>
    <a:effectLst>
      <a:outerShdw blurRad="76200" dist="12700" dir="2700000" sy="-23000" kx="-800400" algn="bl" rotWithShape="0">
        <a:prstClr val="black">
          <a:alpha val="20000"/>
        </a:prstClr>
      </a:outerShdw>
    </a:effectLst>
  </dgm:bg>
  <dgm:whole>
    <a:ln>
      <a:noFill/>
    </a:ln>
  </dgm:whole>
  <dgm:extLst>
    <a:ext uri="http://schemas.microsoft.com/office/drawing/2008/diagram">
      <dsp:dataModelExt xmlns:dsp="http://schemas.microsoft.com/office/drawing/2008/diagram" relId="rId20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8F71A645-64BD-9B46-8FBE-54E439560097}">
      <dsp:nvSpPr>
        <dsp:cNvPr id="0" name=""/>
        <dsp:cNvSpPr/>
      </dsp:nvSpPr>
      <dsp:spPr>
        <a:xfrm>
          <a:off x="1447800" y="0"/>
          <a:ext cx="965200" cy="666750"/>
        </a:xfrm>
        <a:prstGeom prst="trapezoid">
          <a:avLst>
            <a:gd name="adj" fmla="val 72381"/>
          </a:avLst>
        </a:prstGeom>
        <a:gradFill rotWithShape="0">
          <a:gsLst>
            <a:gs pos="0">
              <a:schemeClr val="accent2">
                <a:hueOff val="0"/>
                <a:satOff val="0"/>
                <a:lumOff val="0"/>
                <a:alphaOff val="0"/>
                <a:tint val="100000"/>
                <a:shade val="100000"/>
                <a:satMod val="130000"/>
              </a:schemeClr>
            </a:gs>
            <a:gs pos="100000">
              <a:schemeClr val="accent2">
                <a:hueOff val="0"/>
                <a:satOff val="0"/>
                <a:lumOff val="0"/>
                <a:alphaOff val="0"/>
                <a:tint val="50000"/>
                <a:shade val="100000"/>
                <a:satMod val="350000"/>
              </a:schemeClr>
            </a:gs>
          </a:gsLst>
          <a:lin ang="16200000" scaled="0"/>
        </a:gradFill>
        <a:ln>
          <a:noFill/>
        </a:ln>
        <a:effectLst>
          <a:outerShdw blurRad="40000" dist="23000" dir="5400000" rotWithShape="0">
            <a:srgbClr val="000000">
              <a:alpha val="35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22860" tIns="22860" rIns="22860" bIns="22860" numCol="1" spcCol="1270" anchor="ctr" anchorCtr="0">
          <a:noAutofit/>
        </a:bodyPr>
        <a:lstStyle/>
        <a:p>
          <a:pPr lvl="0" algn="ctr" defTabSz="8001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de-DE" sz="1800" kern="1200"/>
        </a:p>
        <a:p>
          <a:pPr lvl="0" algn="ctr" defTabSz="8001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de-DE" sz="1800" kern="1200"/>
        </a:p>
      </dsp:txBody>
      <dsp:txXfrm>
        <a:off x="1447800" y="0"/>
        <a:ext cx="965200" cy="666750"/>
      </dsp:txXfrm>
    </dsp:sp>
    <dsp:sp modelId="{691B5BDD-51F3-D34C-95BC-05E35F4EED11}">
      <dsp:nvSpPr>
        <dsp:cNvPr id="0" name=""/>
        <dsp:cNvSpPr/>
      </dsp:nvSpPr>
      <dsp:spPr>
        <a:xfrm>
          <a:off x="965200" y="666750"/>
          <a:ext cx="1930400" cy="666750"/>
        </a:xfrm>
        <a:prstGeom prst="trapezoid">
          <a:avLst>
            <a:gd name="adj" fmla="val 72381"/>
          </a:avLst>
        </a:prstGeom>
        <a:gradFill rotWithShape="0">
          <a:gsLst>
            <a:gs pos="0">
              <a:schemeClr val="accent2">
                <a:hueOff val="1560507"/>
                <a:satOff val="-1946"/>
                <a:lumOff val="458"/>
                <a:alphaOff val="0"/>
                <a:tint val="100000"/>
                <a:shade val="100000"/>
                <a:satMod val="130000"/>
              </a:schemeClr>
            </a:gs>
            <a:gs pos="100000">
              <a:schemeClr val="accent2">
                <a:hueOff val="1560507"/>
                <a:satOff val="-1946"/>
                <a:lumOff val="458"/>
                <a:alphaOff val="0"/>
                <a:tint val="50000"/>
                <a:shade val="100000"/>
                <a:satMod val="350000"/>
              </a:schemeClr>
            </a:gs>
          </a:gsLst>
          <a:lin ang="16200000" scaled="0"/>
        </a:gradFill>
        <a:ln>
          <a:noFill/>
        </a:ln>
        <a:effectLst>
          <a:outerShdw blurRad="40000" dist="23000" dir="5400000" rotWithShape="0">
            <a:srgbClr val="000000">
              <a:alpha val="35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22860" tIns="22860" rIns="22860" bIns="22860" numCol="1" spcCol="1270" anchor="ctr" anchorCtr="0">
          <a:noAutofit/>
        </a:bodyPr>
        <a:lstStyle/>
        <a:p>
          <a:pPr lvl="0" algn="ctr" defTabSz="8001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de-DE" sz="1800" kern="1200"/>
        </a:p>
      </dsp:txBody>
      <dsp:txXfrm>
        <a:off x="1303019" y="666750"/>
        <a:ext cx="1254760" cy="666750"/>
      </dsp:txXfrm>
    </dsp:sp>
    <dsp:sp modelId="{A7C2C3E0-1DE7-9D4B-B359-D0A28C024FDA}">
      <dsp:nvSpPr>
        <dsp:cNvPr id="0" name=""/>
        <dsp:cNvSpPr/>
      </dsp:nvSpPr>
      <dsp:spPr>
        <a:xfrm>
          <a:off x="482599" y="1333500"/>
          <a:ext cx="2895600" cy="666750"/>
        </a:xfrm>
        <a:prstGeom prst="trapezoid">
          <a:avLst>
            <a:gd name="adj" fmla="val 72381"/>
          </a:avLst>
        </a:prstGeom>
        <a:gradFill rotWithShape="0">
          <a:gsLst>
            <a:gs pos="0">
              <a:schemeClr val="accent2">
                <a:hueOff val="3121013"/>
                <a:satOff val="-3893"/>
                <a:lumOff val="915"/>
                <a:alphaOff val="0"/>
                <a:tint val="100000"/>
                <a:shade val="100000"/>
                <a:satMod val="130000"/>
              </a:schemeClr>
            </a:gs>
            <a:gs pos="100000">
              <a:schemeClr val="accent2">
                <a:hueOff val="3121013"/>
                <a:satOff val="-3893"/>
                <a:lumOff val="915"/>
                <a:alphaOff val="0"/>
                <a:tint val="50000"/>
                <a:shade val="100000"/>
                <a:satMod val="350000"/>
              </a:schemeClr>
            </a:gs>
          </a:gsLst>
          <a:lin ang="16200000" scaled="0"/>
        </a:gradFill>
        <a:ln>
          <a:noFill/>
        </a:ln>
        <a:effectLst>
          <a:outerShdw blurRad="40000" dist="23000" dir="5400000" rotWithShape="0">
            <a:srgbClr val="000000">
              <a:alpha val="35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22860" tIns="22860" rIns="22860" bIns="22860" numCol="1" spcCol="1270" anchor="ctr" anchorCtr="0">
          <a:noAutofit/>
        </a:bodyPr>
        <a:lstStyle/>
        <a:p>
          <a:pPr lvl="0" algn="ctr" defTabSz="8001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de-DE" sz="1800" kern="1200"/>
        </a:p>
      </dsp:txBody>
      <dsp:txXfrm>
        <a:off x="989329" y="1333500"/>
        <a:ext cx="1882140" cy="666750"/>
      </dsp:txXfrm>
    </dsp:sp>
    <dsp:sp modelId="{C0C3149F-60D0-034B-9EB0-8F97476684D9}">
      <dsp:nvSpPr>
        <dsp:cNvPr id="0" name=""/>
        <dsp:cNvSpPr/>
      </dsp:nvSpPr>
      <dsp:spPr>
        <a:xfrm>
          <a:off x="0" y="2000249"/>
          <a:ext cx="3860800" cy="666750"/>
        </a:xfrm>
        <a:prstGeom prst="trapezoid">
          <a:avLst>
            <a:gd name="adj" fmla="val 72381"/>
          </a:avLst>
        </a:prstGeom>
        <a:gradFill rotWithShape="0">
          <a:gsLst>
            <a:gs pos="0">
              <a:schemeClr val="accent2">
                <a:hueOff val="4681520"/>
                <a:satOff val="-5839"/>
                <a:lumOff val="1373"/>
                <a:alphaOff val="0"/>
                <a:tint val="100000"/>
                <a:shade val="100000"/>
                <a:satMod val="130000"/>
              </a:schemeClr>
            </a:gs>
            <a:gs pos="100000">
              <a:schemeClr val="accent2">
                <a:hueOff val="4681520"/>
                <a:satOff val="-5839"/>
                <a:lumOff val="1373"/>
                <a:alphaOff val="0"/>
                <a:tint val="50000"/>
                <a:shade val="100000"/>
                <a:satMod val="350000"/>
              </a:schemeClr>
            </a:gs>
          </a:gsLst>
          <a:lin ang="16200000" scaled="0"/>
        </a:gradFill>
        <a:ln>
          <a:noFill/>
        </a:ln>
        <a:effectLst>
          <a:outerShdw blurRad="40000" dist="23000" dir="5400000" rotWithShape="0">
            <a:srgbClr val="000000">
              <a:alpha val="35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22860" tIns="22860" rIns="22860" bIns="22860" numCol="1" spcCol="1270" anchor="ctr" anchorCtr="0">
          <a:noAutofit/>
        </a:bodyPr>
        <a:lstStyle/>
        <a:p>
          <a:pPr lvl="0" algn="ctr" defTabSz="8001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de-DE" sz="1800" kern="1200"/>
        </a:p>
      </dsp:txBody>
      <dsp:txXfrm>
        <a:off x="675639" y="2000249"/>
        <a:ext cx="2509520" cy="666750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8F71A645-64BD-9B46-8FBE-54E439560097}">
      <dsp:nvSpPr>
        <dsp:cNvPr id="0" name=""/>
        <dsp:cNvSpPr/>
      </dsp:nvSpPr>
      <dsp:spPr>
        <a:xfrm>
          <a:off x="1447800" y="0"/>
          <a:ext cx="965200" cy="666750"/>
        </a:xfrm>
        <a:prstGeom prst="trapezoid">
          <a:avLst>
            <a:gd name="adj" fmla="val 72381"/>
          </a:avLst>
        </a:prstGeom>
        <a:solidFill>
          <a:schemeClr val="bg1"/>
        </a:solidFill>
        <a:ln>
          <a:solidFill>
            <a:schemeClr val="bg1"/>
          </a:solidFill>
        </a:ln>
        <a:effectLst/>
      </dsp:spPr>
      <dsp:style>
        <a:lnRef idx="0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22860" tIns="22860" rIns="22860" bIns="22860" numCol="1" spcCol="1270" anchor="ctr" anchorCtr="0">
          <a:noAutofit/>
        </a:bodyPr>
        <a:lstStyle/>
        <a:p>
          <a:pPr lvl="0" algn="ctr" defTabSz="8001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de-DE" sz="1800" kern="1200"/>
        </a:p>
        <a:p>
          <a:pPr lvl="0" algn="ctr" defTabSz="8001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de-DE" sz="1800" kern="1200"/>
        </a:p>
      </dsp:txBody>
      <dsp:txXfrm>
        <a:off x="1447800" y="0"/>
        <a:ext cx="965200" cy="666750"/>
      </dsp:txXfrm>
    </dsp:sp>
    <dsp:sp modelId="{691B5BDD-51F3-D34C-95BC-05E35F4EED11}">
      <dsp:nvSpPr>
        <dsp:cNvPr id="0" name=""/>
        <dsp:cNvSpPr/>
      </dsp:nvSpPr>
      <dsp:spPr>
        <a:xfrm>
          <a:off x="965200" y="666750"/>
          <a:ext cx="1930400" cy="666750"/>
        </a:xfrm>
        <a:prstGeom prst="trapezoid">
          <a:avLst>
            <a:gd name="adj" fmla="val 72381"/>
          </a:avLst>
        </a:prstGeom>
        <a:gradFill rotWithShape="0">
          <a:gsLst>
            <a:gs pos="0">
              <a:schemeClr val="accent2">
                <a:hueOff val="1560507"/>
                <a:satOff val="-1946"/>
                <a:lumOff val="458"/>
                <a:alphaOff val="0"/>
                <a:tint val="100000"/>
                <a:shade val="100000"/>
                <a:satMod val="130000"/>
              </a:schemeClr>
            </a:gs>
            <a:gs pos="49000">
              <a:schemeClr val="bg1"/>
            </a:gs>
            <a:gs pos="93000">
              <a:schemeClr val="bg1"/>
            </a:gs>
          </a:gsLst>
          <a:lin ang="16200000" scaled="0"/>
        </a:gradFill>
        <a:ln>
          <a:noFill/>
        </a:ln>
        <a:effectLst/>
      </dsp:spPr>
      <dsp:style>
        <a:lnRef idx="0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22860" tIns="22860" rIns="22860" bIns="22860" numCol="1" spcCol="1270" anchor="ctr" anchorCtr="0">
          <a:noAutofit/>
        </a:bodyPr>
        <a:lstStyle/>
        <a:p>
          <a:pPr lvl="0" algn="ctr" defTabSz="8001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de-DE" sz="1800" kern="1200"/>
        </a:p>
      </dsp:txBody>
      <dsp:txXfrm>
        <a:off x="1303019" y="666750"/>
        <a:ext cx="1254760" cy="666750"/>
      </dsp:txXfrm>
    </dsp:sp>
    <dsp:sp modelId="{A7C2C3E0-1DE7-9D4B-B359-D0A28C024FDA}">
      <dsp:nvSpPr>
        <dsp:cNvPr id="0" name=""/>
        <dsp:cNvSpPr/>
      </dsp:nvSpPr>
      <dsp:spPr>
        <a:xfrm>
          <a:off x="482599" y="1333500"/>
          <a:ext cx="2895600" cy="666750"/>
        </a:xfrm>
        <a:prstGeom prst="trapezoid">
          <a:avLst>
            <a:gd name="adj" fmla="val 72381"/>
          </a:avLst>
        </a:prstGeom>
        <a:gradFill rotWithShape="0">
          <a:gsLst>
            <a:gs pos="0">
              <a:schemeClr val="accent2">
                <a:hueOff val="3121013"/>
                <a:satOff val="-3893"/>
                <a:lumOff val="915"/>
                <a:alphaOff val="0"/>
                <a:tint val="100000"/>
                <a:shade val="100000"/>
                <a:satMod val="130000"/>
              </a:schemeClr>
            </a:gs>
            <a:gs pos="100000">
              <a:schemeClr val="accent2">
                <a:hueOff val="3121013"/>
                <a:satOff val="-3893"/>
                <a:lumOff val="915"/>
                <a:alphaOff val="0"/>
                <a:tint val="50000"/>
                <a:shade val="100000"/>
                <a:satMod val="350000"/>
              </a:schemeClr>
            </a:gs>
          </a:gsLst>
          <a:lin ang="16200000" scaled="0"/>
        </a:gradFill>
        <a:ln>
          <a:noFill/>
        </a:ln>
        <a:effectLst>
          <a:outerShdw blurRad="40000" dist="23000" dir="5400000" rotWithShape="0">
            <a:srgbClr val="000000">
              <a:alpha val="35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22860" tIns="22860" rIns="22860" bIns="22860" numCol="1" spcCol="1270" anchor="ctr" anchorCtr="0">
          <a:noAutofit/>
        </a:bodyPr>
        <a:lstStyle/>
        <a:p>
          <a:pPr lvl="0" algn="ctr" defTabSz="8001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de-DE" sz="1800" kern="1200"/>
        </a:p>
      </dsp:txBody>
      <dsp:txXfrm>
        <a:off x="989329" y="1333500"/>
        <a:ext cx="1882140" cy="666750"/>
      </dsp:txXfrm>
    </dsp:sp>
    <dsp:sp modelId="{C0C3149F-60D0-034B-9EB0-8F97476684D9}">
      <dsp:nvSpPr>
        <dsp:cNvPr id="0" name=""/>
        <dsp:cNvSpPr/>
      </dsp:nvSpPr>
      <dsp:spPr>
        <a:xfrm>
          <a:off x="0" y="2000249"/>
          <a:ext cx="3860800" cy="666750"/>
        </a:xfrm>
        <a:prstGeom prst="trapezoid">
          <a:avLst>
            <a:gd name="adj" fmla="val 72381"/>
          </a:avLst>
        </a:prstGeom>
        <a:gradFill rotWithShape="0">
          <a:gsLst>
            <a:gs pos="0">
              <a:schemeClr val="accent2">
                <a:hueOff val="4681520"/>
                <a:satOff val="-5839"/>
                <a:lumOff val="1373"/>
                <a:alphaOff val="0"/>
                <a:tint val="100000"/>
                <a:shade val="100000"/>
                <a:satMod val="130000"/>
              </a:schemeClr>
            </a:gs>
            <a:gs pos="100000">
              <a:schemeClr val="accent2">
                <a:hueOff val="4681520"/>
                <a:satOff val="-5839"/>
                <a:lumOff val="1373"/>
                <a:alphaOff val="0"/>
                <a:tint val="50000"/>
                <a:shade val="100000"/>
                <a:satMod val="350000"/>
              </a:schemeClr>
            </a:gs>
          </a:gsLst>
          <a:lin ang="16200000" scaled="0"/>
        </a:gradFill>
        <a:ln>
          <a:noFill/>
        </a:ln>
        <a:effectLst>
          <a:outerShdw blurRad="40000" dist="23000" dir="5400000" rotWithShape="0">
            <a:srgbClr val="000000">
              <a:alpha val="35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22860" tIns="22860" rIns="22860" bIns="22860" numCol="1" spcCol="1270" anchor="ctr" anchorCtr="0">
          <a:noAutofit/>
        </a:bodyPr>
        <a:lstStyle/>
        <a:p>
          <a:pPr lvl="0" algn="ctr" defTabSz="8001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de-DE" sz="1800" kern="1200"/>
        </a:p>
      </dsp:txBody>
      <dsp:txXfrm>
        <a:off x="675639" y="2000249"/>
        <a:ext cx="2509520" cy="666750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yramid1">
  <dgm:title val=""/>
  <dgm:desc val=""/>
  <dgm:catLst>
    <dgm:cat type="pyramid" pri="1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animLvl val="lvl"/>
      <dgm:resizeHandles val="exact"/>
    </dgm:varLst>
    <dgm:choose name="Name1">
      <dgm:if name="Name2" func="var" arg="dir" op="equ" val="norm">
        <dgm:alg type="pyra">
          <dgm:param type="linDir" val="fromB"/>
          <dgm:param type="txDir" val="fromT"/>
          <dgm:param type="pyraAcctPos" val="aft"/>
          <dgm:param type="pyraAcctTxMar" val="step"/>
          <dgm:param type="pyraAcctBkgdNode" val="acctBkgd"/>
          <dgm:param type="pyraAcctTxNode" val="acctTx"/>
          <dgm:param type="pyraLvlNode" val="level"/>
        </dgm:alg>
      </dgm:if>
      <dgm:else name="Name3">
        <dgm:alg type="pyra">
          <dgm:param type="linDir" val="fromB"/>
          <dgm:param type="txDir" val="fromT"/>
          <dgm:param type="pyraAcctPos" val="bef"/>
          <dgm:param type="pyraAcctTxMar" val="step"/>
          <dgm:param type="pyraAcctBkgdNode" val="acctBkgd"/>
          <dgm:param type="pyraAcctTxNode" val="acctTx"/>
          <dgm:param type="pyraLvlNode" val="level"/>
        </dgm:alg>
      </dgm:else>
    </dgm:choose>
    <dgm:shape xmlns:r="http://schemas.openxmlformats.org/officeDocument/2006/relationships" r:blip="">
      <dgm:adjLst/>
    </dgm:shape>
    <dgm:presOf/>
    <dgm:choose name="Name4">
      <dgm:if name="Name5" axis="root des" ptType="all node" func="maxDepth" op="gte" val="2">
        <dgm:constrLst>
          <dgm:constr type="primFontSz" for="des" forName="levelTx" op="equ"/>
          <dgm:constr type="secFontSz" for="des" forName="acctTx" op="equ"/>
          <dgm:constr type="pyraAcctRatio" val="0.32"/>
        </dgm:constrLst>
      </dgm:if>
      <dgm:else name="Name6">
        <dgm:constrLst>
          <dgm:constr type="primFontSz" for="des" forName="levelTx" op="equ"/>
          <dgm:constr type="secFontSz" for="des" forName="acctTx" op="equ"/>
          <dgm:constr type="pyraAcctRatio"/>
        </dgm:constrLst>
      </dgm:else>
    </dgm:choose>
    <dgm:ruleLst/>
    <dgm:forEach name="Name7" axis="ch" ptType="node">
      <dgm:layoutNode name="Name8">
        <dgm:alg type="composite">
          <dgm:param type="horzAlign" val="none"/>
        </dgm:alg>
        <dgm:shape xmlns:r="http://schemas.openxmlformats.org/officeDocument/2006/relationships" r:blip="">
          <dgm:adjLst/>
        </dgm:shape>
        <dgm:presOf/>
        <dgm:choose name="Name9">
          <dgm:if name="Name10" axis="self" ptType="node" func="pos" op="equ" val="1">
            <dgm:constrLst>
              <dgm:constr type="ctrX" for="ch" forName="acctBkgd" val="1"/>
              <dgm:constr type="ctrY" for="ch" forName="acctBkgd" val="1"/>
              <dgm:constr type="w" for="ch" forName="acctBkgd" val="1"/>
              <dgm:constr type="h" for="ch" forName="acctBkgd" val="1"/>
              <dgm:constr type="ctrX" for="ch" forName="acctTx" val="1"/>
              <dgm:constr type="ctrY" for="ch" forName="acctTx" val="1"/>
              <dgm:constr type="w" for="ch" forName="acctTx" val="1"/>
              <dgm:constr type="h" for="ch" forName="acctTx" val="1"/>
              <dgm:constr type="ctrX" for="ch" forName="level" val="1"/>
              <dgm:constr type="ctrY" for="ch" forName="level" val="1"/>
              <dgm:constr type="w" for="ch" forName="level" val="1"/>
              <dgm:constr type="h" for="ch" forName="level" val="1"/>
              <dgm:constr type="ctrX" for="ch" forName="levelTx" refType="ctrX" refFor="ch" refForName="level"/>
              <dgm:constr type="ctrY" for="ch" forName="levelTx" refType="ctrY" refFor="ch" refForName="level"/>
              <dgm:constr type="w" for="ch" forName="levelTx" refType="w" refFor="ch" refForName="level"/>
              <dgm:constr type="h" for="ch" forName="levelTx" refType="h" refFor="ch" refForName="level"/>
            </dgm:constrLst>
          </dgm:if>
          <dgm:else name="Name11">
            <dgm:constrLst>
              <dgm:constr type="ctrX" for="ch" forName="acctBkgd" val="1"/>
              <dgm:constr type="ctrY" for="ch" forName="acctBkgd" val="1"/>
              <dgm:constr type="w" for="ch" forName="acctBkgd" val="1"/>
              <dgm:constr type="h" for="ch" forName="acctBkgd" val="1"/>
              <dgm:constr type="ctrX" for="ch" forName="acctTx" val="1"/>
              <dgm:constr type="ctrY" for="ch" forName="acctTx" val="1"/>
              <dgm:constr type="w" for="ch" forName="acctTx" val="1"/>
              <dgm:constr type="h" for="ch" forName="acctTx" val="1"/>
              <dgm:constr type="ctrX" for="ch" forName="level" val="1"/>
              <dgm:constr type="ctrY" for="ch" forName="level" val="1"/>
              <dgm:constr type="w" for="ch" forName="level" val="1"/>
              <dgm:constr type="h" for="ch" forName="level" val="1"/>
              <dgm:constr type="ctrX" for="ch" forName="levelTx" refType="ctrX" refFor="ch" refForName="level"/>
              <dgm:constr type="ctrY" for="ch" forName="levelTx" refType="ctrY" refFor="ch" refForName="level"/>
              <dgm:constr type="w" for="ch" forName="levelTx" refType="w" refFor="ch" refForName="level" fact="0.65"/>
              <dgm:constr type="h" for="ch" forName="levelTx" refType="h" refFor="ch" refForName="level"/>
            </dgm:constrLst>
          </dgm:else>
        </dgm:choose>
        <dgm:ruleLst/>
        <dgm:choose name="Name12">
          <dgm:if name="Name13" axis="ch" ptType="node" func="cnt" op="gte" val="1">
            <dgm:layoutNode name="acctBkgd" styleLbl="alignAcc1">
              <dgm:alg type="sp"/>
              <dgm:shape xmlns:r="http://schemas.openxmlformats.org/officeDocument/2006/relationships" type="nonIsoscelesTrapezoid" r:blip="">
                <dgm:adjLst/>
              </dgm:shape>
              <dgm:presOf axis="des" ptType="node"/>
              <dgm:constrLst/>
              <dgm:ruleLst/>
            </dgm:layoutNode>
            <dgm:layoutNode name="acctTx" styleLbl="alignAcc1">
              <dgm:varLst>
                <dgm:bulletEnabled val="1"/>
              </dgm:varLst>
              <dgm:alg type="tx">
                <dgm:param type="stBulletLvl" val="1"/>
                <dgm:param type="txAnchorVertCh" val="mid"/>
              </dgm:alg>
              <dgm:shape xmlns:r="http://schemas.openxmlformats.org/officeDocument/2006/relationships" type="nonIsoscelesTrapezoid" r:blip="" hideGeom="1">
                <dgm:adjLst/>
              </dgm:shape>
              <dgm:presOf axis="des" ptType="node"/>
              <dgm:constrLst>
                <dgm:constr type="secFontSz" val="65"/>
                <dgm:constr type="primFontSz" refType="secFontSz"/>
                <dgm:constr type="tMarg" refType="secFontSz" fact="0.3"/>
                <dgm:constr type="bMarg" refType="secFontSz" fact="0.3"/>
                <dgm:constr type="lMarg" refType="secFontSz" fact="0.3"/>
                <dgm:constr type="rMarg" refType="secFontSz" fact="0.3"/>
              </dgm:constrLst>
              <dgm:ruleLst>
                <dgm:rule type="secFontSz" val="5" fact="NaN" max="NaN"/>
              </dgm:ruleLst>
            </dgm:layoutNode>
          </dgm:if>
          <dgm:else name="Name14"/>
        </dgm:choose>
        <dgm:layoutNode name="level">
          <dgm:varLst>
            <dgm:chMax val="1"/>
            <dgm:bulletEnabled val="1"/>
          </dgm:varLst>
          <dgm:alg type="sp"/>
          <dgm:shape xmlns:r="http://schemas.openxmlformats.org/officeDocument/2006/relationships" type="trapezoid" r:blip="">
            <dgm:adjLst/>
          </dgm:shape>
          <dgm:presOf axis="self"/>
          <dgm:constrLst>
            <dgm:constr type="h" val="500"/>
            <dgm:constr type="w" val="1"/>
          </dgm:constrLst>
          <dgm:ruleLst/>
        </dgm:layoutNode>
        <dgm:layoutNode name="levelTx" styleLbl="revTx">
          <dgm:varLst>
            <dgm:chMax val="1"/>
            <dgm:bulletEnabled val="1"/>
          </dgm:varLst>
          <dgm:alg type="tx"/>
          <dgm:shape xmlns:r="http://schemas.openxmlformats.org/officeDocument/2006/relationships" type="rect" r:blip="" hideGeom="1">
            <dgm:adjLst/>
          </dgm:shape>
          <dgm:presOf axis="self"/>
          <dgm:constrLst>
            <dgm:constr type="tMarg" refType="primFontSz" fact="0.1"/>
            <dgm:constr type="bMarg" refType="primFontSz" fact="0.1"/>
            <dgm:constr type="lMarg" refType="primFontSz" fact="0.1"/>
            <dgm:constr type="rMarg" refType="primFontSz" fact="0.1"/>
            <dgm:constr type="primFontSz" val="65"/>
          </dgm:constrLst>
          <dgm:ruleLst>
            <dgm:rule type="primFontSz" val="5" fact="NaN" max="NaN"/>
          </dgm:ruleLst>
        </dgm:layoutNode>
      </dgm:layoutNode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5/8/layout/pyramid1">
  <dgm:title val=""/>
  <dgm:desc val=""/>
  <dgm:catLst>
    <dgm:cat type="pyramid" pri="1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animLvl val="lvl"/>
      <dgm:resizeHandles val="exact"/>
    </dgm:varLst>
    <dgm:choose name="Name1">
      <dgm:if name="Name2" func="var" arg="dir" op="equ" val="norm">
        <dgm:alg type="pyra">
          <dgm:param type="linDir" val="fromB"/>
          <dgm:param type="txDir" val="fromT"/>
          <dgm:param type="pyraAcctPos" val="aft"/>
          <dgm:param type="pyraAcctTxMar" val="step"/>
          <dgm:param type="pyraAcctBkgdNode" val="acctBkgd"/>
          <dgm:param type="pyraAcctTxNode" val="acctTx"/>
          <dgm:param type="pyraLvlNode" val="level"/>
        </dgm:alg>
      </dgm:if>
      <dgm:else name="Name3">
        <dgm:alg type="pyra">
          <dgm:param type="linDir" val="fromB"/>
          <dgm:param type="txDir" val="fromT"/>
          <dgm:param type="pyraAcctPos" val="bef"/>
          <dgm:param type="pyraAcctTxMar" val="step"/>
          <dgm:param type="pyraAcctBkgdNode" val="acctBkgd"/>
          <dgm:param type="pyraAcctTxNode" val="acctTx"/>
          <dgm:param type="pyraLvlNode" val="level"/>
        </dgm:alg>
      </dgm:else>
    </dgm:choose>
    <dgm:shape xmlns:r="http://schemas.openxmlformats.org/officeDocument/2006/relationships" r:blip="">
      <dgm:adjLst/>
    </dgm:shape>
    <dgm:presOf/>
    <dgm:choose name="Name4">
      <dgm:if name="Name5" axis="root des" ptType="all node" func="maxDepth" op="gte" val="2">
        <dgm:constrLst>
          <dgm:constr type="primFontSz" for="des" forName="levelTx" op="equ"/>
          <dgm:constr type="secFontSz" for="des" forName="acctTx" op="equ"/>
          <dgm:constr type="pyraAcctRatio" val="0.32"/>
        </dgm:constrLst>
      </dgm:if>
      <dgm:else name="Name6">
        <dgm:constrLst>
          <dgm:constr type="primFontSz" for="des" forName="levelTx" op="equ"/>
          <dgm:constr type="secFontSz" for="des" forName="acctTx" op="equ"/>
          <dgm:constr type="pyraAcctRatio"/>
        </dgm:constrLst>
      </dgm:else>
    </dgm:choose>
    <dgm:ruleLst/>
    <dgm:forEach name="Name7" axis="ch" ptType="node">
      <dgm:layoutNode name="Name8">
        <dgm:alg type="composite">
          <dgm:param type="horzAlign" val="none"/>
        </dgm:alg>
        <dgm:shape xmlns:r="http://schemas.openxmlformats.org/officeDocument/2006/relationships" r:blip="">
          <dgm:adjLst/>
        </dgm:shape>
        <dgm:presOf/>
        <dgm:choose name="Name9">
          <dgm:if name="Name10" axis="self" ptType="node" func="pos" op="equ" val="1">
            <dgm:constrLst>
              <dgm:constr type="ctrX" for="ch" forName="acctBkgd" val="1"/>
              <dgm:constr type="ctrY" for="ch" forName="acctBkgd" val="1"/>
              <dgm:constr type="w" for="ch" forName="acctBkgd" val="1"/>
              <dgm:constr type="h" for="ch" forName="acctBkgd" val="1"/>
              <dgm:constr type="ctrX" for="ch" forName="acctTx" val="1"/>
              <dgm:constr type="ctrY" for="ch" forName="acctTx" val="1"/>
              <dgm:constr type="w" for="ch" forName="acctTx" val="1"/>
              <dgm:constr type="h" for="ch" forName="acctTx" val="1"/>
              <dgm:constr type="ctrX" for="ch" forName="level" val="1"/>
              <dgm:constr type="ctrY" for="ch" forName="level" val="1"/>
              <dgm:constr type="w" for="ch" forName="level" val="1"/>
              <dgm:constr type="h" for="ch" forName="level" val="1"/>
              <dgm:constr type="ctrX" for="ch" forName="levelTx" refType="ctrX" refFor="ch" refForName="level"/>
              <dgm:constr type="ctrY" for="ch" forName="levelTx" refType="ctrY" refFor="ch" refForName="level"/>
              <dgm:constr type="w" for="ch" forName="levelTx" refType="w" refFor="ch" refForName="level"/>
              <dgm:constr type="h" for="ch" forName="levelTx" refType="h" refFor="ch" refForName="level"/>
            </dgm:constrLst>
          </dgm:if>
          <dgm:else name="Name11">
            <dgm:constrLst>
              <dgm:constr type="ctrX" for="ch" forName="acctBkgd" val="1"/>
              <dgm:constr type="ctrY" for="ch" forName="acctBkgd" val="1"/>
              <dgm:constr type="w" for="ch" forName="acctBkgd" val="1"/>
              <dgm:constr type="h" for="ch" forName="acctBkgd" val="1"/>
              <dgm:constr type="ctrX" for="ch" forName="acctTx" val="1"/>
              <dgm:constr type="ctrY" for="ch" forName="acctTx" val="1"/>
              <dgm:constr type="w" for="ch" forName="acctTx" val="1"/>
              <dgm:constr type="h" for="ch" forName="acctTx" val="1"/>
              <dgm:constr type="ctrX" for="ch" forName="level" val="1"/>
              <dgm:constr type="ctrY" for="ch" forName="level" val="1"/>
              <dgm:constr type="w" for="ch" forName="level" val="1"/>
              <dgm:constr type="h" for="ch" forName="level" val="1"/>
              <dgm:constr type="ctrX" for="ch" forName="levelTx" refType="ctrX" refFor="ch" refForName="level"/>
              <dgm:constr type="ctrY" for="ch" forName="levelTx" refType="ctrY" refFor="ch" refForName="level"/>
              <dgm:constr type="w" for="ch" forName="levelTx" refType="w" refFor="ch" refForName="level" fact="0.65"/>
              <dgm:constr type="h" for="ch" forName="levelTx" refType="h" refFor="ch" refForName="level"/>
            </dgm:constrLst>
          </dgm:else>
        </dgm:choose>
        <dgm:ruleLst/>
        <dgm:choose name="Name12">
          <dgm:if name="Name13" axis="ch" ptType="node" func="cnt" op="gte" val="1">
            <dgm:layoutNode name="acctBkgd" styleLbl="alignAcc1">
              <dgm:alg type="sp"/>
              <dgm:shape xmlns:r="http://schemas.openxmlformats.org/officeDocument/2006/relationships" type="nonIsoscelesTrapezoid" r:blip="">
                <dgm:adjLst/>
              </dgm:shape>
              <dgm:presOf axis="des" ptType="node"/>
              <dgm:constrLst/>
              <dgm:ruleLst/>
            </dgm:layoutNode>
            <dgm:layoutNode name="acctTx" styleLbl="alignAcc1">
              <dgm:varLst>
                <dgm:bulletEnabled val="1"/>
              </dgm:varLst>
              <dgm:alg type="tx">
                <dgm:param type="stBulletLvl" val="1"/>
                <dgm:param type="txAnchorVertCh" val="mid"/>
              </dgm:alg>
              <dgm:shape xmlns:r="http://schemas.openxmlformats.org/officeDocument/2006/relationships" type="nonIsoscelesTrapezoid" r:blip="" hideGeom="1">
                <dgm:adjLst/>
              </dgm:shape>
              <dgm:presOf axis="des" ptType="node"/>
              <dgm:constrLst>
                <dgm:constr type="secFontSz" val="65"/>
                <dgm:constr type="primFontSz" refType="secFontSz"/>
                <dgm:constr type="tMarg" refType="secFontSz" fact="0.3"/>
                <dgm:constr type="bMarg" refType="secFontSz" fact="0.3"/>
                <dgm:constr type="lMarg" refType="secFontSz" fact="0.3"/>
                <dgm:constr type="rMarg" refType="secFontSz" fact="0.3"/>
              </dgm:constrLst>
              <dgm:ruleLst>
                <dgm:rule type="secFontSz" val="5" fact="NaN" max="NaN"/>
              </dgm:ruleLst>
            </dgm:layoutNode>
          </dgm:if>
          <dgm:else name="Name14"/>
        </dgm:choose>
        <dgm:layoutNode name="level">
          <dgm:varLst>
            <dgm:chMax val="1"/>
            <dgm:bulletEnabled val="1"/>
          </dgm:varLst>
          <dgm:alg type="sp"/>
          <dgm:shape xmlns:r="http://schemas.openxmlformats.org/officeDocument/2006/relationships" type="trapezoid" r:blip="">
            <dgm:adjLst/>
          </dgm:shape>
          <dgm:presOf axis="self"/>
          <dgm:constrLst>
            <dgm:constr type="h" val="500"/>
            <dgm:constr type="w" val="1"/>
          </dgm:constrLst>
          <dgm:ruleLst/>
        </dgm:layoutNode>
        <dgm:layoutNode name="levelTx" styleLbl="revTx">
          <dgm:varLst>
            <dgm:chMax val="1"/>
            <dgm:bulletEnabled val="1"/>
          </dgm:varLst>
          <dgm:alg type="tx"/>
          <dgm:shape xmlns:r="http://schemas.openxmlformats.org/officeDocument/2006/relationships" type="rect" r:blip="" hideGeom="1">
            <dgm:adjLst/>
          </dgm:shape>
          <dgm:presOf axis="self"/>
          <dgm:constrLst>
            <dgm:constr type="tMarg" refType="primFontSz" fact="0.1"/>
            <dgm:constr type="bMarg" refType="primFontSz" fact="0.1"/>
            <dgm:constr type="lMarg" refType="primFontSz" fact="0.1"/>
            <dgm:constr type="rMarg" refType="primFontSz" fact="0.1"/>
            <dgm:constr type="primFontSz" val="65"/>
          </dgm:constrLst>
          <dgm:ruleLst>
            <dgm:rule type="primFontSz" val="5" fact="NaN" max="NaN"/>
          </dgm:ruleLst>
        </dgm:layoutNode>
      </dgm:layoutNode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4">
  <dgm:title val=""/>
  <dgm:desc val=""/>
  <dgm:catLst>
    <dgm:cat type="simple" pri="104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4">
  <dgm:title val=""/>
  <dgm:desc val=""/>
  <dgm:catLst>
    <dgm:cat type="simple" pri="104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BCCF778-19A1-0047-B74E-A91DE02CC4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6</Pages>
  <Words>9966</Words>
  <Characters>56809</Characters>
  <Application>Microsoft Macintosh Word</Application>
  <DocSecurity>0</DocSecurity>
  <Lines>473</Lines>
  <Paragraphs>13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RI</Company>
  <LinksUpToDate>false</LinksUpToDate>
  <CharactersWithSpaces>666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olker Aßfalg</dc:creator>
  <cp:lastModifiedBy>Na Ma</cp:lastModifiedBy>
  <cp:revision>2</cp:revision>
  <cp:lastPrinted>2015-08-27T21:47:00Z</cp:lastPrinted>
  <dcterms:created xsi:type="dcterms:W3CDTF">2016-02-15T02:04:00Z</dcterms:created>
  <dcterms:modified xsi:type="dcterms:W3CDTF">2016-02-15T02:04:00Z</dcterms:modified>
</cp:coreProperties>
</file>